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839CE8" w14:textId="2F5AE645" w:rsidR="004758C7" w:rsidRPr="009D2DD4" w:rsidRDefault="0001795D" w:rsidP="00387F13">
      <w:pPr>
        <w:pStyle w:val="Heading1"/>
        <w:spacing w:after="240"/>
      </w:pPr>
      <w:r>
        <w:fldChar w:fldCharType="begin"/>
      </w:r>
      <w:r>
        <w:instrText xml:space="preserve"> seq chapno \r 6 </w:instrText>
      </w:r>
      <w:r>
        <w:fldChar w:fldCharType="separate"/>
      </w:r>
      <w:r w:rsidR="0094302E">
        <w:rPr>
          <w:noProof/>
        </w:rPr>
        <w:t>6</w:t>
      </w:r>
      <w:r>
        <w:rPr>
          <w:noProof/>
        </w:rPr>
        <w:fldChar w:fldCharType="end"/>
      </w:r>
    </w:p>
    <w:p w14:paraId="302718F8" w14:textId="77777777" w:rsidR="00AF445F" w:rsidRDefault="00A05E6D" w:rsidP="00AF445F">
      <w:pPr>
        <w:pStyle w:val="Heading1"/>
        <w:spacing w:after="0"/>
      </w:pPr>
      <w:r w:rsidRPr="00A05E6D">
        <w:t>Platforms and Tools</w:t>
      </w:r>
      <w:r w:rsidR="006E4668">
        <w:t>:</w:t>
      </w:r>
    </w:p>
    <w:p w14:paraId="66F5ADC5" w14:textId="77777777" w:rsidR="004758C7" w:rsidRPr="00FF214F" w:rsidRDefault="00A05E6D" w:rsidP="00956366">
      <w:pPr>
        <w:pStyle w:val="Heading1"/>
        <w:rPr>
          <w:i/>
        </w:rPr>
      </w:pPr>
      <w:r w:rsidRPr="00FF214F">
        <w:rPr>
          <w:i/>
        </w:rPr>
        <w:t>Anything You Can Do, I Need To Do Cheaper</w:t>
      </w:r>
      <w:r w:rsidR="004758C7" w:rsidRPr="00FF214F">
        <w:rPr>
          <w:i/>
        </w:rPr>
        <w:t xml:space="preserve"> </w:t>
      </w:r>
    </w:p>
    <w:p w14:paraId="7A1849EF" w14:textId="6F8A4AC2" w:rsidR="004758C7" w:rsidRPr="009D2DD4" w:rsidRDefault="00B21965" w:rsidP="002D6A7D">
      <w:pPr>
        <w:pStyle w:val="Quote"/>
        <w:spacing w:after="480"/>
      </w:pPr>
      <w:r>
        <w:t>“</w:t>
      </w:r>
      <w:r w:rsidR="002D6A7D">
        <w:t xml:space="preserve">... </w:t>
      </w:r>
      <w:r w:rsidR="002D6A7D" w:rsidRPr="002D6A7D">
        <w:t>there is nothing like making music and messing with sound to inspire people to learn how to program.</w:t>
      </w:r>
      <w:r>
        <w:t>”</w:t>
      </w:r>
      <w:r w:rsidR="004758C7" w:rsidRPr="009D2DD4">
        <w:t xml:space="preserve"> </w:t>
      </w:r>
      <w:r w:rsidR="00AF1786">
        <w:fldChar w:fldCharType="begin"/>
      </w:r>
      <w:r w:rsidR="002D7497">
        <w:instrText xml:space="preserve"> ADDIN EN.CITE &lt;EndNote&gt;&lt;Cite&gt;&lt;Author&gt;Truman&lt;/Author&gt;&lt;Year&gt;2011, as quoted by Jacqui Cheng&lt;/Year&gt;&lt;RecNum&gt;84&lt;/RecNum&gt;&lt;DisplayText&gt;[19]&lt;/DisplayText&gt;&lt;record&gt;&lt;rec-number&gt;84&lt;/rec-number&gt;&lt;foreign-keys&gt;&lt;key app="EN" db-id="we0zp9rzrtpdauer9abv5aph9zexsa52a5sw"&gt;84&lt;/key&gt;&lt;/foreign-keys&gt;&lt;ref-type name="Web Page"&gt;12&lt;/ref-type&gt;&lt;contributors&gt;&lt;authors&gt;&lt;author&gt;Truman, Dan&lt;/author&gt;&lt;/authors&gt;&lt;/contributors&gt;&lt;titles&gt;&lt;title&gt;Musicians, Tune Your Keyboards: Playing in a Laptop Orchestra&lt;/title&gt;&lt;/titles&gt;&lt;volume&gt;2011&lt;/volume&gt;&lt;number&gt;11/14/2011&lt;/number&gt;&lt;dates&gt;&lt;year&gt;2011, as quoted by Jacqui Cheng&lt;/year&gt;&lt;/dates&gt;&lt;urls&gt;&lt;related-urls&gt;&lt;url&gt;arstechnica.com/gadgets/news/2011/07/laptop-orchestras-what-are-they-and-where-did-they-come-from.ars&lt;/url&gt;&lt;/related-urls&gt;&lt;/urls&gt;&lt;/record&gt;&lt;/Cite&gt;&lt;/EndNote&gt;</w:instrText>
      </w:r>
      <w:r w:rsidR="00AF1786">
        <w:fldChar w:fldCharType="separate"/>
      </w:r>
      <w:r w:rsidR="002D7497">
        <w:rPr>
          <w:noProof/>
        </w:rPr>
        <w:t>[</w:t>
      </w:r>
      <w:hyperlink w:anchor="_ENREF_19" w:tooltip="Truman, 2011, as quoted by Jacqui Cheng #84" w:history="1">
        <w:r w:rsidR="002D7497">
          <w:rPr>
            <w:noProof/>
          </w:rPr>
          <w:t>19</w:t>
        </w:r>
      </w:hyperlink>
      <w:r w:rsidR="002D7497">
        <w:rPr>
          <w:noProof/>
        </w:rPr>
        <w:t>]</w:t>
      </w:r>
      <w:r w:rsidR="00AF1786">
        <w:fldChar w:fldCharType="end"/>
      </w:r>
    </w:p>
    <w:p w14:paraId="10D96132" w14:textId="77777777" w:rsidR="004758C7" w:rsidRPr="009D2DD4" w:rsidRDefault="00AB675A" w:rsidP="00BF4943">
      <w:pPr>
        <w:pStyle w:val="Heading2"/>
      </w:pPr>
      <w:r>
        <w:t>Getting Into the Game</w:t>
      </w:r>
    </w:p>
    <w:p w14:paraId="7E7268F1" w14:textId="4BC340EE" w:rsidR="00B21965" w:rsidRDefault="00B21965" w:rsidP="0084062D">
      <w:pPr>
        <w:pStyle w:val="DoubleSpaced"/>
        <w:suppressAutoHyphens/>
      </w:pPr>
      <w:r>
        <w:t xml:space="preserve">On their page </w:t>
      </w:r>
      <w:r w:rsidR="007D5220">
        <w:t xml:space="preserve">intended to woo </w:t>
      </w:r>
      <w:r>
        <w:t>p</w:t>
      </w:r>
      <w:r w:rsidR="00177235">
        <w:t>rospective graduate students,</w:t>
      </w:r>
      <w:r>
        <w:t xml:space="preserve"> t</w:t>
      </w:r>
      <w:r w:rsidR="0084062D">
        <w:t>he G</w:t>
      </w:r>
      <w:r>
        <w:t xml:space="preserve">eorgia </w:t>
      </w:r>
      <w:r w:rsidR="0084062D">
        <w:t>T</w:t>
      </w:r>
      <w:r>
        <w:t xml:space="preserve">ech </w:t>
      </w:r>
      <w:r w:rsidR="004514E1">
        <w:t xml:space="preserve">School of Music </w:t>
      </w:r>
      <w:r w:rsidR="0084062D">
        <w:t>website says</w:t>
      </w:r>
      <w:r>
        <w:t xml:space="preserve"> </w:t>
      </w:r>
      <w:r w:rsidR="00AF1786">
        <w:fldChar w:fldCharType="begin"/>
      </w:r>
      <w:r w:rsidR="002D7497">
        <w:instrText xml:space="preserve"> ADDIN EN.CITE &lt;EndNote&gt;&lt;Cite&gt;&lt;Author&gt;Georgia Tech School of Music&lt;/Author&gt;&lt;Year&gt;2011&lt;/Year&gt;&lt;RecNum&gt;85&lt;/RecNum&gt;&lt;DisplayText&gt;[8]&lt;/DisplayText&gt;&lt;record&gt;&lt;rec-number&gt;85&lt;/rec-number&gt;&lt;foreign-keys&gt;&lt;key app="EN" db-id="we0zp9rzrtpdauer9abv5aph9zexsa52a5sw"&gt;85&lt;/key&gt;&lt;/foreign-keys&gt;&lt;ref-type name="Web Page"&gt;12&lt;/ref-type&gt;&lt;contributors&gt;&lt;authors&gt;&lt;author&gt;Georgia Tech School of Music,&lt;/author&gt;&lt;/authors&gt;&lt;/contributors&gt;&lt;titles&gt;&lt;title&gt;Prospective Graduate Students&lt;/title&gt;&lt;/titles&gt;&lt;volume&gt;2011&lt;/volume&gt;&lt;number&gt;11/14/2011&lt;/number&gt;&lt;dates&gt;&lt;year&gt;2011&lt;/year&gt;&lt;/dates&gt;&lt;urls&gt;&lt;related-urls&gt;&lt;url&gt;www.music.gatech.edu/ prospective_students/graduate&lt;/url&gt;&lt;/related-urls&gt;&lt;/urls&gt;&lt;/record&gt;&lt;/Cite&gt;&lt;/EndNote&gt;</w:instrText>
      </w:r>
      <w:r w:rsidR="00AF1786">
        <w:fldChar w:fldCharType="separate"/>
      </w:r>
      <w:r w:rsidR="002D7497">
        <w:rPr>
          <w:noProof/>
        </w:rPr>
        <w:t>[</w:t>
      </w:r>
      <w:hyperlink w:anchor="_ENREF_8" w:tooltip="Georgia Tech School of Music, 2011 #85" w:history="1">
        <w:r w:rsidR="002D7497">
          <w:rPr>
            <w:noProof/>
          </w:rPr>
          <w:t>8</w:t>
        </w:r>
      </w:hyperlink>
      <w:r w:rsidR="002D7497">
        <w:rPr>
          <w:noProof/>
        </w:rPr>
        <w:t>]</w:t>
      </w:r>
      <w:r w:rsidR="00AF1786">
        <w:fldChar w:fldCharType="end"/>
      </w:r>
      <w:r w:rsidR="0084062D">
        <w:t xml:space="preserve">: </w:t>
      </w:r>
    </w:p>
    <w:p w14:paraId="0630E515" w14:textId="77777777" w:rsidR="00B21965" w:rsidRDefault="0084062D" w:rsidP="00B21965">
      <w:pPr>
        <w:pStyle w:val="Quote"/>
      </w:pPr>
      <w:r>
        <w:t>Successful design and development of music technology systems must be supported by knowledge of music theory, perception, composition, and performance, as well as digital media, computing, electrical and mechanical engineering, and design.</w:t>
      </w:r>
    </w:p>
    <w:p w14:paraId="1CD1101A" w14:textId="3B76360C" w:rsidR="003C5CE7" w:rsidRDefault="00AD3F42" w:rsidP="002D7497">
      <w:pPr>
        <w:pStyle w:val="DoubleSpacedFlushLeft"/>
      </w:pPr>
      <w:r>
        <w:t>We don’t disagree, but t</w:t>
      </w:r>
      <w:r w:rsidR="0084062D">
        <w:t>hat</w:t>
      </w:r>
      <w:r w:rsidR="00B21965">
        <w:t>’</w:t>
      </w:r>
      <w:r w:rsidR="0084062D">
        <w:t>s an awful lot to know!  What</w:t>
      </w:r>
      <w:r w:rsidR="00B21965">
        <w:t>’</w:t>
      </w:r>
      <w:r w:rsidR="0084062D">
        <w:t>s more, requiring students to have even a subset of th</w:t>
      </w:r>
      <w:r>
        <w:t>e</w:t>
      </w:r>
      <w:r w:rsidR="0084062D">
        <w:t xml:space="preserve">se skills before they can </w:t>
      </w:r>
      <w:r w:rsidR="00B21965">
        <w:t>“</w:t>
      </w:r>
      <w:r w:rsidR="0084062D">
        <w:t>get in the game</w:t>
      </w:r>
      <w:r w:rsidR="00B21965">
        <w:t>”</w:t>
      </w:r>
      <w:r w:rsidR="0084062D">
        <w:t xml:space="preserve"> </w:t>
      </w:r>
      <w:r w:rsidR="00205C64">
        <w:t>deprives</w:t>
      </w:r>
      <w:r w:rsidR="0084062D">
        <w:t xml:space="preserve"> a huge percentage of them of </w:t>
      </w:r>
      <w:r w:rsidR="002D7497">
        <w:t xml:space="preserve">the opportunity to </w:t>
      </w:r>
      <w:r w:rsidR="0084062D">
        <w:t xml:space="preserve">learn valuable computing skills through the engaging power of music. </w:t>
      </w:r>
    </w:p>
    <w:p w14:paraId="51918253" w14:textId="0693A7F4" w:rsidR="00804E28" w:rsidRDefault="003C5CE7" w:rsidP="00AD433F">
      <w:pPr>
        <w:pStyle w:val="DoubleSpaced"/>
      </w:pPr>
      <w:r>
        <w:t xml:space="preserve">There is no end to the money </w:t>
      </w:r>
      <w:r w:rsidR="00AD433F">
        <w:t xml:space="preserve">you </w:t>
      </w:r>
      <w:r>
        <w:t xml:space="preserve">can spend on technology to gain the ability to design and create. </w:t>
      </w:r>
      <w:r w:rsidR="0068439F">
        <w:t xml:space="preserve"> </w:t>
      </w:r>
      <w:r>
        <w:t xml:space="preserve">For certain types of projects, professional or </w:t>
      </w:r>
      <w:r w:rsidR="001B3FDA">
        <w:t>“</w:t>
      </w:r>
      <w:r>
        <w:t>prosumer</w:t>
      </w:r>
      <w:r w:rsidR="001B3FDA">
        <w:t>”</w:t>
      </w:r>
      <w:r>
        <w:t xml:space="preserve"> software applications boasting the latest bells and whistles might in fact make total economic sense in terms of functionality and time.  However</w:t>
      </w:r>
      <w:r w:rsidR="002D7497">
        <w:t xml:space="preserve">, we don’t feel that it’s </w:t>
      </w:r>
      <w:r>
        <w:t>necessary to jump into the higher end of the software market at the beginning stages of learning computational skills</w:t>
      </w:r>
      <w:r w:rsidR="002D7497">
        <w:t xml:space="preserve">.  In addition, such costs are prohibitive for </w:t>
      </w:r>
      <w:r w:rsidR="00AD433F">
        <w:t xml:space="preserve">most </w:t>
      </w:r>
      <w:r w:rsidR="00804E28">
        <w:t>undergraduat</w:t>
      </w:r>
      <w:r w:rsidR="00AD3F42">
        <w:t xml:space="preserve">es </w:t>
      </w:r>
      <w:r w:rsidR="002D7497">
        <w:t>and</w:t>
      </w:r>
      <w:r w:rsidR="00AD3F42">
        <w:t xml:space="preserve"> even graduate students</w:t>
      </w:r>
      <w:r w:rsidR="00804E28">
        <w:t xml:space="preserve">.  Of course, one could outfit a computer lab available to students </w:t>
      </w:r>
      <w:r w:rsidR="00804E28">
        <w:lastRenderedPageBreak/>
        <w:t>with this level of software, but then they would have to do all their assignments in the lab</w:t>
      </w:r>
      <w:r>
        <w:t xml:space="preserve">, which </w:t>
      </w:r>
      <w:r w:rsidR="00804E28">
        <w:t xml:space="preserve">is simply not a </w:t>
      </w:r>
      <w:r w:rsidR="00AD3F42">
        <w:t>practical solution</w:t>
      </w:r>
      <w:r w:rsidR="00804E28">
        <w:t>.</w:t>
      </w:r>
    </w:p>
    <w:p w14:paraId="56419659" w14:textId="699EEF57" w:rsidR="00DF44E4" w:rsidRDefault="005771A4" w:rsidP="0036758B">
      <w:pPr>
        <w:pStyle w:val="DoubleSpaced"/>
      </w:pPr>
      <w:r>
        <w:t xml:space="preserve">We think it is important that students can run the same software on their own systems that </w:t>
      </w:r>
      <w:r w:rsidR="003E518A">
        <w:t xml:space="preserve">is </w:t>
      </w:r>
      <w:r>
        <w:t>demonstrate</w:t>
      </w:r>
      <w:r w:rsidR="00AD433F">
        <w:t>d</w:t>
      </w:r>
      <w:r>
        <w:t xml:space="preserve"> in class and </w:t>
      </w:r>
      <w:r w:rsidR="00E401F2">
        <w:t xml:space="preserve">with which </w:t>
      </w:r>
      <w:r w:rsidR="00AD433F">
        <w:t xml:space="preserve">they are </w:t>
      </w:r>
      <w:r w:rsidR="00E401F2">
        <w:t>expect</w:t>
      </w:r>
      <w:r w:rsidR="00AD433F">
        <w:t>ed</w:t>
      </w:r>
      <w:r w:rsidR="00E401F2">
        <w:t xml:space="preserve"> to do their assignments.  We </w:t>
      </w:r>
      <w:r>
        <w:t>therefore</w:t>
      </w:r>
      <w:r w:rsidR="00AD433F">
        <w:t xml:space="preserve"> suggest </w:t>
      </w:r>
      <w:r w:rsidR="003E518A">
        <w:t xml:space="preserve">that </w:t>
      </w:r>
      <w:r w:rsidR="00AD433F">
        <w:t>you</w:t>
      </w:r>
      <w:r>
        <w:t xml:space="preserve"> adopt </w:t>
      </w:r>
      <w:r w:rsidR="00E401F2">
        <w:t xml:space="preserve">software platforms that </w:t>
      </w:r>
      <w:r w:rsidR="003E518A">
        <w:t xml:space="preserve">you can download freely </w:t>
      </w:r>
      <w:r w:rsidR="00E401F2">
        <w:t>from the web</w:t>
      </w:r>
      <w:r w:rsidR="003E518A">
        <w:t>, but that still allow</w:t>
      </w:r>
      <w:r w:rsidR="003C5CE7">
        <w:t xml:space="preserve"> </w:t>
      </w:r>
      <w:r w:rsidR="00AD433F">
        <w:t xml:space="preserve">you </w:t>
      </w:r>
      <w:r w:rsidR="003C5CE7">
        <w:t xml:space="preserve">to </w:t>
      </w:r>
      <w:r w:rsidR="003E518A">
        <w:t xml:space="preserve">explore </w:t>
      </w:r>
      <w:r w:rsidR="003C5CE7">
        <w:t xml:space="preserve">broad computing and music concepts that are common to the higher end </w:t>
      </w:r>
      <w:r w:rsidR="008873FD">
        <w:t>platforms</w:t>
      </w:r>
      <w:r w:rsidR="00E401F2">
        <w:t xml:space="preserve">.  </w:t>
      </w:r>
      <w:r w:rsidR="008212C3">
        <w:t xml:space="preserve">We don’t contend that </w:t>
      </w:r>
      <w:r w:rsidR="003E518A">
        <w:t xml:space="preserve">such </w:t>
      </w:r>
      <w:r w:rsidR="008212C3">
        <w:t xml:space="preserve">software is as sophisticated or as polished as its professional </w:t>
      </w:r>
      <w:r w:rsidR="00AD3F42">
        <w:t xml:space="preserve">or prosumer </w:t>
      </w:r>
      <w:r w:rsidR="008212C3">
        <w:t xml:space="preserve">cousins, but it is </w:t>
      </w:r>
      <w:r w:rsidR="003E518A">
        <w:t xml:space="preserve">most likely </w:t>
      </w:r>
      <w:r w:rsidR="008212C3">
        <w:t xml:space="preserve">fully sufficient for </w:t>
      </w:r>
      <w:r w:rsidR="00AD433F">
        <w:t>y</w:t>
      </w:r>
      <w:r w:rsidR="008212C3">
        <w:t xml:space="preserve">our teaching purposes.  </w:t>
      </w:r>
      <w:r w:rsidR="008212C3" w:rsidRPr="003E518A">
        <w:rPr>
          <w:i/>
        </w:rPr>
        <w:t>Remember:</w:t>
      </w:r>
      <w:r w:rsidR="008212C3">
        <w:t xml:space="preserve"> </w:t>
      </w:r>
      <w:r w:rsidR="00AD433F">
        <w:t xml:space="preserve">Your </w:t>
      </w:r>
      <w:r w:rsidR="008212C3">
        <w:t xml:space="preserve">goal is to </w:t>
      </w:r>
      <w:r w:rsidR="0084062D">
        <w:t xml:space="preserve">make the excitement of music technology accessible to students so that </w:t>
      </w:r>
      <w:r w:rsidR="00AD433F">
        <w:t xml:space="preserve">you </w:t>
      </w:r>
      <w:r w:rsidR="0084062D">
        <w:t xml:space="preserve">can teach computing and music </w:t>
      </w:r>
      <w:r w:rsidR="008212C3">
        <w:t xml:space="preserve">together </w:t>
      </w:r>
      <w:r w:rsidR="0084062D">
        <w:t xml:space="preserve">in engaging ways.  </w:t>
      </w:r>
      <w:r w:rsidR="00AD433F">
        <w:t xml:space="preserve">This approach </w:t>
      </w:r>
      <w:r w:rsidR="003E5EFA">
        <w:t xml:space="preserve">to </w:t>
      </w:r>
      <w:r w:rsidR="00AD433F">
        <w:t>computing+music is not about</w:t>
      </w:r>
      <w:r w:rsidR="005D0DDA">
        <w:t xml:space="preserve"> training audio engineers.</w:t>
      </w:r>
      <w:r w:rsidR="0084062D">
        <w:t xml:space="preserve"> </w:t>
      </w:r>
    </w:p>
    <w:p w14:paraId="2D31B943" w14:textId="625CAF19" w:rsidR="008B1C16" w:rsidRDefault="008B1C16" w:rsidP="0036758B">
      <w:pPr>
        <w:pStyle w:val="DoubleSpaced"/>
      </w:pPr>
      <w:r>
        <w:t>The argument for low cost of entry is particularly compelling in elective courses at the introductory level</w:t>
      </w:r>
      <w:r w:rsidR="00AD3F42">
        <w:t xml:space="preserve"> (like ours)</w:t>
      </w:r>
      <w:proofErr w:type="gramStart"/>
      <w:r w:rsidR="001B3FDA">
        <w:t>,</w:t>
      </w:r>
      <w:proofErr w:type="gramEnd"/>
      <w:r>
        <w:t xml:space="preserve"> </w:t>
      </w:r>
      <w:r w:rsidR="00A865C2">
        <w:t xml:space="preserve">because most of </w:t>
      </w:r>
      <w:r w:rsidR="00AD3F42">
        <w:t>these</w:t>
      </w:r>
      <w:r w:rsidR="00A865C2">
        <w:t xml:space="preserve"> students will not go on to take another course in which they might use the same tools</w:t>
      </w:r>
      <w:r>
        <w:t xml:space="preserve">.  </w:t>
      </w:r>
      <w:r w:rsidR="006F63C3">
        <w:t xml:space="preserve">Thus, we will readily trade a bit of quality or a lack of advanced features for free cost.  </w:t>
      </w:r>
      <w:r w:rsidR="00F16E8C">
        <w:t xml:space="preserve">In addition, “good enough” is a compelling </w:t>
      </w:r>
      <w:proofErr w:type="gramStart"/>
      <w:r w:rsidR="00F16E8C">
        <w:t>criteria</w:t>
      </w:r>
      <w:proofErr w:type="gramEnd"/>
      <w:r w:rsidR="00F16E8C">
        <w:t xml:space="preserve"> for evaluating what platforms and tools to use</w:t>
      </w:r>
      <w:r w:rsidR="00A865C2">
        <w:t>, especially when one considers students’ pocketbooks</w:t>
      </w:r>
      <w:r w:rsidR="00F16E8C">
        <w:t xml:space="preserve">.  </w:t>
      </w:r>
      <w:r w:rsidR="00A865C2">
        <w:t>We also find that “good enough” does not hinder creativity or impede learning.  On the contrary, it might actually enhance those outcomes</w:t>
      </w:r>
      <w:r w:rsidR="003B3024">
        <w:t>.</w:t>
      </w:r>
    </w:p>
    <w:tbl>
      <w:tblPr>
        <w:tblStyle w:val="TableGrid"/>
        <w:tblpPr w:leftFromText="288" w:vertAnchor="text" w:tblpXSpec="righ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80"/>
      </w:tblGrid>
      <w:tr w:rsidR="003B3024" w14:paraId="0E9A6079" w14:textId="77777777" w:rsidTr="004B0B33">
        <w:tc>
          <w:tcPr>
            <w:tcW w:w="0" w:type="auto"/>
          </w:tcPr>
          <w:p w14:paraId="679D0C84" w14:textId="77777777" w:rsidR="004B0B33" w:rsidRDefault="004B0B33" w:rsidP="004B0B33">
            <w:pPr>
              <w:pStyle w:val="SingleSpaced"/>
              <w:spacing w:after="60"/>
              <w:jc w:val="center"/>
            </w:pPr>
            <w:r w:rsidRPr="004B0B33">
              <w:rPr>
                <w:noProof/>
              </w:rPr>
              <w:lastRenderedPageBreak/>
              <w:drawing>
                <wp:inline distT="0" distB="0" distL="0" distR="0" wp14:anchorId="102076BF" wp14:editId="4878465E">
                  <wp:extent cx="2743200" cy="2751761"/>
                  <wp:effectExtent l="19050" t="19050" r="19050" b="10489"/>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1" name="Picture 6" descr="JerseyBoys_224x225.jpg"/>
                          <pic:cNvPicPr>
                            <a:picLocks noChangeAspect="1"/>
                          </pic:cNvPicPr>
                        </pic:nvPicPr>
                        <pic:blipFill>
                          <a:blip r:embed="rId8" cstate="print"/>
                          <a:srcRect/>
                          <a:stretch>
                            <a:fillRect/>
                          </a:stretch>
                        </pic:blipFill>
                        <pic:spPr bwMode="auto">
                          <a:xfrm>
                            <a:off x="0" y="0"/>
                            <a:ext cx="2743200" cy="2751761"/>
                          </a:xfrm>
                          <a:prstGeom prst="rect">
                            <a:avLst/>
                          </a:prstGeom>
                          <a:noFill/>
                          <a:ln w="12700">
                            <a:solidFill>
                              <a:schemeClr val="tx1"/>
                            </a:solidFill>
                            <a:miter lim="800000"/>
                            <a:headEnd/>
                            <a:tailEnd/>
                          </a:ln>
                        </pic:spPr>
                      </pic:pic>
                    </a:graphicData>
                  </a:graphic>
                </wp:inline>
              </w:drawing>
            </w:r>
          </w:p>
          <w:p w14:paraId="0EF6013E" w14:textId="77777777" w:rsidR="003B3024" w:rsidRDefault="004B0B33" w:rsidP="000D0B4E">
            <w:pPr>
              <w:pStyle w:val="SingleSpaced"/>
              <w:jc w:val="center"/>
            </w:pPr>
            <w:r w:rsidRPr="00694FE2">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Pr="00694FE2">
              <w:t>-</w:t>
            </w:r>
            <w:r w:rsidR="00DD06EA">
              <w:fldChar w:fldCharType="begin"/>
            </w:r>
            <w:r w:rsidR="00DD06EA">
              <w:instrText xml:space="preserve"> seq figno </w:instrText>
            </w:r>
            <w:r w:rsidR="00DD06EA">
              <w:fldChar w:fldCharType="separate"/>
            </w:r>
            <w:r w:rsidR="0094302E">
              <w:rPr>
                <w:noProof/>
              </w:rPr>
              <w:t>1</w:t>
            </w:r>
            <w:r w:rsidR="00DD06EA">
              <w:rPr>
                <w:noProof/>
              </w:rPr>
              <w:fldChar w:fldCharType="end"/>
            </w:r>
            <w:r w:rsidRPr="00694FE2">
              <w:t xml:space="preserve">. CD </w:t>
            </w:r>
            <w:proofErr w:type="gramStart"/>
            <w:r>
              <w:t>c</w:t>
            </w:r>
            <w:r w:rsidRPr="00694FE2">
              <w:t>over</w:t>
            </w:r>
            <w:proofErr w:type="gramEnd"/>
            <w:r>
              <w:t xml:space="preserve"> for </w:t>
            </w:r>
            <w:r w:rsidR="000D0B4E">
              <w:t>the</w:t>
            </w:r>
            <w:r>
              <w:t xml:space="preserve"> </w:t>
            </w:r>
            <w:r w:rsidR="000D0B4E">
              <w:t xml:space="preserve">cast </w:t>
            </w:r>
            <w:r>
              <w:br/>
            </w:r>
            <w:r w:rsidR="000D0B4E">
              <w:t xml:space="preserve"> recording </w:t>
            </w:r>
            <w:r>
              <w:t xml:space="preserve">of </w:t>
            </w:r>
            <w:r w:rsidRPr="000D0B4E">
              <w:rPr>
                <w:i/>
              </w:rPr>
              <w:t>Jersey Boys</w:t>
            </w:r>
            <w:r w:rsidRPr="00694FE2">
              <w:t>.</w:t>
            </w:r>
          </w:p>
        </w:tc>
      </w:tr>
    </w:tbl>
    <w:p w14:paraId="5373B73B" w14:textId="3E4BF621" w:rsidR="00A865C2" w:rsidRDefault="00A865C2" w:rsidP="0036758B">
      <w:pPr>
        <w:pStyle w:val="DoubleSpaced"/>
      </w:pPr>
      <w:r>
        <w:t xml:space="preserve">Consider this </w:t>
      </w:r>
      <w:r w:rsidR="003B3024">
        <w:t>little</w:t>
      </w:r>
      <w:r>
        <w:t xml:space="preserve"> anecdote.  Jesse and his wife Bonnie went to see </w:t>
      </w:r>
      <w:r>
        <w:rPr>
          <w:i/>
        </w:rPr>
        <w:t>Jersey Boys</w:t>
      </w:r>
      <w:r>
        <w:t xml:space="preserve">, the story of the iconic Four Seasons, in Boston.  The show was terrific, and on the way out Bonnie wanted to buy the CD.  It was $25 at the theater, and Jesse said that they could probably buy it from Amazon.com at half that price.  Bonnie acknowledged that, but said that she wanted to listen to all those great songs on the drive home.  As you can </w:t>
      </w:r>
      <w:r w:rsidR="00AE4635">
        <w:t>probab</w:t>
      </w:r>
      <w:r>
        <w:t xml:space="preserve">ly guess, the </w:t>
      </w:r>
      <w:r w:rsidR="00AE4635">
        <w:t>CD</w:t>
      </w:r>
      <w:r>
        <w:t xml:space="preserve"> was </w:t>
      </w:r>
      <w:r w:rsidR="00AE4635">
        <w:t>bought at the theater</w:t>
      </w:r>
      <w:r>
        <w:t xml:space="preserve">, and indeed </w:t>
      </w:r>
      <w:r w:rsidR="00AE4635">
        <w:t>they</w:t>
      </w:r>
      <w:r>
        <w:t xml:space="preserve"> enjoyed </w:t>
      </w:r>
      <w:r w:rsidR="00AE4635">
        <w:t xml:space="preserve">it </w:t>
      </w:r>
      <w:r>
        <w:t xml:space="preserve">almost as much as the show as </w:t>
      </w:r>
      <w:r w:rsidR="00AE4635">
        <w:t>th</w:t>
      </w:r>
      <w:r w:rsidR="002D7341">
        <w:t>e</w:t>
      </w:r>
      <w:r w:rsidR="00AE4635">
        <w:t>y</w:t>
      </w:r>
      <w:r>
        <w:t xml:space="preserve"> sang along in the car.</w:t>
      </w:r>
    </w:p>
    <w:p w14:paraId="194931E5" w14:textId="794620C8" w:rsidR="00A865C2" w:rsidRDefault="00A865C2" w:rsidP="00A865C2">
      <w:pPr>
        <w:pStyle w:val="DoubleSpaced"/>
      </w:pPr>
      <w:r>
        <w:t xml:space="preserve">Once </w:t>
      </w:r>
      <w:r w:rsidR="00AE4635">
        <w:t>they</w:t>
      </w:r>
      <w:r>
        <w:t xml:space="preserve"> got home, Jesse went on Amazon.com and bought four original Frankie Valli and the Four Seasons CDs for the same $25.  When they came a few days later and </w:t>
      </w:r>
      <w:r w:rsidR="00AE4635">
        <w:t>Jess</w:t>
      </w:r>
      <w:r>
        <w:t>e listened to them in the car, something seemed to be missing.  The original</w:t>
      </w:r>
      <w:r w:rsidR="00AE4635">
        <w:t xml:space="preserve"> Four Season</w:t>
      </w:r>
      <w:r>
        <w:t>s weren’t as good as the actors</w:t>
      </w:r>
      <w:r w:rsidR="00AE4635">
        <w:t xml:space="preserve"> portraying them</w:t>
      </w:r>
      <w:r>
        <w:t>, at least not on their respective recordings.  Why?</w:t>
      </w:r>
    </w:p>
    <w:p w14:paraId="280BE167" w14:textId="752CD90B" w:rsidR="00C07AA6" w:rsidRDefault="00C07AA6" w:rsidP="00A865C2">
      <w:pPr>
        <w:pStyle w:val="DoubleSpaced"/>
      </w:pPr>
      <w:r>
        <w:t>Well, there are two reasons.  The first is simply 50 years of improvements in recording technology.  Even though the old recordings had been re</w:t>
      </w:r>
      <w:r w:rsidR="002D7341">
        <w:t>-</w:t>
      </w:r>
      <w:r>
        <w:t xml:space="preserve">mastered, they still couldn’t compare to the brilliance of the show recording.  But the second reason is </w:t>
      </w:r>
      <w:r>
        <w:lastRenderedPageBreak/>
        <w:t xml:space="preserve">actually the more interesting.  Just who were Frankie Valli and the Four Seasons, </w:t>
      </w:r>
      <w:r w:rsidR="00004321">
        <w:t xml:space="preserve">anyway, </w:t>
      </w:r>
      <w:r>
        <w:t xml:space="preserve">and what was their musical training?  </w:t>
      </w:r>
    </w:p>
    <w:tbl>
      <w:tblPr>
        <w:tblStyle w:val="TableGrid"/>
        <w:tblpPr w:leftFromText="288" w:vertAnchor="text" w:tblpXSpec="right" w:tblpY="-1079"/>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80"/>
      </w:tblGrid>
      <w:tr w:rsidR="000175A5" w14:paraId="107B2FB8" w14:textId="77777777" w:rsidTr="000175A5">
        <w:tc>
          <w:tcPr>
            <w:tcW w:w="0" w:type="auto"/>
          </w:tcPr>
          <w:p w14:paraId="0944D89B" w14:textId="71D865E6" w:rsidR="000175A5" w:rsidRDefault="000175A5" w:rsidP="000175A5">
            <w:pPr>
              <w:pStyle w:val="SingleSpaced"/>
              <w:spacing w:after="60"/>
              <w:jc w:val="center"/>
            </w:pPr>
            <w:r>
              <w:rPr>
                <w:noProof/>
              </w:rPr>
              <w:drawing>
                <wp:inline distT="0" distB="0" distL="0" distR="0" wp14:anchorId="15CA2922" wp14:editId="0798CB81">
                  <wp:extent cx="2743200" cy="2745014"/>
                  <wp:effectExtent l="19050" t="19050" r="19050" b="17236"/>
                  <wp:docPr id="10" name="Picture 9" descr="FrankieValliFourSeasons_500x5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nkieValliFourSeasons_500x500.jpg"/>
                          <pic:cNvPicPr/>
                        </pic:nvPicPr>
                        <pic:blipFill>
                          <a:blip r:embed="rId9" cstate="print"/>
                          <a:stretch>
                            <a:fillRect/>
                          </a:stretch>
                        </pic:blipFill>
                        <pic:spPr>
                          <a:xfrm>
                            <a:off x="0" y="0"/>
                            <a:ext cx="2743200" cy="2745014"/>
                          </a:xfrm>
                          <a:prstGeom prst="rect">
                            <a:avLst/>
                          </a:prstGeom>
                          <a:ln w="12700">
                            <a:solidFill>
                              <a:schemeClr val="tx1"/>
                            </a:solidFill>
                          </a:ln>
                        </pic:spPr>
                      </pic:pic>
                    </a:graphicData>
                  </a:graphic>
                </wp:inline>
              </w:drawing>
            </w:r>
          </w:p>
          <w:p w14:paraId="31367033" w14:textId="57D4936C" w:rsidR="000175A5" w:rsidRDefault="000175A5" w:rsidP="005A1972">
            <w:pPr>
              <w:pStyle w:val="SingleSpaced"/>
              <w:jc w:val="center"/>
            </w:pPr>
            <w:r w:rsidRPr="00694FE2">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Pr="00694FE2">
              <w:t>-</w:t>
            </w:r>
            <w:r w:rsidR="00DD06EA">
              <w:fldChar w:fldCharType="begin"/>
            </w:r>
            <w:r w:rsidR="00DD06EA">
              <w:instrText xml:space="preserve"> seq figno </w:instrText>
            </w:r>
            <w:r w:rsidR="00DD06EA">
              <w:fldChar w:fldCharType="separate"/>
            </w:r>
            <w:r w:rsidR="0094302E">
              <w:rPr>
                <w:noProof/>
              </w:rPr>
              <w:t>2</w:t>
            </w:r>
            <w:r w:rsidR="00DD06EA">
              <w:rPr>
                <w:noProof/>
              </w:rPr>
              <w:fldChar w:fldCharType="end"/>
            </w:r>
            <w:r w:rsidRPr="00694FE2">
              <w:t xml:space="preserve">. CD </w:t>
            </w:r>
            <w:r>
              <w:t>c</w:t>
            </w:r>
            <w:r w:rsidRPr="00694FE2">
              <w:t>over</w:t>
            </w:r>
            <w:r>
              <w:t xml:space="preserve"> </w:t>
            </w:r>
            <w:proofErr w:type="gramStart"/>
            <w:r>
              <w:t>for  a</w:t>
            </w:r>
            <w:proofErr w:type="gramEnd"/>
            <w:r>
              <w:t xml:space="preserve"> recording </w:t>
            </w:r>
            <w:r>
              <w:br/>
              <w:t xml:space="preserve">of the original Frankie Valli </w:t>
            </w:r>
            <w:r>
              <w:br/>
              <w:t>and the Four Seasons</w:t>
            </w:r>
            <w:r w:rsidRPr="00694FE2">
              <w:t>.</w:t>
            </w:r>
          </w:p>
        </w:tc>
      </w:tr>
    </w:tbl>
    <w:p w14:paraId="6AD303A2" w14:textId="032E2662" w:rsidR="00A54EE2" w:rsidRDefault="00443AF1" w:rsidP="0036758B">
      <w:pPr>
        <w:pStyle w:val="DoubleSpaced"/>
      </w:pPr>
      <w:r w:rsidRPr="00443AF1">
        <w:t xml:space="preserve"> </w:t>
      </w:r>
      <w:r w:rsidR="005800AD">
        <w:t>Before we answer that question, c</w:t>
      </w:r>
      <w:r w:rsidR="00FD0831">
        <w:t xml:space="preserve">onsider the </w:t>
      </w:r>
      <w:r w:rsidR="00F0188E">
        <w:t xml:space="preserve">backgrounds of the </w:t>
      </w:r>
      <w:r w:rsidR="00FD0831">
        <w:t xml:space="preserve">actors who play the Four Seasons in the </w:t>
      </w:r>
      <w:r w:rsidR="00F0188E">
        <w:t xml:space="preserve">national </w:t>
      </w:r>
      <w:r w:rsidR="00FD0831">
        <w:t xml:space="preserve">touring company of </w:t>
      </w:r>
      <w:r w:rsidR="00FD0831">
        <w:rPr>
          <w:i/>
        </w:rPr>
        <w:t>Jersey Boys</w:t>
      </w:r>
      <w:r w:rsidR="00FD0831">
        <w:t xml:space="preserve"> that </w:t>
      </w:r>
      <w:r w:rsidR="00AE4635">
        <w:t>played</w:t>
      </w:r>
      <w:r w:rsidR="00FD0831">
        <w:t xml:space="preserve"> in Boston.  </w:t>
      </w:r>
      <w:r w:rsidR="0036758B">
        <w:t>Matt Bailey (</w:t>
      </w:r>
      <w:r w:rsidR="00FD0831">
        <w:rPr>
          <w:i/>
        </w:rPr>
        <w:t xml:space="preserve">who played the role of </w:t>
      </w:r>
      <w:r w:rsidR="0036758B" w:rsidRPr="0036758B">
        <w:rPr>
          <w:i/>
        </w:rPr>
        <w:t>Tommy DeVito</w:t>
      </w:r>
      <w:r w:rsidR="0036758B">
        <w:t xml:space="preserve">) </w:t>
      </w:r>
      <w:r w:rsidR="00FD0831">
        <w:t xml:space="preserve">has </w:t>
      </w:r>
      <w:r w:rsidR="00F35F31">
        <w:t xml:space="preserve">two </w:t>
      </w:r>
      <w:r w:rsidR="0036758B">
        <w:t>B</w:t>
      </w:r>
      <w:r w:rsidR="00FD0831">
        <w:t>.</w:t>
      </w:r>
      <w:r w:rsidR="0036758B">
        <w:t>F</w:t>
      </w:r>
      <w:r w:rsidR="00FD0831">
        <w:t>.</w:t>
      </w:r>
      <w:r w:rsidR="0036758B">
        <w:t>A</w:t>
      </w:r>
      <w:r w:rsidR="00FD0831">
        <w:t>.</w:t>
      </w:r>
      <w:r w:rsidR="0036758B">
        <w:t xml:space="preserve"> degree</w:t>
      </w:r>
      <w:r w:rsidR="00F35F31">
        <w:t>s</w:t>
      </w:r>
      <w:r w:rsidR="00F35F31" w:rsidRPr="00F35F31">
        <w:t xml:space="preserve"> </w:t>
      </w:r>
      <w:r w:rsidR="00F35F31">
        <w:t xml:space="preserve">from the University of Arizona, one </w:t>
      </w:r>
      <w:r w:rsidR="0033791B">
        <w:t>in</w:t>
      </w:r>
      <w:r w:rsidR="0036758B" w:rsidRPr="0036758B">
        <w:t xml:space="preserve"> Acting/Directing and </w:t>
      </w:r>
      <w:r w:rsidR="00F35F31">
        <w:t xml:space="preserve">the other in </w:t>
      </w:r>
      <w:r w:rsidR="0036758B" w:rsidRPr="0036758B">
        <w:t xml:space="preserve">Musical Theatre </w:t>
      </w:r>
      <w:r w:rsidR="00AF1786">
        <w:fldChar w:fldCharType="begin"/>
      </w:r>
      <w:r w:rsidR="002D7497">
        <w:instrText xml:space="preserve"> ADDIN EN.CITE &lt;EndNote&gt;&lt;Cite&gt;&lt;Author&gt;Bailey&lt;/Author&gt;&lt;Year&gt;2011&lt;/Year&gt;&lt;RecNum&gt;92&lt;/RecNum&gt;&lt;DisplayText&gt;[1]&lt;/DisplayText&gt;&lt;record&gt;&lt;rec-number&gt;92&lt;/rec-number&gt;&lt;foreign-keys&gt;&lt;key app="EN" db-id="we0zp9rzrtpdauer9abv5aph9zexsa52a5sw"&gt;92&lt;/key&gt;&lt;/foreign-keys&gt;&lt;ref-type name="Web Page"&gt;12&lt;/ref-type&gt;&lt;contributors&gt;&lt;authors&gt;&lt;author&gt;Bailey, Matt&lt;/author&gt;&lt;/authors&gt;&lt;/contributors&gt;&lt;titles&gt;&lt;title&gt;Bio&lt;/title&gt;&lt;/titles&gt;&lt;number&gt;11/14/2011&lt;/number&gt;&lt;dates&gt;&lt;year&gt;2011&lt;/year&gt;&lt;/dates&gt;&lt;urls&gt;&lt;related-urls&gt;&lt;url&gt;www.mattbailey.info/MBI/Bio.html&lt;/url&gt;&lt;/related-urls&gt;&lt;/urls&gt;&lt;/record&gt;&lt;/Cite&gt;&lt;/EndNote&gt;</w:instrText>
      </w:r>
      <w:r w:rsidR="00AF1786">
        <w:fldChar w:fldCharType="separate"/>
      </w:r>
      <w:r w:rsidR="002D7497">
        <w:rPr>
          <w:noProof/>
        </w:rPr>
        <w:t>[</w:t>
      </w:r>
      <w:hyperlink w:anchor="_ENREF_1" w:tooltip="Bailey, 2011 #92" w:history="1">
        <w:r w:rsidR="002D7497">
          <w:rPr>
            <w:noProof/>
          </w:rPr>
          <w:t>1</w:t>
        </w:r>
      </w:hyperlink>
      <w:r w:rsidR="002D7497">
        <w:rPr>
          <w:noProof/>
        </w:rPr>
        <w:t>]</w:t>
      </w:r>
      <w:r w:rsidR="00AF1786">
        <w:fldChar w:fldCharType="end"/>
      </w:r>
      <w:r w:rsidR="0036758B">
        <w:t xml:space="preserve">. </w:t>
      </w:r>
      <w:r w:rsidR="00FD0831">
        <w:t xml:space="preserve"> </w:t>
      </w:r>
      <w:r w:rsidR="0036758B">
        <w:t>Joseph Leo Bwarie (</w:t>
      </w:r>
      <w:r w:rsidR="0036758B" w:rsidRPr="0036758B">
        <w:rPr>
          <w:i/>
        </w:rPr>
        <w:t>Franki</w:t>
      </w:r>
      <w:r w:rsidR="0036758B">
        <w:rPr>
          <w:i/>
        </w:rPr>
        <w:t>e</w:t>
      </w:r>
      <w:r w:rsidR="0036758B" w:rsidRPr="0036758B">
        <w:rPr>
          <w:i/>
        </w:rPr>
        <w:t xml:space="preserve"> Valli</w:t>
      </w:r>
      <w:r w:rsidR="0036758B">
        <w:t xml:space="preserve">) </w:t>
      </w:r>
      <w:r w:rsidR="00F96FE2">
        <w:t xml:space="preserve">has a </w:t>
      </w:r>
      <w:r w:rsidR="0036758B" w:rsidRPr="0036758B">
        <w:t>B</w:t>
      </w:r>
      <w:r w:rsidR="00F96FE2">
        <w:t>.</w:t>
      </w:r>
      <w:r w:rsidR="0036758B" w:rsidRPr="0036758B">
        <w:t>F</w:t>
      </w:r>
      <w:r w:rsidR="00F96FE2">
        <w:t>.</w:t>
      </w:r>
      <w:r w:rsidR="0036758B" w:rsidRPr="0036758B">
        <w:t>A</w:t>
      </w:r>
      <w:r w:rsidR="00F96FE2">
        <w:t>.</w:t>
      </w:r>
      <w:r w:rsidR="0036758B" w:rsidRPr="0036758B">
        <w:t xml:space="preserve"> in Actin</w:t>
      </w:r>
      <w:r w:rsidR="0036758B">
        <w:t xml:space="preserve">g from </w:t>
      </w:r>
      <w:r w:rsidR="00355D4B">
        <w:t xml:space="preserve">Boston’s </w:t>
      </w:r>
      <w:r w:rsidR="0036758B">
        <w:t xml:space="preserve">Emerson College </w:t>
      </w:r>
      <w:r w:rsidR="00AF1786">
        <w:fldChar w:fldCharType="begin"/>
      </w:r>
      <w:r w:rsidR="002D7497">
        <w:instrText xml:space="preserve"> ADDIN EN.CITE &lt;EndNote&gt;&lt;Cite&gt;&lt;Author&gt;Bwarie&lt;/Author&gt;&lt;Year&gt;2011&lt;/Year&gt;&lt;RecNum&gt;91&lt;/RecNum&gt;&lt;DisplayText&gt;[5]&lt;/DisplayText&gt;&lt;record&gt;&lt;rec-number&gt;91&lt;/rec-number&gt;&lt;foreign-keys&gt;&lt;key app="EN" db-id="we0zp9rzrtpdauer9abv5aph9zexsa52a5sw"&gt;91&lt;/key&gt;&lt;/foreign-keys&gt;&lt;ref-type name="Web Page"&gt;12&lt;/ref-type&gt;&lt;contributors&gt;&lt;authors&gt;&lt;author&gt;Bwarie, Joseph Leo&lt;/author&gt;&lt;/authors&gt;&lt;/contributors&gt;&lt;titles&gt;&lt;title&gt;About Joseph Leo Bwarie&lt;/title&gt;&lt;/titles&gt;&lt;number&gt;11/14/2011&lt;/number&gt;&lt;dates&gt;&lt;year&gt;2011&lt;/year&gt;&lt;/dates&gt;&lt;urls&gt;&lt;related-urls&gt;&lt;url&gt;josephleobwarie.com/bio&lt;/url&gt;&lt;/related-urls&gt;&lt;/urls&gt;&lt;/record&gt;&lt;/Cite&gt;&lt;/EndNote&gt;</w:instrText>
      </w:r>
      <w:r w:rsidR="00AF1786">
        <w:fldChar w:fldCharType="separate"/>
      </w:r>
      <w:r w:rsidR="002D7497">
        <w:rPr>
          <w:noProof/>
        </w:rPr>
        <w:t>[</w:t>
      </w:r>
      <w:hyperlink w:anchor="_ENREF_5" w:tooltip="Bwarie, 2011 #91" w:history="1">
        <w:r w:rsidR="002D7497">
          <w:rPr>
            <w:noProof/>
          </w:rPr>
          <w:t>5</w:t>
        </w:r>
      </w:hyperlink>
      <w:r w:rsidR="002D7497">
        <w:rPr>
          <w:noProof/>
        </w:rPr>
        <w:t>]</w:t>
      </w:r>
      <w:r w:rsidR="00AF1786">
        <w:fldChar w:fldCharType="end"/>
      </w:r>
      <w:r w:rsidR="0036758B">
        <w:t xml:space="preserve">. </w:t>
      </w:r>
      <w:r w:rsidR="00AE4635">
        <w:t xml:space="preserve"> </w:t>
      </w:r>
      <w:r w:rsidR="0036758B">
        <w:t>Josh Franklin (</w:t>
      </w:r>
      <w:r w:rsidR="0036758B">
        <w:rPr>
          <w:i/>
        </w:rPr>
        <w:t>Bob Gaudio</w:t>
      </w:r>
      <w:r w:rsidR="0036758B">
        <w:t xml:space="preserve">) </w:t>
      </w:r>
      <w:r w:rsidR="00F96FE2">
        <w:t>has a</w:t>
      </w:r>
      <w:r w:rsidR="0036758B">
        <w:t xml:space="preserve"> </w:t>
      </w:r>
      <w:r w:rsidR="0036758B" w:rsidRPr="0036758B">
        <w:t xml:space="preserve">B.F.A. in musical theater </w:t>
      </w:r>
      <w:r w:rsidR="0036758B">
        <w:t xml:space="preserve">from </w:t>
      </w:r>
      <w:r w:rsidR="0036758B" w:rsidRPr="0036758B">
        <w:t>Webster Conservatory for the Theater Arts in St. Louis</w:t>
      </w:r>
      <w:r w:rsidR="00355D4B">
        <w:t xml:space="preserve">, </w:t>
      </w:r>
      <w:r w:rsidR="0036758B" w:rsidRPr="0036758B">
        <w:t>Missouri</w:t>
      </w:r>
      <w:r w:rsidR="00355D4B">
        <w:t>,</w:t>
      </w:r>
      <w:r w:rsidR="0036758B">
        <w:t xml:space="preserve"> and </w:t>
      </w:r>
      <w:r w:rsidR="00F96FE2">
        <w:t xml:space="preserve">has </w:t>
      </w:r>
      <w:r w:rsidR="0036758B">
        <w:t xml:space="preserve">studied </w:t>
      </w:r>
      <w:r w:rsidR="0073693D" w:rsidRPr="0073693D">
        <w:t xml:space="preserve">music and theory </w:t>
      </w:r>
      <w:r w:rsidR="00F96FE2">
        <w:t xml:space="preserve">with </w:t>
      </w:r>
      <w:r w:rsidR="0036758B">
        <w:t>Linda Weiss</w:t>
      </w:r>
      <w:r w:rsidR="0073693D">
        <w:t xml:space="preserve">, </w:t>
      </w:r>
      <w:r w:rsidR="00B501C2">
        <w:t xml:space="preserve">a graduate of the Juilliard School of Music and </w:t>
      </w:r>
      <w:r w:rsidR="0073693D">
        <w:t xml:space="preserve">founder </w:t>
      </w:r>
      <w:r w:rsidR="0036758B">
        <w:t xml:space="preserve">of the </w:t>
      </w:r>
      <w:r w:rsidR="0073693D" w:rsidRPr="0073693D">
        <w:t>Colorado Springs Conservatory</w:t>
      </w:r>
      <w:r w:rsidR="00F96FE2">
        <w:t xml:space="preserve"> </w:t>
      </w:r>
      <w:r w:rsidR="00AF1786">
        <w:fldChar w:fldCharType="begin"/>
      </w:r>
      <w:r w:rsidR="002D7497">
        <w:instrText xml:space="preserve"> ADDIN EN.CITE &lt;EndNote&gt;&lt;Cite&gt;&lt;Author&gt;Franklin&lt;/Author&gt;&lt;Year&gt;2011&lt;/Year&gt;&lt;RecNum&gt;93&lt;/RecNum&gt;&lt;DisplayText&gt;[7]&lt;/DisplayText&gt;&lt;record&gt;&lt;rec-number&gt;93&lt;/rec-number&gt;&lt;foreign-keys&gt;&lt;key app="EN" db-id="we0zp9rzrtpdauer9abv5aph9zexsa52a5sw"&gt;93&lt;/key&gt;&lt;/foreign-keys&gt;&lt;ref-type name="Web Page"&gt;12&lt;/ref-type&gt;&lt;contributors&gt;&lt;authors&gt;&lt;author&gt;Franklin, Josh&lt;/author&gt;&lt;/authors&gt;&lt;/contributors&gt;&lt;titles&gt;&lt;title&gt;Resume&lt;/title&gt;&lt;/titles&gt;&lt;number&gt;11/14/2011&lt;/number&gt;&lt;dates&gt;&lt;year&gt;2011&lt;/year&gt;&lt;/dates&gt;&lt;urls&gt;&lt;related-urls&gt;&lt;url&gt;www.joshfranklin.net/JoshFranklin.net/Resume.html&lt;/url&gt;&lt;/related-urls&gt;&lt;/urls&gt;&lt;/record&gt;&lt;/Cite&gt;&lt;/EndNote&gt;</w:instrText>
      </w:r>
      <w:r w:rsidR="00AF1786">
        <w:fldChar w:fldCharType="separate"/>
      </w:r>
      <w:r w:rsidR="002D7497">
        <w:rPr>
          <w:noProof/>
        </w:rPr>
        <w:t>[</w:t>
      </w:r>
      <w:hyperlink w:anchor="_ENREF_7" w:tooltip="Franklin, 2011 #93" w:history="1">
        <w:r w:rsidR="002D7497">
          <w:rPr>
            <w:noProof/>
          </w:rPr>
          <w:t>7</w:t>
        </w:r>
      </w:hyperlink>
      <w:r w:rsidR="002D7497">
        <w:rPr>
          <w:noProof/>
        </w:rPr>
        <w:t>]</w:t>
      </w:r>
      <w:r w:rsidR="00AF1786">
        <w:fldChar w:fldCharType="end"/>
      </w:r>
      <w:r w:rsidR="0073693D">
        <w:t>.</w:t>
      </w:r>
      <w:r w:rsidR="0081281B">
        <w:t xml:space="preserve">  </w:t>
      </w:r>
      <w:r w:rsidR="00A54EE2">
        <w:t>Steve Gouveia</w:t>
      </w:r>
      <w:r w:rsidR="00F96FE2">
        <w:t xml:space="preserve"> (</w:t>
      </w:r>
      <w:r w:rsidR="00F96FE2">
        <w:rPr>
          <w:i/>
        </w:rPr>
        <w:t>Nick Massi</w:t>
      </w:r>
      <w:r w:rsidR="00F96FE2">
        <w:t xml:space="preserve">) </w:t>
      </w:r>
      <w:r w:rsidR="00004321">
        <w:t>is the odd man out in this regard</w:t>
      </w:r>
      <w:r w:rsidR="00AB7E3B">
        <w:t>, having taken only “</w:t>
      </w:r>
      <w:r w:rsidR="00AB7E3B" w:rsidRPr="00AB7E3B">
        <w:t>a few voice lessons here and there</w:t>
      </w:r>
      <w:r w:rsidR="00AB7E3B">
        <w:t xml:space="preserve">,” </w:t>
      </w:r>
      <w:r w:rsidR="0075392D">
        <w:t xml:space="preserve">and </w:t>
      </w:r>
      <w:r w:rsidR="00AB7E3B">
        <w:t>claiming that he was simply “</w:t>
      </w:r>
      <w:r w:rsidR="00AB7E3B" w:rsidRPr="00AB7E3B">
        <w:t>blessed with a good singing voice</w:t>
      </w:r>
      <w:r w:rsidR="00AB7E3B">
        <w:t xml:space="preserve">” </w:t>
      </w:r>
      <w:r w:rsidR="00AB7E3B">
        <w:fldChar w:fldCharType="begin"/>
      </w:r>
      <w:r w:rsidR="002D7497">
        <w:instrText xml:space="preserve"> ADDIN EN.CITE &lt;EndNote&gt;&lt;Cite&gt;&lt;Author&gt;Gouveia&lt;/Author&gt;&lt;Year&gt;2011&lt;/Year&gt;&lt;RecNum&gt;97&lt;/RecNum&gt;&lt;DisplayText&gt;[9]&lt;/DisplayText&gt;&lt;record&gt;&lt;rec-number&gt;97&lt;/rec-number&gt;&lt;foreign-keys&gt;&lt;key app="EN" db-id="we0zp9rzrtpdauer9abv5aph9zexsa52a5sw"&gt;97&lt;/key&gt;&lt;/foreign-keys&gt;&lt;ref-type name="Personal Communication"&gt;26&lt;/ref-type&gt;&lt;contributors&gt;&lt;authors&gt;&lt;author&gt;Gouveia, Steve&lt;/author&gt;&lt;/authors&gt;&lt;secondary-authors&gt;&lt;author&gt;Jesse Heines&lt;/author&gt;&lt;/secondary-authors&gt;&lt;/contributors&gt;&lt;titles&gt;&lt;title&gt;RE: Looking for information on your training&lt;/title&gt;&lt;/titles&gt;&lt;dates&gt;&lt;year&gt;2011&lt;/year&gt;&lt;pub-dates&gt;&lt;date&gt;12/12/2011&lt;/date&gt;&lt;/pub-dates&gt;&lt;/dates&gt;&lt;urls&gt;&lt;/urls&gt;&lt;/record&gt;&lt;/Cite&gt;&lt;/EndNote&gt;</w:instrText>
      </w:r>
      <w:r w:rsidR="00AB7E3B">
        <w:fldChar w:fldCharType="separate"/>
      </w:r>
      <w:r w:rsidR="002D7497">
        <w:rPr>
          <w:noProof/>
        </w:rPr>
        <w:t>[</w:t>
      </w:r>
      <w:hyperlink w:anchor="_ENREF_9" w:tooltip="Gouveia, 2011 #97" w:history="1">
        <w:r w:rsidR="002D7497">
          <w:rPr>
            <w:noProof/>
          </w:rPr>
          <w:t>9</w:t>
        </w:r>
      </w:hyperlink>
      <w:r w:rsidR="002D7497">
        <w:rPr>
          <w:noProof/>
        </w:rPr>
        <w:t>]</w:t>
      </w:r>
      <w:r w:rsidR="00AB7E3B">
        <w:fldChar w:fldCharType="end"/>
      </w:r>
      <w:r w:rsidR="00AB7E3B">
        <w:t>.</w:t>
      </w:r>
    </w:p>
    <w:p w14:paraId="5DA9F08E" w14:textId="77777777" w:rsidR="00A54EE2" w:rsidRDefault="00ED5158" w:rsidP="0036758B">
      <w:pPr>
        <w:pStyle w:val="DoubleSpaced"/>
      </w:pPr>
      <w:r>
        <w:t>The original Frankie Valli and the Four Seasons, on the other hand, were just</w:t>
      </w:r>
      <w:r w:rsidR="00EA213C">
        <w:t xml:space="preserve"> —</w:t>
      </w:r>
      <w:r w:rsidR="005800AD">
        <w:t xml:space="preserve"> as </w:t>
      </w:r>
      <w:r w:rsidR="00EA213C">
        <w:t xml:space="preserve">they say near the end of the show — </w:t>
      </w:r>
      <w:r w:rsidR="005800AD">
        <w:t>“four guys under a streetlamp” making “that sound, our sound.”  They h</w:t>
      </w:r>
      <w:r w:rsidR="00002162">
        <w:t>ad little to no formal training, but they sure had style</w:t>
      </w:r>
      <w:r w:rsidR="00B55BEA">
        <w:t>.  A</w:t>
      </w:r>
      <w:r w:rsidR="00002162">
        <w:t xml:space="preserve">nd </w:t>
      </w:r>
      <w:r w:rsidR="00002162">
        <w:lastRenderedPageBreak/>
        <w:t xml:space="preserve">heart.  </w:t>
      </w:r>
      <w:r w:rsidR="00AC1085">
        <w:t xml:space="preserve">And listening to them </w:t>
      </w:r>
      <w:r w:rsidR="00B55BEA">
        <w:t xml:space="preserve">even on compressed MP3s using tiny earbuds </w:t>
      </w:r>
      <w:r w:rsidR="00CF5893">
        <w:t>is enough to make even the most hardened audio engineer smile.</w:t>
      </w:r>
    </w:p>
    <w:p w14:paraId="5B7E6295" w14:textId="69FA43F8" w:rsidR="00896BDD" w:rsidRDefault="00896BDD" w:rsidP="001A531B">
      <w:pPr>
        <w:pStyle w:val="DoubleSpaced"/>
        <w:spacing w:after="240"/>
      </w:pPr>
      <w:r>
        <w:t>So while the best recording equipment and the best software</w:t>
      </w:r>
      <w:r w:rsidR="002D7341">
        <w:t xml:space="preserve"> may be financially out of reach for most of us, </w:t>
      </w:r>
      <w:r w:rsidR="0075392D">
        <w:t xml:space="preserve">— especially </w:t>
      </w:r>
      <w:r w:rsidR="002D7341">
        <w:t>our students</w:t>
      </w:r>
      <w:r w:rsidR="0075392D">
        <w:t xml:space="preserve"> — </w:t>
      </w:r>
      <w:r>
        <w:t>we can</w:t>
      </w:r>
      <w:r w:rsidR="002D7341">
        <w:t xml:space="preserve"> all</w:t>
      </w:r>
      <w:r>
        <w:t xml:space="preserve"> still make music</w:t>
      </w:r>
      <w:r w:rsidR="0075392D">
        <w:t>.  G</w:t>
      </w:r>
      <w:r>
        <w:t xml:space="preserve">ood music.  </w:t>
      </w:r>
      <w:r w:rsidR="001E31F0">
        <w:t xml:space="preserve">What’s more, </w:t>
      </w:r>
      <w:r w:rsidR="002D7341">
        <w:t>it is entirely feasible to</w:t>
      </w:r>
      <w:r w:rsidR="001E31F0">
        <w:t xml:space="preserve"> teach a lot </w:t>
      </w:r>
      <w:r w:rsidR="001E31F0" w:rsidRPr="001E31F0">
        <w:rPr>
          <w:i/>
        </w:rPr>
        <w:t>about</w:t>
      </w:r>
      <w:r w:rsidR="001E31F0">
        <w:t xml:space="preserve"> music and explore the computational thinking techniques that complement the musical concepts we introduce</w:t>
      </w:r>
      <w:r w:rsidR="002D7341">
        <w:t xml:space="preserve"> in this book</w:t>
      </w:r>
      <w:r w:rsidR="00446F98">
        <w:t xml:space="preserve"> using “good enough” tools</w:t>
      </w:r>
      <w:r w:rsidR="001E31F0">
        <w:t xml:space="preserve">.  And </w:t>
      </w:r>
      <w:r w:rsidR="00446F98">
        <w:t xml:space="preserve">even more, </w:t>
      </w:r>
      <w:r w:rsidR="001E31F0">
        <w:t>when assignments</w:t>
      </w:r>
      <w:r w:rsidR="002D7341">
        <w:t xml:space="preserve"> are created</w:t>
      </w:r>
      <w:r w:rsidR="001E31F0">
        <w:t xml:space="preserve"> to reinforce those concepts, or to get students to extend them by writing programs, they can do so on their own systems in their own homes or dorm rooms.  </w:t>
      </w:r>
      <w:r w:rsidR="00443AF1">
        <w:t xml:space="preserve">For </w:t>
      </w:r>
      <w:r w:rsidR="00B92523">
        <w:t>these purposes</w:t>
      </w:r>
      <w:r w:rsidR="00443AF1">
        <w:t>, a</w:t>
      </w:r>
      <w:r w:rsidR="001E31F0">
        <w:t xml:space="preserve">ccessibility trumps </w:t>
      </w:r>
      <w:r w:rsidR="00AB7E3B">
        <w:t>professional</w:t>
      </w:r>
      <w:r w:rsidR="00443AF1">
        <w:t xml:space="preserve"> quality</w:t>
      </w:r>
      <w:r w:rsidR="00AB7E3B">
        <w:t xml:space="preserve"> any day</w:t>
      </w:r>
      <w:r w:rsidR="00443AF1">
        <w:t>.</w:t>
      </w:r>
    </w:p>
    <w:p w14:paraId="1A98D6A8" w14:textId="77777777" w:rsidR="009B28D5" w:rsidRDefault="001A531B" w:rsidP="001A531B">
      <w:pPr>
        <w:pStyle w:val="Heading2"/>
      </w:pPr>
      <w:r>
        <w:t>Sound Editing</w:t>
      </w:r>
    </w:p>
    <w:p w14:paraId="746FAD6A" w14:textId="77777777" w:rsidR="00225EBD" w:rsidRDefault="00A412AC" w:rsidP="00225EBD">
      <w:pPr>
        <w:pStyle w:val="Heading3"/>
      </w:pPr>
      <w:r>
        <w:t>Audacity</w:t>
      </w:r>
    </w:p>
    <w:p w14:paraId="7B5CB929" w14:textId="247F36EC" w:rsidR="00AA66CB" w:rsidRDefault="000034B0" w:rsidP="00192436">
      <w:pPr>
        <w:pStyle w:val="DoubleSpaced"/>
      </w:pPr>
      <w:r>
        <w:t xml:space="preserve">We </w:t>
      </w:r>
      <w:r w:rsidR="006B1EA0">
        <w:t xml:space="preserve">have already </w:t>
      </w:r>
      <w:r>
        <w:t xml:space="preserve">discussed Audacity </w:t>
      </w:r>
      <w:r w:rsidR="00A412AC">
        <w:t>(</w:t>
      </w:r>
      <w:r w:rsidR="00A412AC" w:rsidRPr="00F34976">
        <w:rPr>
          <w:rFonts w:ascii="Verdana" w:hAnsi="Verdana"/>
          <w:sz w:val="20"/>
        </w:rPr>
        <w:t>audacity.sourceforge.net</w:t>
      </w:r>
      <w:r w:rsidR="00A412AC">
        <w:t xml:space="preserve">, free) </w:t>
      </w:r>
      <w:r>
        <w:t>at considerable length.  This is the main sound editor we use</w:t>
      </w:r>
      <w:r w:rsidR="00A53FC2">
        <w:t xml:space="preserve"> in our classes</w:t>
      </w:r>
      <w:r w:rsidR="00E53A7C">
        <w:t xml:space="preserve"> and </w:t>
      </w:r>
      <w:r w:rsidR="00446F98">
        <w:t xml:space="preserve">that we </w:t>
      </w:r>
      <w:r w:rsidR="00E53A7C">
        <w:t>highly recommend</w:t>
      </w:r>
      <w:r>
        <w:t xml:space="preserve">, not only because it is free, but because it </w:t>
      </w:r>
      <w:r w:rsidR="00E53A7C">
        <w:t xml:space="preserve">will be </w:t>
      </w:r>
      <w:r w:rsidR="00E640D6">
        <w:t xml:space="preserve">more than </w:t>
      </w:r>
      <w:r>
        <w:t xml:space="preserve">adequate for </w:t>
      </w:r>
      <w:r w:rsidR="00E53A7C">
        <w:t>y</w:t>
      </w:r>
      <w:r>
        <w:t>our purposes and runs</w:t>
      </w:r>
      <w:r w:rsidR="00A53FC2">
        <w:t xml:space="preserve"> well</w:t>
      </w:r>
      <w:r>
        <w:t xml:space="preserve"> under both Windows and Mac OS.  </w:t>
      </w:r>
      <w:r w:rsidR="00A53FC2">
        <w:t xml:space="preserve">Most </w:t>
      </w:r>
      <w:r w:rsidR="00C44DB1">
        <w:t xml:space="preserve">Music students are already </w:t>
      </w:r>
      <w:r w:rsidR="00A53FC2">
        <w:t xml:space="preserve">quite </w:t>
      </w:r>
      <w:r w:rsidR="00C44DB1">
        <w:t xml:space="preserve">familiar with Audacity, but few have explored its capabilities thoroughly.  </w:t>
      </w:r>
      <w:r w:rsidR="00A53FC2">
        <w:t>They may have used it to record themselves and then clean</w:t>
      </w:r>
      <w:r w:rsidR="00800950">
        <w:t>ed</w:t>
      </w:r>
      <w:r w:rsidR="00A53FC2">
        <w:t xml:space="preserve"> up those recordings</w:t>
      </w:r>
      <w:r w:rsidR="00AA66CB">
        <w:t xml:space="preserve">. </w:t>
      </w:r>
      <w:r w:rsidR="00A53FC2">
        <w:t xml:space="preserve"> </w:t>
      </w:r>
      <w:r w:rsidR="00AA66CB">
        <w:t xml:space="preserve">For many, the most sophisticated thing they </w:t>
      </w:r>
      <w:r w:rsidR="00E53A7C">
        <w:t xml:space="preserve">may </w:t>
      </w:r>
      <w:r w:rsidR="00AA66CB">
        <w:t xml:space="preserve">have done beyond simple cut-and-paste editing and trimming is to normalize </w:t>
      </w:r>
      <w:r w:rsidR="00AF10CA">
        <w:t xml:space="preserve">the waveform of </w:t>
      </w:r>
      <w:r w:rsidR="00AA66CB">
        <w:t xml:space="preserve">a </w:t>
      </w:r>
      <w:r w:rsidR="00AF10CA">
        <w:t xml:space="preserve">soft </w:t>
      </w:r>
      <w:r w:rsidR="00AA66CB">
        <w:t xml:space="preserve">recording to </w:t>
      </w:r>
      <w:r w:rsidR="00AA66CB">
        <w:lastRenderedPageBreak/>
        <w:t xml:space="preserve">increase its volume.  Few at the beginning GenEd level understand </w:t>
      </w:r>
      <w:r w:rsidR="00AF10CA">
        <w:t xml:space="preserve">the ramifications of </w:t>
      </w:r>
      <w:r w:rsidR="00AA66CB">
        <w:t xml:space="preserve">clipping or the relationship between volume and decibels.  </w:t>
      </w:r>
    </w:p>
    <w:p w14:paraId="42084068" w14:textId="77777777" w:rsidR="00BF74A2" w:rsidRDefault="00BA49C3" w:rsidP="00192436">
      <w:pPr>
        <w:pStyle w:val="DoubleSpaced"/>
      </w:pPr>
      <w:r>
        <w:t>This is</w:t>
      </w:r>
      <w:r w:rsidR="00FF3AD4" w:rsidRPr="00FF3AD4">
        <w:t xml:space="preserve"> </w:t>
      </w:r>
      <w:r w:rsidR="00FF3AD4">
        <w:t>OK</w:t>
      </w:r>
      <w:r>
        <w:t xml:space="preserve">, of course, and we repeat that </w:t>
      </w:r>
      <w:r w:rsidR="001E3EE4">
        <w:t xml:space="preserve">the point of this </w:t>
      </w:r>
      <w:r w:rsidR="00446F98">
        <w:t xml:space="preserve">work </w:t>
      </w:r>
      <w:r w:rsidR="001E3EE4">
        <w:t xml:space="preserve">is </w:t>
      </w:r>
      <w:r>
        <w:t xml:space="preserve">not </w:t>
      </w:r>
      <w:r w:rsidR="001E3EE4">
        <w:t xml:space="preserve">to </w:t>
      </w:r>
      <w:r>
        <w:t>train audio engineers.  But Audacity’s many effects and filters provide wonderful opportunities to teach CT while students are, in the words of Dan Truman, “messing around with sound”</w:t>
      </w:r>
      <w:r w:rsidR="007945CC">
        <w:t xml:space="preserve"> </w:t>
      </w:r>
      <w:r w:rsidR="00AF1786">
        <w:fldChar w:fldCharType="begin"/>
      </w:r>
      <w:r w:rsidR="002D7497">
        <w:instrText xml:space="preserve"> ADDIN EN.CITE &lt;EndNote&gt;&lt;Cite&gt;&lt;Author&gt;Truman&lt;/Author&gt;&lt;Year&gt;2011, as quoted by Jacqui Cheng&lt;/Year&gt;&lt;RecNum&gt;84&lt;/RecNum&gt;&lt;DisplayText&gt;[19]&lt;/DisplayText&gt;&lt;record&gt;&lt;rec-number&gt;84&lt;/rec-number&gt;&lt;foreign-keys&gt;&lt;key app="EN" db-id="we0zp9rzrtpdauer9abv5aph9zexsa52a5sw"&gt;84&lt;/key&gt;&lt;/foreign-keys&gt;&lt;ref-type name="Web Page"&gt;12&lt;/ref-type&gt;&lt;contributors&gt;&lt;authors&gt;&lt;author&gt;Truman, Dan&lt;/author&gt;&lt;/authors&gt;&lt;/contributors&gt;&lt;titles&gt;&lt;title&gt;Musicians, Tune Your Keyboards: Playing in a Laptop Orchestra&lt;/title&gt;&lt;/titles&gt;&lt;volume&gt;2011&lt;/volume&gt;&lt;number&gt;11/14/2011&lt;/number&gt;&lt;dates&gt;&lt;year&gt;2011, as quoted by Jacqui Cheng&lt;/year&gt;&lt;/dates&gt;&lt;urls&gt;&lt;related-urls&gt;&lt;url&gt;arstechnica.com/gadgets/news/2011/07/laptop-orchestras-what-are-they-and-where-did-they-come-from.ars&lt;/url&gt;&lt;/related-urls&gt;&lt;/urls&gt;&lt;/record&gt;&lt;/Cite&gt;&lt;/EndNote&gt;</w:instrText>
      </w:r>
      <w:r w:rsidR="00AF1786">
        <w:fldChar w:fldCharType="separate"/>
      </w:r>
      <w:r w:rsidR="002D7497">
        <w:rPr>
          <w:noProof/>
        </w:rPr>
        <w:t>[</w:t>
      </w:r>
      <w:hyperlink w:anchor="_ENREF_19" w:tooltip="Truman, 2011, as quoted by Jacqui Cheng #84" w:history="1">
        <w:r w:rsidR="002D7497">
          <w:rPr>
            <w:noProof/>
          </w:rPr>
          <w:t>19</w:t>
        </w:r>
      </w:hyperlink>
      <w:r w:rsidR="002D7497">
        <w:rPr>
          <w:noProof/>
        </w:rPr>
        <w:t>]</w:t>
      </w:r>
      <w:r w:rsidR="00AF1786">
        <w:fldChar w:fldCharType="end"/>
      </w:r>
      <w:r>
        <w:t>.</w:t>
      </w:r>
      <w:r w:rsidR="008B27A6">
        <w:t xml:space="preserve">  </w:t>
      </w:r>
      <w:r w:rsidR="00C17D11">
        <w:t xml:space="preserve">(Dan Truman </w:t>
      </w:r>
      <w:r w:rsidR="00C17D11">
        <w:fldChar w:fldCharType="begin"/>
      </w:r>
      <w:r w:rsidR="002D7497">
        <w:instrText xml:space="preserve"> ADDIN EN.CITE &lt;EndNote&gt;&lt;Cite&gt;&lt;Author&gt;Princeton University&lt;/Author&gt;&lt;Year&gt;2011&lt;/Year&gt;&lt;RecNum&gt;94&lt;/RecNum&gt;&lt;DisplayText&gt;[14]&lt;/DisplayText&gt;&lt;record&gt;&lt;rec-number&gt;94&lt;/rec-number&gt;&lt;foreign-keys&gt;&lt;key app="EN" db-id="we0zp9rzrtpdauer9abv5aph9zexsa52a5sw"&gt;94&lt;/key&gt;&lt;/foreign-keys&gt;&lt;ref-type name="Web Page"&gt;12&lt;/ref-type&gt;&lt;contributors&gt;&lt;authors&gt;&lt;author&gt;Princeton University,&lt;/author&gt;&lt;/authors&gt;&lt;/contributors&gt;&lt;titles&gt;&lt;title&gt;Daniel Trueman, Lewis Center for the Arts&lt;/title&gt;&lt;/titles&gt;&lt;volume&gt;2011&lt;/volume&gt;&lt;number&gt;11/19/2011&lt;/number&gt;&lt;dates&gt;&lt;year&gt;2011&lt;/year&gt;&lt;/dates&gt;&lt;urls&gt;&lt;related-urls&gt;&lt;url&gt;www.princeton.edu/arts/ arts_at_princeton/music/professor_bios/trueman/index.xml&lt;/url&gt;&lt;/related-urls&gt;&lt;/urls&gt;&lt;/record&gt;&lt;/Cite&gt;&lt;/EndNote&gt;</w:instrText>
      </w:r>
      <w:r w:rsidR="00C17D11">
        <w:fldChar w:fldCharType="separate"/>
      </w:r>
      <w:r w:rsidR="002D7497">
        <w:rPr>
          <w:noProof/>
        </w:rPr>
        <w:t>[</w:t>
      </w:r>
      <w:hyperlink w:anchor="_ENREF_14" w:tooltip="Princeton University, 2011 #94" w:history="1">
        <w:r w:rsidR="002D7497">
          <w:rPr>
            <w:noProof/>
          </w:rPr>
          <w:t>14</w:t>
        </w:r>
      </w:hyperlink>
      <w:r w:rsidR="002D7497">
        <w:rPr>
          <w:noProof/>
        </w:rPr>
        <w:t>]</w:t>
      </w:r>
      <w:r w:rsidR="00C17D11">
        <w:fldChar w:fldCharType="end"/>
      </w:r>
      <w:r w:rsidR="00C17D11">
        <w:t xml:space="preserve">, along </w:t>
      </w:r>
      <w:r w:rsidR="00C17D11" w:rsidRPr="00973767">
        <w:t>with Perry Cook</w:t>
      </w:r>
      <w:r w:rsidR="00FD65F1">
        <w:t xml:space="preserve"> </w:t>
      </w:r>
      <w:r w:rsidR="00C17D11">
        <w:t>,</w:t>
      </w:r>
      <w:r w:rsidR="00C17D11" w:rsidRPr="00973767">
        <w:t xml:space="preserve"> </w:t>
      </w:r>
      <w:r w:rsidR="00C17D11">
        <w:t xml:space="preserve">is also the </w:t>
      </w:r>
      <w:r w:rsidR="00C17D11" w:rsidRPr="00973767">
        <w:t>founder of the Princeton Laptop Orchestra</w:t>
      </w:r>
      <w:r w:rsidR="00D6161E">
        <w:t>,</w:t>
      </w:r>
      <w:r w:rsidR="00C17D11" w:rsidRPr="00973767">
        <w:t xml:space="preserve"> </w:t>
      </w:r>
      <w:r w:rsidR="00D6161E">
        <w:t>“</w:t>
      </w:r>
      <w:r w:rsidR="00C17D11" w:rsidRPr="00973767">
        <w:t>PLOrk</w:t>
      </w:r>
      <w:r w:rsidR="00D6161E">
        <w:t>”</w:t>
      </w:r>
      <w:r w:rsidR="00C17D11">
        <w:t xml:space="preserve"> </w:t>
      </w:r>
      <w:r w:rsidR="00D6161E">
        <w:fldChar w:fldCharType="begin"/>
      </w:r>
      <w:r w:rsidR="002D7497">
        <w:instrText xml:space="preserve"> ADDIN EN.CITE &lt;EndNote&gt;&lt;Cite&gt;&lt;Author&gt;Smallwood&lt;/Author&gt;&lt;Year&gt;2008&lt;/Year&gt;&lt;RecNum&gt;95&lt;/RecNum&gt;&lt;DisplayText&gt;[17, 18]&lt;/DisplayText&gt;&lt;record&gt;&lt;rec-number&gt;95&lt;/rec-number&gt;&lt;foreign-keys&gt;&lt;key app="EN" db-id="we0zp9rzrtpdauer9abv5aph9zexsa52a5sw"&gt;95&lt;/key&gt;&lt;/foreign-keys&gt;&lt;ref-type name="Journal Article"&gt;17&lt;/ref-type&gt;&lt;contributors&gt;&lt;authors&gt;&lt;author&gt;Smallwood, Scott&lt;/author&gt;&lt;author&gt;Truman, Dan&lt;/author&gt;&lt;author&gt;Cook, Perry R.&lt;/author&gt;&lt;author&gt;Wang, Ge&lt;/author&gt;&lt;/authors&gt;&lt;/contributors&gt;&lt;titles&gt;&lt;title&gt;Composing for Laptop Orchestra&lt;/title&gt;&lt;secondary-title&gt;Computer Music Journal&lt;/secondary-title&gt;&lt;/titles&gt;&lt;periodical&gt;&lt;full-title&gt;Computer Music Journal&lt;/full-title&gt;&lt;/periodical&gt;&lt;pages&gt;9-25&lt;/pages&gt;&lt;volume&gt;32&lt;/volume&gt;&lt;number&gt;1&lt;/number&gt;&lt;dates&gt;&lt;year&gt;2008&lt;/year&gt;&lt;/dates&gt;&lt;work-type&gt;10.1162/comj.2008.32.1.9&lt;/work-type&gt;&lt;urls&gt;&lt;related-urls&gt;&lt;url&gt;http://www.mitpressjournals.org/doi/abs/10.1162/comj.2008.32.1.9&lt;/url&gt;&lt;/related-urls&gt;&lt;/urls&gt;&lt;/record&gt;&lt;/Cite&gt;&lt;Cite&gt;&lt;Author&gt;Truman&lt;/Author&gt;&lt;Year&gt;2011&lt;/Year&gt;&lt;RecNum&gt;96&lt;/RecNum&gt;&lt;record&gt;&lt;rec-number&gt;96&lt;/rec-number&gt;&lt;foreign-keys&gt;&lt;key app="EN" db-id="we0zp9rzrtpdauer9abv5aph9zexsa52a5sw"&gt;96&lt;/key&gt;&lt;/foreign-keys&gt;&lt;ref-type name="Web Page"&gt;12&lt;/ref-type&gt;&lt;contributors&gt;&lt;authors&gt;&lt;author&gt;Truman, Dan&lt;/author&gt;&lt;author&gt;Cook, Perry&lt;/author&gt;&lt;author&gt;Fiebrink, Rebecca&lt;/author&gt;&lt;author&gt;Snyder, Jeffrey&lt;/author&gt;&lt;/authors&gt;&lt;/contributors&gt;&lt;titles&gt;&lt;title&gt;PLOrk: Princeton Laptop Orchestra&lt;/title&gt;&lt;/titles&gt;&lt;volume&gt;2011&lt;/volume&gt;&lt;number&gt;11/19/2011&lt;/number&gt;&lt;dates&gt;&lt;year&gt;2011&lt;/year&gt;&lt;/dates&gt;&lt;urls&gt;&lt;related-urls&gt;&lt;url&gt;plork.cs.princeton.edu/&lt;/url&gt;&lt;/related-urls&gt;&lt;/urls&gt;&lt;/record&gt;&lt;/Cite&gt;&lt;/EndNote&gt;</w:instrText>
      </w:r>
      <w:r w:rsidR="00D6161E">
        <w:fldChar w:fldCharType="separate"/>
      </w:r>
      <w:r w:rsidR="002D7497">
        <w:rPr>
          <w:noProof/>
        </w:rPr>
        <w:t>[</w:t>
      </w:r>
      <w:hyperlink w:anchor="_ENREF_17" w:tooltip="Smallwood, 2008 #95" w:history="1">
        <w:r w:rsidR="002D7497">
          <w:rPr>
            <w:noProof/>
          </w:rPr>
          <w:t>17</w:t>
        </w:r>
      </w:hyperlink>
      <w:r w:rsidR="002D7497">
        <w:rPr>
          <w:noProof/>
        </w:rPr>
        <w:t xml:space="preserve">, </w:t>
      </w:r>
      <w:hyperlink w:anchor="_ENREF_18" w:tooltip="Truman, 2011 #96" w:history="1">
        <w:r w:rsidR="002D7497">
          <w:rPr>
            <w:noProof/>
          </w:rPr>
          <w:t>18</w:t>
        </w:r>
      </w:hyperlink>
      <w:r w:rsidR="002D7497">
        <w:rPr>
          <w:noProof/>
        </w:rPr>
        <w:t>]</w:t>
      </w:r>
      <w:r w:rsidR="00D6161E">
        <w:fldChar w:fldCharType="end"/>
      </w:r>
      <w:r w:rsidR="00C17D11">
        <w:t>.)</w:t>
      </w:r>
      <w:r w:rsidR="003A658F">
        <w:t xml:space="preserve">  </w:t>
      </w:r>
    </w:p>
    <w:p w14:paraId="2F384B43" w14:textId="01FAD322" w:rsidR="00BA49C3" w:rsidRDefault="005C43E3" w:rsidP="00D055D7">
      <w:pPr>
        <w:pStyle w:val="DoubleSpaced"/>
        <w:spacing w:after="240"/>
      </w:pPr>
      <w:r>
        <w:t xml:space="preserve">For example, </w:t>
      </w:r>
      <w:r w:rsidR="00A15DCD">
        <w:t xml:space="preserve">when attempting to learn a song from a recording it is often useful to slow the tempo down.  Audacity has an effect that allows you to change tempo without changing pitch (see Fig. </w:t>
      </w:r>
      <w:r w:rsidR="0001795D">
        <w:fldChar w:fldCharType="begin"/>
      </w:r>
      <w:r w:rsidR="0001795D">
        <w:instrText xml:space="preserve"> seq chapno \c </w:instrText>
      </w:r>
      <w:r w:rsidR="0001795D">
        <w:fldChar w:fldCharType="separate"/>
      </w:r>
      <w:proofErr w:type="gramStart"/>
      <w:r w:rsidR="0094302E">
        <w:rPr>
          <w:noProof/>
        </w:rPr>
        <w:t>6</w:t>
      </w:r>
      <w:r w:rsidR="0001795D">
        <w:rPr>
          <w:noProof/>
        </w:rPr>
        <w:fldChar w:fldCharType="end"/>
      </w:r>
      <w:r w:rsidR="00A15DCD">
        <w:t>-</w:t>
      </w:r>
      <w:r w:rsidR="00DD06EA">
        <w:fldChar w:fldCharType="begin"/>
      </w:r>
      <w:r w:rsidR="00DD06EA">
        <w:instrText xml:space="preserve"> seq figno </w:instrText>
      </w:r>
      <w:r w:rsidR="00DD06EA">
        <w:fldChar w:fldCharType="separate"/>
      </w:r>
      <w:r w:rsidR="0094302E">
        <w:rPr>
          <w:noProof/>
        </w:rPr>
        <w:t>3</w:t>
      </w:r>
      <w:r w:rsidR="00DD06EA">
        <w:rPr>
          <w:noProof/>
        </w:rPr>
        <w:fldChar w:fldCharType="end"/>
      </w:r>
      <w:r w:rsidR="00A15DCD">
        <w:t>).</w:t>
      </w:r>
      <w:proofErr w:type="gramEnd"/>
      <w:r w:rsidR="00A15DCD">
        <w:t xml:space="preserve">  This dialog box is very nice because it allows you to specify the change </w:t>
      </w:r>
      <w:r w:rsidR="00205949">
        <w:t xml:space="preserve">by specifying </w:t>
      </w:r>
      <w:r w:rsidR="00A15DCD">
        <w:t xml:space="preserve">either a positive or negative percentage </w:t>
      </w:r>
      <w:r w:rsidR="00205949">
        <w:t>or a beats per minute value.  If you enter numbers into the “Beats per minute” fields, the percentage change is automatically calculated for you.  The resultant length (the time to play the entire recording) is also calculated automatically.  One thin</w:t>
      </w:r>
      <w:r w:rsidR="0077673A">
        <w:t>g</w:t>
      </w:r>
      <w:r w:rsidR="00205949">
        <w:t xml:space="preserve"> you can do with this dialog box is to have students compute the values themselves and then use Audacity to verify their answers.  Or you can turn the problem on its head by slowing a recording down or speeding it up and then asking students to figure out how to reverse that change using only the “Percentage Change” field.  The answer is that </w:t>
      </w:r>
      <w:r w:rsidR="009B6714">
        <w:t xml:space="preserve">you have </w:t>
      </w:r>
      <w:r w:rsidR="00205949">
        <w:t>to use a reciprocal.  That is</w:t>
      </w:r>
      <w:r w:rsidR="009B6714">
        <w:t>,</w:t>
      </w:r>
      <w:r w:rsidR="00205949">
        <w:t xml:space="preserve"> if you slow it by 50% (1/2), </w:t>
      </w:r>
      <w:r w:rsidR="009B6714">
        <w:t xml:space="preserve">to get back to the original tempo </w:t>
      </w:r>
      <w:r w:rsidR="00205949">
        <w:t>you have to speed it up by 100%</w:t>
      </w:r>
      <w:r w:rsidR="001B3FDA">
        <w:t>.  But is that 2/1</w:t>
      </w:r>
      <w:r w:rsidR="00166FFB">
        <w:t>?</w:t>
      </w:r>
      <w:r w:rsidR="001B3FDA">
        <w:t xml:space="preserve">  No, it’s not.</w:t>
      </w:r>
      <w:r w:rsidR="00166FFB">
        <w:t xml:space="preserve">  The </w:t>
      </w:r>
      <w:r w:rsidR="001B3FDA">
        <w:t>arithmetic</w:t>
      </w:r>
      <w:r w:rsidR="00166FFB">
        <w:t xml:space="preserve"> gets </w:t>
      </w:r>
      <w:r w:rsidR="001B3FDA">
        <w:t xml:space="preserve">a bit </w:t>
      </w:r>
      <w:r w:rsidR="00166FFB">
        <w:t>tricky here</w:t>
      </w:r>
      <w:r w:rsidR="009B6714">
        <w:t xml:space="preserve">.  </w:t>
      </w:r>
      <w:r w:rsidR="001B3FDA">
        <w:t xml:space="preserve">To slow by 50%, you’re really using </w:t>
      </w:r>
      <w:r w:rsidR="000B1603">
        <w:t>(</w:t>
      </w:r>
      <w:r w:rsidR="001B3FDA">
        <w:t>1/2</w:t>
      </w:r>
      <w:r w:rsidR="000B1603">
        <w:t>)</w:t>
      </w:r>
      <w:r w:rsidR="001B3FDA">
        <w:t xml:space="preserve"> – 1 = –1/2 = –50% (note the negatives).  To get back to the original you use </w:t>
      </w:r>
      <w:r w:rsidR="000B1603">
        <w:t>(</w:t>
      </w:r>
      <w:r w:rsidR="001B3FDA">
        <w:t>2/1</w:t>
      </w:r>
      <w:r w:rsidR="000B1603">
        <w:t>)</w:t>
      </w:r>
      <w:r w:rsidR="001B3FDA">
        <w:t xml:space="preserve"> – 1 = +1 = 100% (positive values).</w:t>
      </w:r>
      <w:r w:rsidR="00205949">
        <w:t xml:space="preserve">  </w:t>
      </w:r>
      <w:r w:rsidR="0001795D">
        <w:t xml:space="preserve">This makes it easier to see </w:t>
      </w:r>
      <w:r w:rsidR="0001795D">
        <w:lastRenderedPageBreak/>
        <w:t>the reciprocal relationship, but s</w:t>
      </w:r>
      <w:r w:rsidR="00205949">
        <w:t xml:space="preserve">ome students </w:t>
      </w:r>
      <w:r w:rsidR="009B6714">
        <w:t xml:space="preserve">will </w:t>
      </w:r>
      <w:r w:rsidR="0001795D">
        <w:t xml:space="preserve">obviously </w:t>
      </w:r>
      <w:r w:rsidR="009B6714">
        <w:t xml:space="preserve">have trouble </w:t>
      </w:r>
      <w:r w:rsidR="006F5FA6">
        <w:t>understand</w:t>
      </w:r>
      <w:r w:rsidR="009B6714">
        <w:t xml:space="preserve">ing the </w:t>
      </w:r>
      <w:r w:rsidR="0001795D">
        <w:t>computations</w:t>
      </w:r>
      <w:r w:rsidR="009B6714">
        <w:t>.</w:t>
      </w:r>
      <w:r w:rsidR="001824F8">
        <w:t xml:space="preserve">  </w:t>
      </w:r>
      <w:r w:rsidR="000B1603">
        <w:t>Things</w:t>
      </w:r>
      <w:r w:rsidR="00F30DE1">
        <w:t xml:space="preserve"> get even more interesting if you only want to slow it by 1/3, which is 2/3 of the original speed.  This computation becomes (2/3)</w:t>
      </w:r>
      <w:r w:rsidR="000B1603">
        <w:t>–</w:t>
      </w:r>
      <w:r w:rsidR="00F30DE1">
        <w:t>1</w:t>
      </w:r>
      <w:r w:rsidR="000B1603">
        <w:t xml:space="preserve"> = –0</w:t>
      </w:r>
      <w:r w:rsidR="00F30DE1">
        <w:t xml:space="preserve">.33 </w:t>
      </w:r>
      <w:r w:rsidR="000B1603">
        <w:t>=</w:t>
      </w:r>
      <w:r w:rsidR="00F30DE1">
        <w:t xml:space="preserve"> </w:t>
      </w:r>
      <w:r w:rsidR="000B1603">
        <w:t>–</w:t>
      </w:r>
      <w:r w:rsidR="00F30DE1">
        <w:t>33%.  To return to the origin</w:t>
      </w:r>
      <w:r w:rsidR="00136227">
        <w:t>al speed, you need to use (3/2)–</w:t>
      </w:r>
      <w:r w:rsidR="00F30DE1">
        <w:t>1</w:t>
      </w:r>
      <w:r w:rsidR="00246714">
        <w:t xml:space="preserve"> = +</w:t>
      </w:r>
      <w:r w:rsidR="00F30DE1">
        <w:t>0.5</w:t>
      </w:r>
      <w:r w:rsidR="00246714">
        <w:t xml:space="preserve"> = </w:t>
      </w:r>
      <w:r w:rsidR="00F30DE1">
        <w:t xml:space="preserve">50%.  </w:t>
      </w:r>
      <w:r w:rsidR="00C91490">
        <w:t xml:space="preserve">You can then contrast changing tempo without changing pitch with </w:t>
      </w:r>
      <w:r w:rsidR="004E1B6D">
        <w:t>simply changing the speed, which is another Audacity effect, but one that affects both tempo and pitch.  Students will clearly hear the difference between the two.</w:t>
      </w:r>
    </w:p>
    <w:p w14:paraId="57874846" w14:textId="3A822FBF" w:rsidR="00D055D7" w:rsidRDefault="00D055D7" w:rsidP="0018533E">
      <w:pPr>
        <w:pStyle w:val="SingleSpaced"/>
        <w:spacing w:after="60"/>
        <w:jc w:val="center"/>
      </w:pPr>
      <w:r>
        <w:rPr>
          <w:noProof/>
        </w:rPr>
        <w:drawing>
          <wp:inline distT="0" distB="0" distL="0" distR="0" wp14:anchorId="2F6E9884" wp14:editId="465661AA">
            <wp:extent cx="2064780" cy="18288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log-ChangeTemp.jpg"/>
                    <pic:cNvPicPr/>
                  </pic:nvPicPr>
                  <pic:blipFill>
                    <a:blip r:embed="rId10">
                      <a:extLst>
                        <a:ext uri="{28A0092B-C50C-407E-A947-70E740481C1C}">
                          <a14:useLocalDpi xmlns:a14="http://schemas.microsoft.com/office/drawing/2010/main" val="0"/>
                        </a:ext>
                      </a:extLst>
                    </a:blip>
                    <a:stretch>
                      <a:fillRect/>
                    </a:stretch>
                  </pic:blipFill>
                  <pic:spPr>
                    <a:xfrm>
                      <a:off x="0" y="0"/>
                      <a:ext cx="2064780" cy="1828800"/>
                    </a:xfrm>
                    <a:prstGeom prst="rect">
                      <a:avLst/>
                    </a:prstGeom>
                  </pic:spPr>
                </pic:pic>
              </a:graphicData>
            </a:graphic>
          </wp:inline>
        </w:drawing>
      </w:r>
    </w:p>
    <w:p w14:paraId="3E3CDE1F" w14:textId="1E988609" w:rsidR="00E27F5F" w:rsidRDefault="00E27F5F" w:rsidP="00E27F5F">
      <w:pPr>
        <w:pStyle w:val="SingleSpaced"/>
        <w:spacing w:after="480"/>
        <w:jc w:val="center"/>
      </w:pPr>
      <w:proofErr w:type="gramStart"/>
      <w:r w:rsidRPr="00694FE2">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Pr="00694FE2">
        <w:t>-</w:t>
      </w:r>
      <w:r>
        <w:fldChar w:fldCharType="begin"/>
      </w:r>
      <w:r>
        <w:instrText xml:space="preserve"> seq figno </w:instrText>
      </w:r>
      <w:r w:rsidR="005D54A6">
        <w:instrText xml:space="preserve">\c </w:instrText>
      </w:r>
      <w:r>
        <w:fldChar w:fldCharType="separate"/>
      </w:r>
      <w:r w:rsidR="0094302E">
        <w:rPr>
          <w:noProof/>
        </w:rPr>
        <w:t>3</w:t>
      </w:r>
      <w:r>
        <w:rPr>
          <w:noProof/>
        </w:rPr>
        <w:fldChar w:fldCharType="end"/>
      </w:r>
      <w:r w:rsidRPr="00694FE2">
        <w:t>.</w:t>
      </w:r>
      <w:proofErr w:type="gramEnd"/>
      <w:r w:rsidRPr="00694FE2">
        <w:t xml:space="preserve"> </w:t>
      </w:r>
      <w:r>
        <w:t xml:space="preserve">Audacity dialog box for </w:t>
      </w:r>
      <w:r>
        <w:br/>
      </w:r>
      <w:r w:rsidR="0012130B">
        <w:t>“</w:t>
      </w:r>
      <w:r>
        <w:t>Changing Tempo without Changing Pitch</w:t>
      </w:r>
      <w:r w:rsidRPr="00694FE2">
        <w:t>.</w:t>
      </w:r>
      <w:r w:rsidR="0012130B">
        <w:t>”</w:t>
      </w:r>
    </w:p>
    <w:p w14:paraId="1DAC1C70" w14:textId="29F120F2" w:rsidR="008B27A6" w:rsidRDefault="00C44DB1" w:rsidP="00192436">
      <w:pPr>
        <w:pStyle w:val="DoubleSpaced"/>
      </w:pPr>
      <w:r>
        <w:t xml:space="preserve">Students in other Arts majors are much less likely to be familiar with Audacity.  Like Science and Engineering majors, many of these students </w:t>
      </w:r>
      <w:r w:rsidR="00FD7E7B">
        <w:t xml:space="preserve">may </w:t>
      </w:r>
      <w:r>
        <w:t xml:space="preserve">have never used any sound editing software at all, including the limited applications that come with their own systems.  </w:t>
      </w:r>
    </w:p>
    <w:p w14:paraId="6ECBB905" w14:textId="0CD82576" w:rsidR="000034B0" w:rsidRDefault="00020769" w:rsidP="000A3B4F">
      <w:pPr>
        <w:pStyle w:val="DoubleSpaced"/>
        <w:spacing w:after="240"/>
      </w:pPr>
      <w:r>
        <w:t xml:space="preserve">Thus, Audacity is </w:t>
      </w:r>
      <w:r w:rsidR="008B27A6">
        <w:t xml:space="preserve">a perfect choice for students’ first sound editor.  What’s more, given that many Music majors </w:t>
      </w:r>
      <w:r w:rsidR="00867824">
        <w:t xml:space="preserve">at least know the concepts that some of Audacity’s effects implement — such as changing pitch without changing tempo and vice versa — they get </w:t>
      </w:r>
      <w:r w:rsidR="00867824">
        <w:lastRenderedPageBreak/>
        <w:t xml:space="preserve">an opportunity to teach the Science and Engineering majors.  When we get into programming later in the course, the Science and Engineering majors typically teach the Music and Arts majors.  This is truly reciprocal learning </w:t>
      </w:r>
      <w:r w:rsidR="00AF1786">
        <w:fldChar w:fldCharType="begin"/>
      </w:r>
      <w:r w:rsidR="002D7497">
        <w:instrText xml:space="preserve"> ADDIN EN.CITE &lt;EndNote&gt;&lt;Cite&gt;&lt;Author&gt;Baxter-Magolda&lt;/Author&gt;&lt;Year&gt;1999&lt;/Year&gt;&lt;RecNum&gt;73&lt;/RecNum&gt;&lt;DisplayText&gt;[2]&lt;/DisplayText&gt;&lt;record&gt;&lt;rec-number&gt;73&lt;/rec-number&gt;&lt;foreign-keys&gt;&lt;key app="EN" db-id="we0zp9rzrtpdauer9abv5aph9zexsa52a5sw"&gt;73&lt;/key&gt;&lt;/foreign-keys&gt;&lt;ref-type name="Book"&gt;6&lt;/ref-type&gt;&lt;contributors&gt;&lt;authors&gt;&lt;author&gt;Baxter-Magolda, M. B.&lt;/author&gt;&lt;/authors&gt;&lt;/contributors&gt;&lt;titles&gt;&lt;title&gt;Creating Contexts for Learning and Self-Authorship&lt;/title&gt;&lt;/titles&gt;&lt;dates&gt;&lt;year&gt;1999&lt;/year&gt;&lt;/dates&gt;&lt;pub-location&gt;Nashville, TN&lt;/pub-location&gt;&lt;publisher&gt;Vanderbilt University Press&lt;/publisher&gt;&lt;urls&gt;&lt;/urls&gt;&lt;/record&gt;&lt;/Cite&gt;&lt;/EndNote&gt;</w:instrText>
      </w:r>
      <w:r w:rsidR="00AF1786">
        <w:fldChar w:fldCharType="separate"/>
      </w:r>
      <w:r w:rsidR="002D7497">
        <w:rPr>
          <w:noProof/>
        </w:rPr>
        <w:t>[</w:t>
      </w:r>
      <w:hyperlink w:anchor="_ENREF_2" w:tooltip="Baxter-Magolda, 1999 #73" w:history="1">
        <w:r w:rsidR="002D7497">
          <w:rPr>
            <w:noProof/>
          </w:rPr>
          <w:t>2</w:t>
        </w:r>
      </w:hyperlink>
      <w:r w:rsidR="002D7497">
        <w:rPr>
          <w:noProof/>
        </w:rPr>
        <w:t>]</w:t>
      </w:r>
      <w:r w:rsidR="00AF1786">
        <w:fldChar w:fldCharType="end"/>
      </w:r>
      <w:r w:rsidR="00867824">
        <w:t xml:space="preserve"> at work, and we consider that the best way to engage the entire class.</w:t>
      </w:r>
    </w:p>
    <w:p w14:paraId="1885E7D6" w14:textId="77777777" w:rsidR="00122AC1" w:rsidRPr="00122AC1" w:rsidRDefault="00F4408D" w:rsidP="00122AC1">
      <w:pPr>
        <w:pStyle w:val="Heading3"/>
      </w:pPr>
      <w:r>
        <w:t>DVDV</w:t>
      </w:r>
      <w:r w:rsidR="009B28D5">
        <w:t>ideoSoft Free Studio</w:t>
      </w:r>
      <w:r w:rsidR="000741C0">
        <w:t xml:space="preserve"> and </w:t>
      </w:r>
      <w:r w:rsidR="00122AC1">
        <w:t>AVS4YOU</w:t>
      </w:r>
    </w:p>
    <w:p w14:paraId="641BA953" w14:textId="26931B8F" w:rsidR="00122AC1" w:rsidRDefault="00122AC1" w:rsidP="000A3B4F">
      <w:pPr>
        <w:pStyle w:val="DoubleSpaced"/>
      </w:pPr>
      <w:r>
        <w:t xml:space="preserve">We </w:t>
      </w:r>
      <w:r w:rsidR="00B936E6">
        <w:t xml:space="preserve">have </w:t>
      </w:r>
      <w:r>
        <w:t xml:space="preserve">also mentioned the </w:t>
      </w:r>
      <w:r w:rsidRPr="00122AC1">
        <w:t>DVD</w:t>
      </w:r>
      <w:r w:rsidR="00F4408D">
        <w:t>V</w:t>
      </w:r>
      <w:r w:rsidRPr="00122AC1">
        <w:t>ideoSoft</w:t>
      </w:r>
      <w:r>
        <w:t xml:space="preserve"> suite of tools </w:t>
      </w:r>
      <w:r w:rsidR="000741C0">
        <w:t>(</w:t>
      </w:r>
      <w:r w:rsidR="000741C0" w:rsidRPr="00AA635A">
        <w:rPr>
          <w:rFonts w:ascii="Verdana" w:hAnsi="Verdana"/>
          <w:sz w:val="20"/>
        </w:rPr>
        <w:t>dvdvideosoft.com</w:t>
      </w:r>
      <w:r w:rsidR="000741C0">
        <w:t>,</w:t>
      </w:r>
      <w:r w:rsidR="000741C0" w:rsidRPr="000741C0">
        <w:t xml:space="preserve"> free</w:t>
      </w:r>
      <w:r w:rsidR="00B936E6">
        <w:t xml:space="preserve">, </w:t>
      </w:r>
      <w:r w:rsidR="00083EF1">
        <w:t xml:space="preserve">see 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00083EF1">
        <w:t>-</w:t>
      </w:r>
      <w:r w:rsidR="00DD06EA">
        <w:fldChar w:fldCharType="begin"/>
      </w:r>
      <w:r w:rsidR="00DD06EA">
        <w:instrText xml:space="preserve"> seq figno </w:instrText>
      </w:r>
      <w:r w:rsidR="00DD06EA">
        <w:fldChar w:fldCharType="separate"/>
      </w:r>
      <w:r w:rsidR="0094302E">
        <w:rPr>
          <w:noProof/>
        </w:rPr>
        <w:t>4</w:t>
      </w:r>
      <w:r w:rsidR="00DD06EA">
        <w:rPr>
          <w:noProof/>
        </w:rPr>
        <w:fldChar w:fldCharType="end"/>
      </w:r>
      <w:r w:rsidR="00083EF1">
        <w:t>)</w:t>
      </w:r>
      <w:r>
        <w:t xml:space="preserve">.  These tools are mostly converters, not editors, </w:t>
      </w:r>
      <w:r w:rsidR="00083EF1">
        <w:t>but they are invaluable for capturing songs from YouTube and other sources and converting them to formats that Audacity can work with.</w:t>
      </w:r>
      <w:r w:rsidR="00AE4BB6">
        <w:t xml:space="preserve">  There are 45 programs in the entire package, all free!</w:t>
      </w:r>
    </w:p>
    <w:p w14:paraId="143BB1EB" w14:textId="77777777" w:rsidR="00122AC1" w:rsidRDefault="00122AC1" w:rsidP="00F4408D">
      <w:pPr>
        <w:pStyle w:val="DoubleSpaced"/>
        <w:spacing w:after="60" w:line="240" w:lineRule="auto"/>
        <w:ind w:firstLine="0"/>
        <w:jc w:val="center"/>
      </w:pPr>
      <w:r>
        <w:rPr>
          <w:noProof/>
        </w:rPr>
        <w:drawing>
          <wp:inline distT="0" distB="0" distL="0" distR="0" wp14:anchorId="7B67C21B" wp14:editId="568E9106">
            <wp:extent cx="4129714" cy="260007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lum bright="21000" contrast="10000"/>
                    </a:blip>
                    <a:srcRect/>
                    <a:stretch>
                      <a:fillRect/>
                    </a:stretch>
                  </pic:blipFill>
                  <pic:spPr bwMode="auto">
                    <a:xfrm>
                      <a:off x="0" y="0"/>
                      <a:ext cx="4133761" cy="2602624"/>
                    </a:xfrm>
                    <a:prstGeom prst="rect">
                      <a:avLst/>
                    </a:prstGeom>
                    <a:noFill/>
                    <a:ln w="9525">
                      <a:noFill/>
                      <a:miter lim="800000"/>
                      <a:headEnd/>
                      <a:tailEnd/>
                    </a:ln>
                  </pic:spPr>
                </pic:pic>
              </a:graphicData>
            </a:graphic>
          </wp:inline>
        </w:drawing>
      </w:r>
    </w:p>
    <w:p w14:paraId="512532E7" w14:textId="77777777" w:rsidR="0058066B" w:rsidRDefault="0058066B" w:rsidP="00F4408D">
      <w:pPr>
        <w:pStyle w:val="DoubleSpaced"/>
        <w:spacing w:after="240"/>
        <w:ind w:firstLine="0"/>
        <w:jc w:val="center"/>
      </w:pPr>
      <w:proofErr w:type="gramStart"/>
      <w:r w:rsidRPr="00694FE2">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Pr="00694FE2">
        <w:t>-</w:t>
      </w:r>
      <w:r w:rsidRPr="00694FE2">
        <w:rPr>
          <w:b/>
        </w:rPr>
        <w:fldChar w:fldCharType="begin"/>
      </w:r>
      <w:r w:rsidRPr="00694FE2">
        <w:instrText xml:space="preserve"> seq figno </w:instrText>
      </w:r>
      <w:r>
        <w:instrText xml:space="preserve">\c </w:instrText>
      </w:r>
      <w:r w:rsidRPr="00694FE2">
        <w:rPr>
          <w:b/>
        </w:rPr>
        <w:fldChar w:fldCharType="separate"/>
      </w:r>
      <w:r w:rsidR="0094302E">
        <w:rPr>
          <w:noProof/>
        </w:rPr>
        <w:t>4</w:t>
      </w:r>
      <w:r w:rsidRPr="00694FE2">
        <w:rPr>
          <w:b/>
        </w:rPr>
        <w:fldChar w:fldCharType="end"/>
      </w:r>
      <w:r w:rsidRPr="00694FE2">
        <w:t>.</w:t>
      </w:r>
      <w:proofErr w:type="gramEnd"/>
      <w:r w:rsidRPr="00694FE2">
        <w:t xml:space="preserve"> D</w:t>
      </w:r>
      <w:r w:rsidR="00F4408D">
        <w:t>VDVideoSoft Free Studio</w:t>
      </w:r>
      <w:r w:rsidRPr="00694FE2">
        <w:t xml:space="preserve"> </w:t>
      </w:r>
      <w:r w:rsidR="00F4408D">
        <w:t>Manager.</w:t>
      </w:r>
    </w:p>
    <w:p w14:paraId="1B1E9A0B" w14:textId="77777777" w:rsidR="00AE4BB6" w:rsidRDefault="00A412AC" w:rsidP="000A3B4F">
      <w:pPr>
        <w:pStyle w:val="DoubleSpaced"/>
      </w:pPr>
      <w:r>
        <w:t>AVS4YOU</w:t>
      </w:r>
      <w:r w:rsidR="000741C0">
        <w:t xml:space="preserve"> (</w:t>
      </w:r>
      <w:r w:rsidR="000741C0" w:rsidRPr="00AA635A">
        <w:rPr>
          <w:rFonts w:ascii="Verdana" w:hAnsi="Verdana"/>
          <w:sz w:val="20"/>
        </w:rPr>
        <w:t>www.avs4you.com</w:t>
      </w:r>
      <w:r w:rsidR="000741C0">
        <w:t xml:space="preserve">, </w:t>
      </w:r>
      <w:r w:rsidR="00AE2630">
        <w:t>free with logo</w:t>
      </w:r>
      <w:r w:rsidR="00E85186">
        <w:t>s and</w:t>
      </w:r>
      <w:r w:rsidR="00AE2630">
        <w:t xml:space="preserve"> watermarks that can be removed for </w:t>
      </w:r>
      <w:r w:rsidR="004B4088">
        <w:t xml:space="preserve">a </w:t>
      </w:r>
      <w:r w:rsidR="00AE2630">
        <w:t>small registration fee</w:t>
      </w:r>
      <w:r w:rsidR="000741C0">
        <w:t>)</w:t>
      </w:r>
      <w:r w:rsidR="00AE2630">
        <w:t xml:space="preserve"> is a </w:t>
      </w:r>
      <w:r w:rsidR="0058066B">
        <w:t xml:space="preserve">full suite of </w:t>
      </w:r>
      <w:r w:rsidR="00AE4BB6">
        <w:t xml:space="preserve">16 </w:t>
      </w:r>
      <w:r w:rsidR="0058066B">
        <w:t xml:space="preserve">editing </w:t>
      </w:r>
      <w:r w:rsidR="00AE4BB6">
        <w:t xml:space="preserve">and associated audio, </w:t>
      </w:r>
      <w:r w:rsidR="00AE4BB6">
        <w:lastRenderedPageBreak/>
        <w:t xml:space="preserve">video, and image editing </w:t>
      </w:r>
      <w:r w:rsidR="0058066B">
        <w:t>tools</w:t>
      </w:r>
      <w:r w:rsidR="001D3C7D">
        <w:t xml:space="preserve"> (see 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001D3C7D" w:rsidRPr="00694FE2">
        <w:t>-</w:t>
      </w:r>
      <w:r w:rsidR="00DD06EA">
        <w:fldChar w:fldCharType="begin"/>
      </w:r>
      <w:r w:rsidR="00DD06EA">
        <w:instrText xml:space="preserve"> seq figno </w:instrText>
      </w:r>
      <w:r w:rsidR="00DD06EA">
        <w:fldChar w:fldCharType="separate"/>
      </w:r>
      <w:r w:rsidR="0094302E">
        <w:rPr>
          <w:noProof/>
        </w:rPr>
        <w:t>5</w:t>
      </w:r>
      <w:r w:rsidR="00DD06EA">
        <w:rPr>
          <w:noProof/>
        </w:rPr>
        <w:fldChar w:fldCharType="end"/>
      </w:r>
      <w:r w:rsidR="001D3C7D">
        <w:rPr>
          <w:b/>
        </w:rPr>
        <w:t>)</w:t>
      </w:r>
      <w:r w:rsidR="00AE4BB6">
        <w:t xml:space="preserve">.  The </w:t>
      </w:r>
      <w:r w:rsidR="001D3C7D">
        <w:t>frequently asked questions (</w:t>
      </w:r>
      <w:r w:rsidR="00AE4BB6">
        <w:t xml:space="preserve">FAQs) </w:t>
      </w:r>
      <w:r w:rsidR="001D3C7D">
        <w:t xml:space="preserve">section of </w:t>
      </w:r>
      <w:r w:rsidR="00AE4BB6">
        <w:t>their website state</w:t>
      </w:r>
      <w:r w:rsidR="001D3C7D">
        <w:t>s</w:t>
      </w:r>
      <w:r w:rsidR="00AE4BB6">
        <w:t>:</w:t>
      </w:r>
    </w:p>
    <w:p w14:paraId="00084E79" w14:textId="77777777" w:rsidR="000A3B4F" w:rsidRPr="00192436" w:rsidRDefault="00AE4BB6" w:rsidP="00AE4BB6">
      <w:pPr>
        <w:pStyle w:val="Quote"/>
      </w:pPr>
      <w:r>
        <w:t>The non-activated [</w:t>
      </w:r>
      <w:r w:rsidRPr="001D3C7D">
        <w:rPr>
          <w:i/>
        </w:rPr>
        <w:t>free</w:t>
      </w:r>
      <w:r w:rsidR="001D3C7D" w:rsidRPr="001D3C7D">
        <w:rPr>
          <w:i/>
        </w:rPr>
        <w:t xml:space="preserve"> and </w:t>
      </w:r>
      <w:r w:rsidRPr="001D3C7D">
        <w:rPr>
          <w:i/>
        </w:rPr>
        <w:t>unregistered</w:t>
      </w:r>
      <w:r>
        <w:t xml:space="preserve">] </w:t>
      </w:r>
      <w:r w:rsidRPr="00AE4BB6">
        <w:t xml:space="preserve">programs do not have any feature or time limitations. </w:t>
      </w:r>
      <w:r>
        <w:t xml:space="preserve"> </w:t>
      </w:r>
      <w:r w:rsidRPr="00AE4BB6">
        <w:t xml:space="preserve">The only thing is that they have a voice logo in the output audio files (that is true for audio programs, such as AVS Audio Editor, AVS Audio Recorder, etc.) or a watermark in the output video files (AVS Video Converter, AVS Video Editor, etc.). </w:t>
      </w:r>
      <w:r w:rsidR="00C32FF4">
        <w:t xml:space="preserve"> </w:t>
      </w:r>
      <w:r w:rsidRPr="00AE4BB6">
        <w:t xml:space="preserve">To remove logos and watermarks you need to activate your programs </w:t>
      </w:r>
      <w:r w:rsidR="001D3C7D">
        <w:t>[</w:t>
      </w:r>
      <w:r w:rsidR="001D3C7D" w:rsidRPr="001D3C7D">
        <w:rPr>
          <w:i/>
        </w:rPr>
        <w:t>by registering them and paying a small fee</w:t>
      </w:r>
      <w:r w:rsidR="001D3C7D">
        <w:t xml:space="preserve">] </w:t>
      </w:r>
      <w:r w:rsidRPr="00AE4BB6">
        <w:t>and reconvert your source audio or video files.</w:t>
      </w:r>
    </w:p>
    <w:p w14:paraId="59B72D74" w14:textId="6C4E1BCD" w:rsidR="000A3B4F" w:rsidRDefault="00E85186" w:rsidP="00C861E0">
      <w:pPr>
        <w:pStyle w:val="DoubleSpacedFlushLeft"/>
      </w:pPr>
      <w:r>
        <w:t xml:space="preserve">This </w:t>
      </w:r>
      <w:r w:rsidR="00551F89">
        <w:t>will</w:t>
      </w:r>
      <w:r w:rsidR="007306A5">
        <w:t xml:space="preserve"> be</w:t>
      </w:r>
      <w:r w:rsidR="00551F89">
        <w:t xml:space="preserve"> </w:t>
      </w:r>
      <w:r>
        <w:t xml:space="preserve">fine for </w:t>
      </w:r>
      <w:r w:rsidR="00551F89">
        <w:t xml:space="preserve">most school based </w:t>
      </w:r>
      <w:r>
        <w:t xml:space="preserve">purposes, as </w:t>
      </w:r>
      <w:r w:rsidR="00551F89">
        <w:t xml:space="preserve">long as you </w:t>
      </w:r>
      <w:r>
        <w:t xml:space="preserve">don’t mind seeing these logos and watermarks on student assignments.  </w:t>
      </w:r>
      <w:r w:rsidR="00390E32">
        <w:t>As usual, these tools are not as sophisticated as the expensive programs, but they are very impressive for the price.</w:t>
      </w:r>
      <w:r w:rsidR="007306A5">
        <w:rPr>
          <w:rStyle w:val="FootnoteReference"/>
        </w:rPr>
        <w:footnoteReference w:id="1"/>
      </w:r>
      <w:r w:rsidR="00390E32">
        <w:t xml:space="preserve">  In addition, they are very easy to use, which is </w:t>
      </w:r>
      <w:r w:rsidR="008B2E7C">
        <w:t>of course important for students at the level we teach</w:t>
      </w:r>
      <w:r w:rsidR="00B87950">
        <w:t xml:space="preserve"> and useful for everyone</w:t>
      </w:r>
      <w:r w:rsidR="008B2E7C">
        <w:t>.</w:t>
      </w:r>
    </w:p>
    <w:p w14:paraId="3304721F" w14:textId="14FA56B5" w:rsidR="00C861E0" w:rsidRDefault="00C861E0" w:rsidP="00A62ECB">
      <w:pPr>
        <w:pStyle w:val="DoubleSpaced"/>
        <w:widowControl w:val="0"/>
      </w:pPr>
      <w:r>
        <w:t>Some of the DVDVideoSoft programs are available for the Macintosh, but as of this writing the AVS4YOU programs explicitly specify “no Mac OS/Linux support.”  However, you can find similar tools for the Mac with straightforward Google searches.  For example, we found the free “</w:t>
      </w:r>
      <w:r w:rsidRPr="002B0A52">
        <w:t>Enolsoft Free YouTube Downloader HD for Mac</w:t>
      </w:r>
      <w:r>
        <w:t xml:space="preserve">” at </w:t>
      </w:r>
      <w:r w:rsidRPr="00FA4648">
        <w:rPr>
          <w:rFonts w:ascii="Verdana" w:hAnsi="Verdana"/>
          <w:sz w:val="20"/>
        </w:rPr>
        <w:t>www.enolsoft.com/free-youtube-downloader-hd-for-mac.html</w:t>
      </w:r>
      <w:r w:rsidRPr="009604ED">
        <w:t xml:space="preserve"> and “SoundConverter for Mac” at</w:t>
      </w:r>
      <w:r>
        <w:rPr>
          <w:rFonts w:ascii="Verdana" w:hAnsi="Verdana"/>
          <w:sz w:val="20"/>
        </w:rPr>
        <w:t xml:space="preserve"> </w:t>
      </w:r>
      <w:r w:rsidRPr="00551F89">
        <w:rPr>
          <w:rFonts w:ascii="Verdana" w:hAnsi="Verdana"/>
          <w:sz w:val="20"/>
        </w:rPr>
        <w:t>soundconverter.en.softonic.com/mac</w:t>
      </w:r>
      <w:r>
        <w:t>.  And of course, there are a number of tools that come with Macs, such as GarageBand, or that are specifically designed for the Mac with which you can also do basic sound editing.</w:t>
      </w:r>
    </w:p>
    <w:p w14:paraId="6357AF81" w14:textId="77777777" w:rsidR="001C2947" w:rsidRDefault="00DD1897" w:rsidP="00DD1897">
      <w:pPr>
        <w:pStyle w:val="DoubleSpacedFlushLeft"/>
        <w:spacing w:after="60" w:line="240" w:lineRule="auto"/>
        <w:jc w:val="center"/>
      </w:pPr>
      <w:r>
        <w:rPr>
          <w:noProof/>
        </w:rPr>
        <w:lastRenderedPageBreak/>
        <w:drawing>
          <wp:inline distT="0" distB="0" distL="0" distR="0" wp14:anchorId="365E7FE7" wp14:editId="625D89E5">
            <wp:extent cx="5486400" cy="3474720"/>
            <wp:effectExtent l="19050" t="1905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S4YOU-SoftwareNavigator-300dpi.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3474720"/>
                    </a:xfrm>
                    <a:prstGeom prst="rect">
                      <a:avLst/>
                    </a:prstGeom>
                    <a:ln w="6350">
                      <a:solidFill>
                        <a:schemeClr val="tx1"/>
                      </a:solidFill>
                    </a:ln>
                  </pic:spPr>
                </pic:pic>
              </a:graphicData>
            </a:graphic>
          </wp:inline>
        </w:drawing>
      </w:r>
    </w:p>
    <w:p w14:paraId="35F4D2B6" w14:textId="77777777" w:rsidR="00DD1897" w:rsidRDefault="00DD1897" w:rsidP="00DD1897">
      <w:pPr>
        <w:pStyle w:val="DoubleSpaced"/>
        <w:spacing w:after="240"/>
        <w:ind w:firstLine="0"/>
        <w:jc w:val="center"/>
      </w:pPr>
      <w:proofErr w:type="gramStart"/>
      <w:r w:rsidRPr="00694FE2">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Pr="00694FE2">
        <w:t>-</w:t>
      </w:r>
      <w:r w:rsidRPr="00694FE2">
        <w:rPr>
          <w:b/>
        </w:rPr>
        <w:fldChar w:fldCharType="begin"/>
      </w:r>
      <w:r w:rsidRPr="00694FE2">
        <w:instrText xml:space="preserve"> seq figno </w:instrText>
      </w:r>
      <w:r>
        <w:instrText xml:space="preserve">\c </w:instrText>
      </w:r>
      <w:r w:rsidRPr="00694FE2">
        <w:rPr>
          <w:b/>
        </w:rPr>
        <w:fldChar w:fldCharType="separate"/>
      </w:r>
      <w:r w:rsidR="0094302E">
        <w:rPr>
          <w:noProof/>
        </w:rPr>
        <w:t>5</w:t>
      </w:r>
      <w:r w:rsidRPr="00694FE2">
        <w:rPr>
          <w:b/>
        </w:rPr>
        <w:fldChar w:fldCharType="end"/>
      </w:r>
      <w:r w:rsidRPr="00694FE2">
        <w:t>.</w:t>
      </w:r>
      <w:proofErr w:type="gramEnd"/>
      <w:r w:rsidRPr="00694FE2">
        <w:t xml:space="preserve"> </w:t>
      </w:r>
      <w:proofErr w:type="gramStart"/>
      <w:r>
        <w:t>AVS4You Software Navigator.</w:t>
      </w:r>
      <w:proofErr w:type="gramEnd"/>
    </w:p>
    <w:p w14:paraId="37BE6C62" w14:textId="63F53FD6" w:rsidR="00B0181B" w:rsidRDefault="00D12509" w:rsidP="00D20C8B">
      <w:pPr>
        <w:pStyle w:val="DoubleSpaced"/>
        <w:spacing w:after="240"/>
      </w:pPr>
      <w:r>
        <w:t xml:space="preserve">The bottom line is that in addition to Audacity, there are numerous other options for </w:t>
      </w:r>
      <w:r w:rsidR="00B0181B">
        <w:t xml:space="preserve">creating and editing </w:t>
      </w:r>
      <w:r>
        <w:t xml:space="preserve">existing or newly recorded sounds.  </w:t>
      </w:r>
      <w:r w:rsidR="006D3812">
        <w:t xml:space="preserve">To repeat, however, </w:t>
      </w:r>
      <w:r w:rsidR="00551F89">
        <w:t>y</w:t>
      </w:r>
      <w:r w:rsidR="006D3812">
        <w:t xml:space="preserve">our goal in selecting tools </w:t>
      </w:r>
      <w:r w:rsidR="00551F89">
        <w:t xml:space="preserve">should be </w:t>
      </w:r>
      <w:r w:rsidR="006D3812">
        <w:t xml:space="preserve">to use those with a low threshold, both in terms of cost and learning curve.  While computer music is </w:t>
      </w:r>
      <w:r w:rsidR="00551F89">
        <w:t xml:space="preserve">the </w:t>
      </w:r>
      <w:r w:rsidR="006D3812">
        <w:rPr>
          <w:i/>
        </w:rPr>
        <w:t>vehicle</w:t>
      </w:r>
      <w:r w:rsidR="006D3812">
        <w:t xml:space="preserve"> for teaching computational thinking, </w:t>
      </w:r>
      <w:r w:rsidR="00551F89">
        <w:t xml:space="preserve">you </w:t>
      </w:r>
      <w:r w:rsidR="006D3812">
        <w:t xml:space="preserve">don’t want to become so tool-centric that </w:t>
      </w:r>
      <w:r w:rsidR="00551F89">
        <w:t>y</w:t>
      </w:r>
      <w:r w:rsidR="006D3812">
        <w:t xml:space="preserve">our students “can’t see the forest for the trees.”  </w:t>
      </w:r>
      <w:r w:rsidR="00E025EB">
        <w:t xml:space="preserve">We </w:t>
      </w:r>
      <w:r w:rsidR="00551F89">
        <w:t xml:space="preserve">suggest </w:t>
      </w:r>
      <w:r w:rsidR="006D6E7E">
        <w:t xml:space="preserve">that </w:t>
      </w:r>
      <w:r w:rsidR="00551F89">
        <w:t>you</w:t>
      </w:r>
      <w:r w:rsidR="00E025EB">
        <w:t xml:space="preserve"> use tools that </w:t>
      </w:r>
      <w:r w:rsidR="00551F89">
        <w:t>y</w:t>
      </w:r>
      <w:r w:rsidR="0056379D">
        <w:t>our students</w:t>
      </w:r>
      <w:r w:rsidR="00E025EB">
        <w:t xml:space="preserve"> can pick up quickly, even if they don’t use all of the</w:t>
      </w:r>
      <w:r w:rsidR="00B0181B">
        <w:t xml:space="preserve"> tools’</w:t>
      </w:r>
      <w:r w:rsidR="00E025EB">
        <w:t xml:space="preserve"> features.  </w:t>
      </w:r>
      <w:r w:rsidR="0056379D">
        <w:t>After all, h</w:t>
      </w:r>
      <w:r w:rsidR="00E025EB">
        <w:t xml:space="preserve">ow many of us, even those who </w:t>
      </w:r>
      <w:r w:rsidR="0056379D">
        <w:t>consider themselves</w:t>
      </w:r>
      <w:r w:rsidR="00E025EB">
        <w:t xml:space="preserve"> advanced, really use </w:t>
      </w:r>
      <w:r w:rsidR="008138A3">
        <w:t xml:space="preserve">or are even familiar with </w:t>
      </w:r>
      <w:r w:rsidR="00E025EB" w:rsidRPr="008138A3">
        <w:rPr>
          <w:i/>
        </w:rPr>
        <w:t>all</w:t>
      </w:r>
      <w:r w:rsidR="00E025EB">
        <w:t xml:space="preserve"> the features of Word or Excel?</w:t>
      </w:r>
      <w:r w:rsidR="00B0181B">
        <w:t xml:space="preserve">  </w:t>
      </w:r>
    </w:p>
    <w:p w14:paraId="7834D769" w14:textId="77777777" w:rsidR="009B28D5" w:rsidRDefault="001A531B" w:rsidP="001A531B">
      <w:pPr>
        <w:pStyle w:val="Heading2"/>
      </w:pPr>
      <w:r>
        <w:lastRenderedPageBreak/>
        <w:t>Sound Programming</w:t>
      </w:r>
    </w:p>
    <w:p w14:paraId="1E38CC69" w14:textId="56F852BA" w:rsidR="00B0181B" w:rsidRDefault="00D20C8B" w:rsidP="00BA41D2">
      <w:pPr>
        <w:pStyle w:val="DoubleSpaced"/>
      </w:pPr>
      <w:r>
        <w:t xml:space="preserve">The same philosophy applies to our choice of sound programming software.  </w:t>
      </w:r>
      <w:r w:rsidR="00B0181B">
        <w:t xml:space="preserve">To Jesse, programming is a delight.  He sees it as a </w:t>
      </w:r>
      <w:r w:rsidR="000A502A">
        <w:t xml:space="preserve">highly </w:t>
      </w:r>
      <w:r w:rsidR="00B0181B">
        <w:t>creative activity in which he gets to express himself through hundreds of small decisions about how to design and implement an algorithm and how to present information to a user.</w:t>
      </w:r>
      <w:r w:rsidR="000A502A">
        <w:t xml:space="preserve">  He takes real pleasure in coding elegant solutions to sometimes complex problems.</w:t>
      </w:r>
    </w:p>
    <w:p w14:paraId="040695F7" w14:textId="0C3A02F0" w:rsidR="00B0181B" w:rsidRDefault="00B0181B" w:rsidP="00B0181B">
      <w:pPr>
        <w:pStyle w:val="DoubleSpaced"/>
      </w:pPr>
      <w:r>
        <w:t xml:space="preserve">To Gena, programming is at best a black art, and at worst a black hole!  She doesn’t enjoy becoming engrossed in the </w:t>
      </w:r>
      <w:r w:rsidR="000A502A">
        <w:t xml:space="preserve">rigid </w:t>
      </w:r>
      <w:r>
        <w:t>structure of computer languages as Jesse does</w:t>
      </w:r>
      <w:r w:rsidR="000A502A">
        <w:t>.  She has spent countless hours achieving the skill required to produce precise sounds on her violin</w:t>
      </w:r>
      <w:r>
        <w:t xml:space="preserve">, </w:t>
      </w:r>
      <w:r w:rsidR="000A502A">
        <w:t xml:space="preserve">but </w:t>
      </w:r>
      <w:r>
        <w:t xml:space="preserve">she doesn’t relish </w:t>
      </w:r>
      <w:r w:rsidR="000A502A">
        <w:t xml:space="preserve">spending similar hours teaching a computer to do likewise.  </w:t>
      </w:r>
      <w:r w:rsidR="00DB28C4">
        <w:t xml:space="preserve">Gena believes </w:t>
      </w:r>
      <w:r w:rsidR="005E088D">
        <w:t xml:space="preserve">that </w:t>
      </w:r>
      <w:r w:rsidR="00DB28C4">
        <w:t>software for the average person should be intuitive, logical</w:t>
      </w:r>
      <w:r w:rsidR="005E088D">
        <w:t>,</w:t>
      </w:r>
      <w:r w:rsidR="00DB28C4">
        <w:t xml:space="preserve"> and </w:t>
      </w:r>
      <w:r w:rsidR="005E088D">
        <w:t>user-</w:t>
      </w:r>
      <w:r w:rsidR="00DB28C4">
        <w:t xml:space="preserve">friendly. </w:t>
      </w:r>
      <w:r w:rsidR="00FD51E2">
        <w:t xml:space="preserve"> </w:t>
      </w:r>
      <w:r w:rsidR="00DB28C4">
        <w:t>And most important</w:t>
      </w:r>
      <w:r w:rsidR="005E088D">
        <w:t>,</w:t>
      </w:r>
      <w:r w:rsidR="00DB28C4">
        <w:t xml:space="preserve"> it should work,</w:t>
      </w:r>
      <w:r w:rsidR="000A502A">
        <w:t xml:space="preserve"> plain and simple.  When it doesn’t, there’s </w:t>
      </w:r>
      <w:r w:rsidR="00A65BE0">
        <w:t xml:space="preserve">little </w:t>
      </w:r>
      <w:r w:rsidR="000A502A">
        <w:t>joy in the effort it takes to figure out why.</w:t>
      </w:r>
      <w:r w:rsidR="000332CB">
        <w:t xml:space="preserve"> </w:t>
      </w:r>
      <w:r w:rsidR="00DB28C4">
        <w:t xml:space="preserve"> </w:t>
      </w:r>
    </w:p>
    <w:p w14:paraId="0BB3D297" w14:textId="01BB1F22" w:rsidR="00C03A33" w:rsidRDefault="00C03A33" w:rsidP="009349F1">
      <w:pPr>
        <w:pStyle w:val="DoubleSpaced"/>
        <w:spacing w:after="240"/>
      </w:pPr>
      <w:r>
        <w:t>When we talk about these differences in professors</w:t>
      </w:r>
      <w:r w:rsidR="005E088D">
        <w:t>’ perspectives</w:t>
      </w:r>
      <w:r>
        <w:t xml:space="preserve">, </w:t>
      </w:r>
      <w:r w:rsidR="005E088D">
        <w:t xml:space="preserve">you </w:t>
      </w:r>
      <w:r>
        <w:t xml:space="preserve">might </w:t>
      </w:r>
      <w:r w:rsidR="00ED14ED">
        <w:t>consider</w:t>
      </w:r>
      <w:r>
        <w:t xml:space="preserve"> them cute.  </w:t>
      </w:r>
      <w:proofErr w:type="gramStart"/>
      <w:r>
        <w:t xml:space="preserve">But when </w:t>
      </w:r>
      <w:r w:rsidR="005E088D">
        <w:t xml:space="preserve">you </w:t>
      </w:r>
      <w:r w:rsidR="00C912EB">
        <w:t xml:space="preserve">face </w:t>
      </w:r>
      <w:r>
        <w:t xml:space="preserve">an interdisciplinary </w:t>
      </w:r>
      <w:r w:rsidR="00C912EB">
        <w:t>class</w:t>
      </w:r>
      <w:r>
        <w:t xml:space="preserve"> </w:t>
      </w:r>
      <w:r w:rsidR="00C912EB">
        <w:t xml:space="preserve">full of </w:t>
      </w:r>
      <w:r>
        <w:t>students from disciplines that are,</w:t>
      </w:r>
      <w:r w:rsidR="008F60D0">
        <w:t xml:space="preserve"> at least</w:t>
      </w:r>
      <w:r>
        <w:t xml:space="preserve"> on the surface, near polar opposites of each other, </w:t>
      </w:r>
      <w:r w:rsidR="008F60D0">
        <w:t xml:space="preserve">they present a real </w:t>
      </w:r>
      <w:r w:rsidR="007818BC">
        <w:t xml:space="preserve">challenge </w:t>
      </w:r>
      <w:r w:rsidR="005E088D">
        <w:t xml:space="preserve">to </w:t>
      </w:r>
      <w:r w:rsidR="007818BC">
        <w:t>keep</w:t>
      </w:r>
      <w:r w:rsidR="008F60D0">
        <w:t>ing</w:t>
      </w:r>
      <w:r w:rsidR="007818BC">
        <w:t xml:space="preserve"> all </w:t>
      </w:r>
      <w:r w:rsidR="00ED14ED">
        <w:t xml:space="preserve">students </w:t>
      </w:r>
      <w:r w:rsidR="007818BC">
        <w:t>engaged.</w:t>
      </w:r>
      <w:proofErr w:type="gramEnd"/>
      <w:r w:rsidR="007818BC">
        <w:t xml:space="preserve">  </w:t>
      </w:r>
      <w:r w:rsidR="00327ECF">
        <w:t>If we program in a language or system that is comprehensible only to Computer Science majors, the Music majors will tune out, regardless of how patient we are in explaining what’s going on.  If we program in a language or system that is easily grasped by the Music majors</w:t>
      </w:r>
      <w:r w:rsidR="00D93F88" w:rsidRPr="00D93F88">
        <w:t xml:space="preserve"> </w:t>
      </w:r>
      <w:r w:rsidR="00D93F88">
        <w:t xml:space="preserve">but is so limited as to be seen as a </w:t>
      </w:r>
      <w:r w:rsidR="00A042EE">
        <w:t>“</w:t>
      </w:r>
      <w:r w:rsidR="00D93F88">
        <w:t>toy</w:t>
      </w:r>
      <w:r w:rsidR="00327ECF">
        <w:t>,</w:t>
      </w:r>
      <w:r w:rsidR="00A042EE">
        <w:t>”</w:t>
      </w:r>
      <w:r w:rsidR="00327ECF">
        <w:t xml:space="preserve"> not only will the CS majors tune out, but the Music majors will quickly </w:t>
      </w:r>
      <w:r w:rsidR="00D93F88">
        <w:t>become</w:t>
      </w:r>
      <w:r w:rsidR="00327ECF">
        <w:t xml:space="preserve"> bored, as well.  The trick is to find a compromise.</w:t>
      </w:r>
    </w:p>
    <w:p w14:paraId="0CA2A4A1" w14:textId="77777777" w:rsidR="004B4088" w:rsidRDefault="004B4088" w:rsidP="009B28D5">
      <w:pPr>
        <w:pStyle w:val="Heading3"/>
      </w:pPr>
      <w:r>
        <w:lastRenderedPageBreak/>
        <w:t xml:space="preserve">Good Tools that </w:t>
      </w:r>
      <w:r w:rsidR="00AC15AD">
        <w:t xml:space="preserve">Just </w:t>
      </w:r>
      <w:r>
        <w:t xml:space="preserve">Don’t </w:t>
      </w:r>
      <w:r w:rsidR="00C31182">
        <w:t>“</w:t>
      </w:r>
      <w:r>
        <w:t>Work</w:t>
      </w:r>
      <w:r w:rsidR="00C31182">
        <w:t>”</w:t>
      </w:r>
      <w:r>
        <w:t xml:space="preserve"> for </w:t>
      </w:r>
      <w:r w:rsidR="00AC15AD">
        <w:t xml:space="preserve">Our </w:t>
      </w:r>
      <w:r w:rsidR="00C31182">
        <w:t>Students</w:t>
      </w:r>
    </w:p>
    <w:p w14:paraId="569269B0" w14:textId="34C9AB0F" w:rsidR="00D91856" w:rsidRDefault="009A499E" w:rsidP="00D91856">
      <w:pPr>
        <w:pStyle w:val="DoubleSpaced"/>
      </w:pPr>
      <w:r>
        <w:t xml:space="preserve">There are, of course, many programming tools and languages </w:t>
      </w:r>
      <w:r w:rsidR="0077551B">
        <w:t xml:space="preserve">and libraries </w:t>
      </w:r>
      <w:r>
        <w:t>and systems for programming</w:t>
      </w:r>
      <w:r w:rsidR="0077551B" w:rsidRPr="0077551B">
        <w:t xml:space="preserve"> </w:t>
      </w:r>
      <w:r w:rsidR="0077551B">
        <w:t>music</w:t>
      </w:r>
      <w:r>
        <w:t>.  Some are built on standard programming languages, such as jMusic</w:t>
      </w:r>
      <w:r w:rsidR="00522F9A">
        <w:t xml:space="preserve"> </w:t>
      </w:r>
      <w:r w:rsidR="00522F9A">
        <w:fldChar w:fldCharType="begin"/>
      </w:r>
      <w:r w:rsidR="002D7497">
        <w:instrText xml:space="preserve"> ADDIN EN.CITE &lt;EndNote&gt;&lt;Cite&gt;&lt;Author&gt;Brown&lt;/Author&gt;&lt;Year&gt;2005&lt;/Year&gt;&lt;RecNum&gt;98&lt;/RecNum&gt;&lt;DisplayText&gt;[3]&lt;/DisplayText&gt;&lt;record&gt;&lt;rec-number&gt;98&lt;/rec-number&gt;&lt;foreign-keys&gt;&lt;key app="EN" db-id="we0zp9rzrtpdauer9abv5aph9zexsa52a5sw"&gt;98&lt;/key&gt;&lt;/foreign-keys&gt;&lt;ref-type name="Book"&gt;6&lt;/ref-type&gt;&lt;contributors&gt;&lt;authors&gt;&lt;author&gt;Brown, Andrew R.&lt;/author&gt;&lt;/authors&gt;&lt;/contributors&gt;&lt;titles&gt;&lt;title&gt;Making Music With Java&lt;/title&gt;&lt;/titles&gt;&lt;dates&gt;&lt;year&gt;2005&lt;/year&gt;&lt;/dates&gt;&lt;pub-location&gt;South Bank, Queensland&lt;/pub-location&gt;&lt;publisher&gt;Lulu (self-published)&lt;/publisher&gt;&lt;isbn&gt;978-1-4092-8133-7&lt;/isbn&gt;&lt;urls&gt;&lt;/urls&gt;&lt;/record&gt;&lt;/Cite&gt;&lt;/EndNote&gt;</w:instrText>
      </w:r>
      <w:r w:rsidR="00522F9A">
        <w:fldChar w:fldCharType="separate"/>
      </w:r>
      <w:r w:rsidR="002D7497">
        <w:rPr>
          <w:noProof/>
        </w:rPr>
        <w:t>[</w:t>
      </w:r>
      <w:hyperlink w:anchor="_ENREF_3" w:tooltip="Brown, 2005 #98" w:history="1">
        <w:r w:rsidR="002D7497">
          <w:rPr>
            <w:noProof/>
          </w:rPr>
          <w:t>3</w:t>
        </w:r>
      </w:hyperlink>
      <w:r w:rsidR="002D7497">
        <w:rPr>
          <w:noProof/>
        </w:rPr>
        <w:t>]</w:t>
      </w:r>
      <w:r w:rsidR="00522F9A">
        <w:fldChar w:fldCharType="end"/>
      </w:r>
      <w:r>
        <w:t xml:space="preserve">, which is built on Java, </w:t>
      </w:r>
      <w:r w:rsidR="0077551B">
        <w:t>while others are built completely from scratch.  Some are corporate products that are professionally maintained, while others are homegrown</w:t>
      </w:r>
      <w:r w:rsidR="00522F9A">
        <w:t xml:space="preserve">.  The latter are less likely to </w:t>
      </w:r>
      <w:r w:rsidR="0077551B">
        <w:t>have comprehensive documentation</w:t>
      </w:r>
      <w:r w:rsidR="0054391E">
        <w:t xml:space="preserve"> and rarely have any technical </w:t>
      </w:r>
      <w:r w:rsidR="0077551B">
        <w:t xml:space="preserve">support.  </w:t>
      </w:r>
    </w:p>
    <w:p w14:paraId="64D4FCE1" w14:textId="77777777" w:rsidR="00320D17" w:rsidRDefault="00522F9A" w:rsidP="00320D17">
      <w:pPr>
        <w:pStyle w:val="DoubleSpaced"/>
      </w:pPr>
      <w:r>
        <w:t xml:space="preserve">As always, we look for free tools.  As mentioned earlier, the problem is to find one that can be used by all of our students.  As an example of a good tool that </w:t>
      </w:r>
      <w:r w:rsidR="00C31182">
        <w:t xml:space="preserve">just </w:t>
      </w:r>
      <w:r>
        <w:t>d</w:t>
      </w:r>
      <w:r w:rsidR="00C31182">
        <w:t>oes</w:t>
      </w:r>
      <w:r>
        <w:t xml:space="preserve">n’t </w:t>
      </w:r>
      <w:r w:rsidR="00C31182">
        <w:t xml:space="preserve">“work” for </w:t>
      </w:r>
      <w:r>
        <w:t xml:space="preserve">our students, consider the SuperCollider </w:t>
      </w:r>
      <w:r w:rsidR="007D31A2">
        <w:fldChar w:fldCharType="begin"/>
      </w:r>
      <w:r w:rsidR="002D7497">
        <w:instrText xml:space="preserve"> ADDIN EN.CITE &lt;EndNote&gt;&lt;Cite&gt;&lt;Author&gt;Wilson&lt;/Author&gt;&lt;Year&gt;2011&lt;/Year&gt;&lt;RecNum&gt;99&lt;/RecNum&gt;&lt;DisplayText&gt;[10, 20]&lt;/DisplayText&gt;&lt;record&gt;&lt;rec-number&gt;99&lt;/rec-number&gt;&lt;foreign-keys&gt;&lt;key app="EN" db-id="we0zp9rzrtpdauer9abv5aph9zexsa52a5sw"&gt;99&lt;/key&gt;&lt;/foreign-keys&gt;&lt;ref-type name="Edited Book"&gt;28&lt;/ref-type&gt;&lt;contributors&gt;&lt;authors&gt;&lt;author&gt;Wilson, S.&lt;/author&gt;&lt;author&gt;Cottle, D.&lt;/author&gt;&lt;author&gt;Collins, N.&lt;/author&gt;&lt;/authors&gt;&lt;/contributors&gt;&lt;titles&gt;&lt;title&gt;The SuperCollider Book&lt;/title&gt;&lt;/titles&gt;&lt;dates&gt;&lt;year&gt;2011&lt;/year&gt;&lt;/dates&gt;&lt;pub-location&gt;Cambridge, MA&lt;/pub-location&gt;&lt;publisher&gt;MIT Press&lt;/publisher&gt;&lt;urls&gt;&lt;related-urls&gt;&lt;url&gt;supercolliderbook.net&lt;/url&gt;&lt;/related-urls&gt;&lt;/urls&gt;&lt;/record&gt;&lt;/Cite&gt;&lt;Cite&gt;&lt;Author&gt;McCartney&lt;/Author&gt;&lt;Year&gt;2011&lt;/Year&gt;&lt;RecNum&gt;100&lt;/RecNum&gt;&lt;record&gt;&lt;rec-number&gt;100&lt;/rec-number&gt;&lt;foreign-keys&gt;&lt;key app="EN" db-id="we0zp9rzrtpdauer9abv5aph9zexsa52a5sw"&gt;100&lt;/key&gt;&lt;/foreign-keys&gt;&lt;ref-type name="Web Page"&gt;12&lt;/ref-type&gt;&lt;contributors&gt;&lt;authors&gt;&lt;author&gt;McCartney, James&lt;/author&gt;&lt;/authors&gt;&lt;/contributors&gt;&lt;titles&gt;&lt;title&gt;SuperCollider&lt;/title&gt;&lt;/titles&gt;&lt;volume&gt;2011&lt;/volume&gt;&lt;number&gt;Dec. 23, 2011&lt;/number&gt;&lt;dates&gt;&lt;year&gt;2011&lt;/year&gt;&lt;/dates&gt;&lt;urls&gt;&lt;related-urls&gt;&lt;url&gt;supercollider.sourceforge.net&lt;/url&gt;&lt;/related-urls&gt;&lt;/urls&gt;&lt;/record&gt;&lt;/Cite&gt;&lt;/EndNote&gt;</w:instrText>
      </w:r>
      <w:r w:rsidR="007D31A2">
        <w:fldChar w:fldCharType="separate"/>
      </w:r>
      <w:r w:rsidR="002D7497">
        <w:rPr>
          <w:noProof/>
        </w:rPr>
        <w:t>[</w:t>
      </w:r>
      <w:hyperlink w:anchor="_ENREF_10" w:tooltip="McCartney, 2011 #100" w:history="1">
        <w:r w:rsidR="002D7497">
          <w:rPr>
            <w:noProof/>
          </w:rPr>
          <w:t>10</w:t>
        </w:r>
      </w:hyperlink>
      <w:r w:rsidR="002D7497">
        <w:rPr>
          <w:noProof/>
        </w:rPr>
        <w:t xml:space="preserve">, </w:t>
      </w:r>
      <w:hyperlink w:anchor="_ENREF_20" w:tooltip="Wilson, 2011 #99" w:history="1">
        <w:r w:rsidR="002D7497">
          <w:rPr>
            <w:noProof/>
          </w:rPr>
          <w:t>20</w:t>
        </w:r>
      </w:hyperlink>
      <w:r w:rsidR="002D7497">
        <w:rPr>
          <w:noProof/>
        </w:rPr>
        <w:t>]</w:t>
      </w:r>
      <w:r w:rsidR="007D31A2">
        <w:fldChar w:fldCharType="end"/>
      </w:r>
      <w:r w:rsidR="00B139D2">
        <w:t xml:space="preserve"> program in 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00B139D2">
        <w:t>-</w:t>
      </w:r>
      <w:r w:rsidR="00DD06EA">
        <w:fldChar w:fldCharType="begin"/>
      </w:r>
      <w:r w:rsidR="00DD06EA">
        <w:instrText xml:space="preserve"> seq figno </w:instrText>
      </w:r>
      <w:r w:rsidR="00DD06EA">
        <w:fldChar w:fldCharType="separate"/>
      </w:r>
      <w:r w:rsidR="0094302E">
        <w:rPr>
          <w:noProof/>
        </w:rPr>
        <w:t>6</w:t>
      </w:r>
      <w:r w:rsidR="00DD06EA">
        <w:rPr>
          <w:noProof/>
        </w:rPr>
        <w:fldChar w:fldCharType="end"/>
      </w:r>
      <w:r w:rsidR="00C70D90">
        <w:rPr>
          <w:noProof/>
        </w:rPr>
        <w:t xml:space="preserve">.  </w:t>
      </w:r>
      <w:r w:rsidR="00C70D90">
        <w:t>B</w:t>
      </w:r>
      <w:r>
        <w:t xml:space="preserve">elieve it or not, </w:t>
      </w:r>
      <w:r w:rsidR="00C70D90">
        <w:t xml:space="preserve">this program </w:t>
      </w:r>
      <w:r>
        <w:t xml:space="preserve">plays the famous guitar riff in Led Zeppelin’s </w:t>
      </w:r>
      <w:r>
        <w:rPr>
          <w:i/>
        </w:rPr>
        <w:t>Kashmir</w:t>
      </w:r>
      <w:r>
        <w:t>.</w:t>
      </w:r>
      <w:r w:rsidR="00117D8D">
        <w:t xml:space="preserve">  </w:t>
      </w:r>
      <w:r w:rsidR="00E54E9F">
        <w:t>(To hear</w:t>
      </w:r>
      <w:r w:rsidR="00E54E9F" w:rsidRPr="00E54E9F">
        <w:t xml:space="preserve"> </w:t>
      </w:r>
      <w:r w:rsidR="00C70D90" w:rsidRPr="005B1A0E">
        <w:t xml:space="preserve">this riff, visit </w:t>
      </w:r>
      <w:r w:rsidR="00C70D90" w:rsidRPr="005B1A0E">
        <w:rPr>
          <w:rFonts w:ascii="Verdana" w:hAnsi="Verdana"/>
          <w:sz w:val="20"/>
        </w:rPr>
        <w:t>www.youtube.com/watch?v=hAzdgU_kpGo</w:t>
      </w:r>
      <w:r w:rsidR="00C70D90" w:rsidRPr="005B1A0E">
        <w:t>.)</w:t>
      </w:r>
    </w:p>
    <w:p w14:paraId="52216534" w14:textId="77777777" w:rsidR="00320D17" w:rsidRDefault="00320D17" w:rsidP="00320D17">
      <w:pPr>
        <w:pStyle w:val="DoubleSpaced"/>
      </w:pPr>
      <w:r>
        <w:t>It’s important to stress that we are not knocking SuperCollider.  On the contrary, it’s a great system that some of our colleagues have used to produce very cool music.  It’s incredibly powerful in the hands of experienced users.  Our only issue is that the large learning curve involved in understanding the SuperCollider syntax makes it inappropriate for an entry level interdisciplinary course in computing+music.  Even with the level of documentation provided in the previous figure, our students would simply be blown away by the complexities of this code.</w:t>
      </w:r>
      <w:r>
        <w:rPr>
          <w:rStyle w:val="FootnoteReference"/>
        </w:rPr>
        <w:footnoteReference w:id="2"/>
      </w:r>
    </w:p>
    <w:p w14:paraId="32CDC2A3" w14:textId="59F61F73" w:rsidR="00C70D90" w:rsidRDefault="00C70D90" w:rsidP="006566FD">
      <w:pPr>
        <w:pStyle w:val="DoubleSpaced"/>
        <w:spacing w:after="240"/>
      </w:pPr>
      <w:r>
        <w:t xml:space="preserve"> </w:t>
      </w:r>
    </w:p>
    <w:p w14:paraId="32260C4B" w14:textId="77777777" w:rsidR="002B272F" w:rsidRDefault="002B272F" w:rsidP="00244AA1">
      <w:pPr>
        <w:pStyle w:val="SingleSpaced"/>
        <w:keepNext/>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sz w:val="18"/>
          <w:szCs w:val="18"/>
        </w:rPr>
      </w:pPr>
    </w:p>
    <w:p w14:paraId="78B27016" w14:textId="77777777" w:rsidR="00244AA1" w:rsidRPr="000D737F" w:rsidRDefault="00244AA1" w:rsidP="00244AA1">
      <w:pPr>
        <w:pStyle w:val="SingleSpaced"/>
        <w:keepNext/>
        <w:pBdr>
          <w:top w:val="single" w:sz="4" w:space="1" w:color="auto"/>
          <w:left w:val="single" w:sz="4" w:space="1" w:color="auto"/>
          <w:bottom w:val="single" w:sz="4" w:space="1" w:color="auto"/>
          <w:right w:val="single" w:sz="4" w:space="1" w:color="auto"/>
        </w:pBdr>
        <w:ind w:left="540" w:right="450" w:firstLine="180"/>
        <w:rPr>
          <w:rFonts w:ascii="Lucida Sans Typewriter" w:hAnsi="Lucida Sans Typewriter"/>
          <w:i/>
          <w:color w:val="FF0000"/>
          <w:sz w:val="18"/>
          <w:szCs w:val="18"/>
        </w:rPr>
      </w:pPr>
      <w:r w:rsidRPr="000D737F">
        <w:rPr>
          <w:rFonts w:ascii="Lucida Sans Typewriter" w:hAnsi="Lucida Sans Typewriter"/>
          <w:i/>
          <w:color w:val="FF0000"/>
          <w:sz w:val="18"/>
          <w:szCs w:val="18"/>
        </w:rPr>
        <w:t xml:space="preserve">// Select all between the parentheses and </w:t>
      </w:r>
    </w:p>
    <w:p w14:paraId="7082E9D6" w14:textId="77777777" w:rsidR="00244AA1" w:rsidRPr="000D737F" w:rsidRDefault="00244AA1" w:rsidP="00244AA1">
      <w:pPr>
        <w:pStyle w:val="SingleSpaced"/>
        <w:keepNext/>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i/>
          <w:color w:val="FF0000"/>
          <w:sz w:val="18"/>
          <w:szCs w:val="18"/>
        </w:rPr>
      </w:pPr>
      <w:r w:rsidRPr="000D737F">
        <w:rPr>
          <w:rFonts w:ascii="Lucida Sans Typewriter" w:hAnsi="Lucida Sans Typewriter"/>
          <w:i/>
          <w:color w:val="FF0000"/>
          <w:sz w:val="18"/>
          <w:szCs w:val="18"/>
        </w:rPr>
        <w:t>//    press [Ctrl+KeyPad Enter] to load the synthdef</w:t>
      </w:r>
    </w:p>
    <w:p w14:paraId="69519BAB" w14:textId="77777777" w:rsidR="00B139D2" w:rsidRPr="002B272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sz w:val="18"/>
          <w:szCs w:val="18"/>
        </w:rPr>
      </w:pPr>
      <w:r w:rsidRPr="002B272F">
        <w:rPr>
          <w:rFonts w:ascii="Lucida Sans Typewriter" w:hAnsi="Lucida Sans Typewriter"/>
          <w:sz w:val="18"/>
          <w:szCs w:val="18"/>
        </w:rPr>
        <w:t xml:space="preserve">(   </w:t>
      </w:r>
      <w:r w:rsidRPr="000D737F">
        <w:rPr>
          <w:rFonts w:ascii="Lucida Sans Typewriter" w:hAnsi="Lucida Sans Typewriter"/>
          <w:i/>
          <w:color w:val="FF0000"/>
          <w:sz w:val="18"/>
          <w:szCs w:val="18"/>
        </w:rPr>
        <w:t xml:space="preserve">// </w:t>
      </w:r>
      <w:proofErr w:type="gramStart"/>
      <w:r w:rsidRPr="000D737F">
        <w:rPr>
          <w:rFonts w:ascii="Lucida Sans Typewriter" w:hAnsi="Lucida Sans Typewriter"/>
          <w:i/>
          <w:color w:val="FF0000"/>
          <w:sz w:val="18"/>
          <w:szCs w:val="18"/>
        </w:rPr>
        <w:t>The</w:t>
      </w:r>
      <w:proofErr w:type="gramEnd"/>
      <w:r w:rsidRPr="000D737F">
        <w:rPr>
          <w:rFonts w:ascii="Lucida Sans Typewriter" w:hAnsi="Lucida Sans Typewriter"/>
          <w:i/>
          <w:color w:val="FF0000"/>
          <w:sz w:val="18"/>
          <w:szCs w:val="18"/>
        </w:rPr>
        <w:t xml:space="preserve"> actual synth and envelope</w:t>
      </w:r>
    </w:p>
    <w:p w14:paraId="7ACDE2BB" w14:textId="77777777" w:rsidR="00B139D2" w:rsidRPr="002B272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sz w:val="18"/>
          <w:szCs w:val="18"/>
        </w:rPr>
      </w:pPr>
      <w:r w:rsidRPr="002B272F">
        <w:rPr>
          <w:rFonts w:ascii="Lucida Sans Typewriter" w:hAnsi="Lucida Sans Typewriter"/>
          <w:sz w:val="18"/>
          <w:szCs w:val="18"/>
        </w:rPr>
        <w:t xml:space="preserve">  </w:t>
      </w:r>
      <w:proofErr w:type="gramStart"/>
      <w:r w:rsidRPr="00C31182">
        <w:rPr>
          <w:rFonts w:ascii="Lucida Sans Typewriter" w:hAnsi="Lucida Sans Typewriter"/>
          <w:b/>
          <w:color w:val="0000FF"/>
          <w:sz w:val="18"/>
          <w:szCs w:val="18"/>
        </w:rPr>
        <w:t>SynthDef</w:t>
      </w:r>
      <w:r w:rsidRPr="002B272F">
        <w:rPr>
          <w:rFonts w:ascii="Lucida Sans Typewriter" w:hAnsi="Lucida Sans Typewriter"/>
          <w:sz w:val="18"/>
          <w:szCs w:val="18"/>
        </w:rPr>
        <w:t>(</w:t>
      </w:r>
      <w:proofErr w:type="gramEnd"/>
      <w:r w:rsidRPr="002B272F">
        <w:rPr>
          <w:rFonts w:ascii="Lucida Sans Typewriter" w:hAnsi="Lucida Sans Typewriter"/>
          <w:sz w:val="18"/>
          <w:szCs w:val="18"/>
        </w:rPr>
        <w:t xml:space="preserve"> "kashmir", </w:t>
      </w:r>
      <w:r w:rsidRPr="002B272F">
        <w:rPr>
          <w:rFonts w:ascii="Lucida Sans Typewriter" w:hAnsi="Lucida Sans Typewriter"/>
          <w:sz w:val="18"/>
          <w:szCs w:val="18"/>
        </w:rPr>
        <w:fldChar w:fldCharType="begin"/>
      </w:r>
      <w:r w:rsidRPr="002B272F">
        <w:rPr>
          <w:rFonts w:ascii="Lucida Sans Typewriter" w:hAnsi="Lucida Sans Typewriter"/>
          <w:sz w:val="18"/>
          <w:szCs w:val="18"/>
        </w:rPr>
        <w:instrText xml:space="preserve"> SYMBOL  123  \* MERGEFORMAT </w:instrText>
      </w:r>
      <w:r w:rsidRPr="002B272F">
        <w:rPr>
          <w:rFonts w:ascii="Lucida Sans Typewriter" w:hAnsi="Lucida Sans Typewriter"/>
          <w:sz w:val="18"/>
          <w:szCs w:val="18"/>
        </w:rPr>
        <w:fldChar w:fldCharType="end"/>
      </w:r>
    </w:p>
    <w:p w14:paraId="47802A8D" w14:textId="77777777" w:rsidR="00B139D2" w:rsidRPr="002B272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sz w:val="18"/>
          <w:szCs w:val="18"/>
        </w:rPr>
      </w:pPr>
      <w:r w:rsidRPr="002B272F">
        <w:rPr>
          <w:rFonts w:ascii="Lucida Sans Typewriter" w:hAnsi="Lucida Sans Typewriter"/>
          <w:sz w:val="18"/>
          <w:szCs w:val="18"/>
        </w:rPr>
        <w:t xml:space="preserve">    </w:t>
      </w:r>
      <w:proofErr w:type="gramStart"/>
      <w:r w:rsidRPr="00C31182">
        <w:rPr>
          <w:rFonts w:ascii="Lucida Sans Typewriter" w:hAnsi="Lucida Sans Typewriter"/>
          <w:b/>
          <w:color w:val="0000FF"/>
          <w:sz w:val="18"/>
          <w:szCs w:val="18"/>
        </w:rPr>
        <w:t>arg</w:t>
      </w:r>
      <w:proofErr w:type="gramEnd"/>
      <w:r w:rsidRPr="002B272F">
        <w:rPr>
          <w:rFonts w:ascii="Lucida Sans Typewriter" w:hAnsi="Lucida Sans Typewriter"/>
          <w:sz w:val="18"/>
          <w:szCs w:val="18"/>
        </w:rPr>
        <w:t xml:space="preserve"> sound, freq ;</w:t>
      </w:r>
    </w:p>
    <w:p w14:paraId="1AED3E90" w14:textId="77777777" w:rsidR="00B139D2" w:rsidRPr="002B272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sz w:val="18"/>
          <w:szCs w:val="18"/>
        </w:rPr>
      </w:pPr>
      <w:r w:rsidRPr="002B272F">
        <w:rPr>
          <w:rFonts w:ascii="Lucida Sans Typewriter" w:hAnsi="Lucida Sans Typewriter"/>
          <w:sz w:val="18"/>
          <w:szCs w:val="18"/>
        </w:rPr>
        <w:t xml:space="preserve">    </w:t>
      </w:r>
      <w:proofErr w:type="gramStart"/>
      <w:r w:rsidRPr="00C31182">
        <w:rPr>
          <w:rFonts w:ascii="Lucida Sans Typewriter" w:hAnsi="Lucida Sans Typewriter"/>
          <w:b/>
          <w:color w:val="0000FF"/>
          <w:sz w:val="18"/>
          <w:szCs w:val="18"/>
        </w:rPr>
        <w:t>var</w:t>
      </w:r>
      <w:proofErr w:type="gramEnd"/>
      <w:r w:rsidRPr="002B272F">
        <w:rPr>
          <w:rFonts w:ascii="Lucida Sans Typewriter" w:hAnsi="Lucida Sans Typewriter"/>
          <w:sz w:val="18"/>
          <w:szCs w:val="18"/>
        </w:rPr>
        <w:t xml:space="preserve"> sin, env_gen, env, freq_env ;</w:t>
      </w:r>
    </w:p>
    <w:p w14:paraId="1A85DDE7" w14:textId="77777777" w:rsidR="00B139D2" w:rsidRPr="002B272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sz w:val="18"/>
          <w:szCs w:val="18"/>
        </w:rPr>
      </w:pPr>
      <w:r w:rsidRPr="002B272F">
        <w:rPr>
          <w:rFonts w:ascii="Lucida Sans Typewriter" w:hAnsi="Lucida Sans Typewriter"/>
          <w:sz w:val="18"/>
          <w:szCs w:val="18"/>
        </w:rPr>
        <w:t xml:space="preserve">    </w:t>
      </w:r>
    </w:p>
    <w:p w14:paraId="1C9E9441" w14:textId="77777777" w:rsidR="00B139D2" w:rsidRPr="002B272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sz w:val="18"/>
          <w:szCs w:val="18"/>
        </w:rPr>
      </w:pPr>
      <w:r w:rsidRPr="002B272F">
        <w:rPr>
          <w:rFonts w:ascii="Lucida Sans Typewriter" w:hAnsi="Lucida Sans Typewriter"/>
          <w:sz w:val="18"/>
          <w:szCs w:val="18"/>
        </w:rPr>
        <w:t xml:space="preserve">    </w:t>
      </w:r>
      <w:proofErr w:type="gramStart"/>
      <w:r w:rsidRPr="002B272F">
        <w:rPr>
          <w:rFonts w:ascii="Lucida Sans Typewriter" w:hAnsi="Lucida Sans Typewriter"/>
          <w:sz w:val="18"/>
          <w:szCs w:val="18"/>
        </w:rPr>
        <w:t>env</w:t>
      </w:r>
      <w:proofErr w:type="gramEnd"/>
      <w:r w:rsidRPr="002B272F">
        <w:rPr>
          <w:rFonts w:ascii="Lucida Sans Typewriter" w:hAnsi="Lucida Sans Typewriter"/>
          <w:sz w:val="18"/>
          <w:szCs w:val="18"/>
        </w:rPr>
        <w:t xml:space="preserve"> = </w:t>
      </w:r>
      <w:r w:rsidRPr="00A02CBC">
        <w:rPr>
          <w:rFonts w:ascii="Lucida Sans Typewriter" w:hAnsi="Lucida Sans Typewriter"/>
          <w:color w:val="0000FF"/>
          <w:sz w:val="18"/>
          <w:szCs w:val="18"/>
        </w:rPr>
        <w:t>Env</w:t>
      </w:r>
      <w:r w:rsidRPr="002B272F">
        <w:rPr>
          <w:rFonts w:ascii="Lucida Sans Typewriter" w:hAnsi="Lucida Sans Typewriter"/>
          <w:sz w:val="18"/>
          <w:szCs w:val="18"/>
        </w:rPr>
        <w:t xml:space="preserve">.triangle( 0.2, 0.2 ) ; </w:t>
      </w:r>
    </w:p>
    <w:p w14:paraId="0AAA30F9" w14:textId="77777777" w:rsidR="00B139D2" w:rsidRPr="000D737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i/>
          <w:color w:val="FF0000"/>
          <w:sz w:val="18"/>
          <w:szCs w:val="18"/>
        </w:rPr>
      </w:pPr>
      <w:r w:rsidRPr="000D737F">
        <w:rPr>
          <w:rFonts w:ascii="Lucida Sans Typewriter" w:hAnsi="Lucida Sans Typewriter"/>
          <w:i/>
          <w:color w:val="FF0000"/>
          <w:sz w:val="18"/>
          <w:szCs w:val="18"/>
        </w:rPr>
        <w:t xml:space="preserve">        // Env.triangle has </w:t>
      </w:r>
      <w:proofErr w:type="gramStart"/>
      <w:r w:rsidRPr="000D737F">
        <w:rPr>
          <w:rFonts w:ascii="Lucida Sans Typewriter" w:hAnsi="Lucida Sans Typewriter"/>
          <w:i/>
          <w:color w:val="FF0000"/>
          <w:sz w:val="18"/>
          <w:szCs w:val="18"/>
        </w:rPr>
        <w:t>( duration</w:t>
      </w:r>
      <w:proofErr w:type="gramEnd"/>
      <w:r w:rsidRPr="000D737F">
        <w:rPr>
          <w:rFonts w:ascii="Lucida Sans Typewriter" w:hAnsi="Lucida Sans Typewriter"/>
          <w:i/>
          <w:color w:val="FF0000"/>
          <w:sz w:val="18"/>
          <w:szCs w:val="18"/>
        </w:rPr>
        <w:t>, level [, peak] ) ;</w:t>
      </w:r>
    </w:p>
    <w:p w14:paraId="3E256C24" w14:textId="77777777" w:rsidR="00B139D2" w:rsidRPr="002B272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sz w:val="18"/>
          <w:szCs w:val="18"/>
        </w:rPr>
      </w:pPr>
      <w:r w:rsidRPr="002B272F">
        <w:rPr>
          <w:rFonts w:ascii="Lucida Sans Typewriter" w:hAnsi="Lucida Sans Typewriter"/>
          <w:sz w:val="18"/>
          <w:szCs w:val="18"/>
        </w:rPr>
        <w:t xml:space="preserve">    env_gen = </w:t>
      </w:r>
      <w:proofErr w:type="gramStart"/>
      <w:r w:rsidRPr="00C31182">
        <w:rPr>
          <w:rFonts w:ascii="Lucida Sans Typewriter" w:hAnsi="Lucida Sans Typewriter"/>
          <w:b/>
          <w:color w:val="0000FF"/>
          <w:sz w:val="18"/>
          <w:szCs w:val="18"/>
        </w:rPr>
        <w:t>EnvGen</w:t>
      </w:r>
      <w:r w:rsidRPr="002B272F">
        <w:rPr>
          <w:rFonts w:ascii="Lucida Sans Typewriter" w:hAnsi="Lucida Sans Typewriter"/>
          <w:sz w:val="18"/>
          <w:szCs w:val="18"/>
        </w:rPr>
        <w:t>.kr(</w:t>
      </w:r>
      <w:proofErr w:type="gramEnd"/>
      <w:r w:rsidRPr="002B272F">
        <w:rPr>
          <w:rFonts w:ascii="Lucida Sans Typewriter" w:hAnsi="Lucida Sans Typewriter"/>
          <w:sz w:val="18"/>
          <w:szCs w:val="18"/>
        </w:rPr>
        <w:t xml:space="preserve"> env, doneAction: 2 ) ;</w:t>
      </w:r>
    </w:p>
    <w:p w14:paraId="3CB276F2" w14:textId="77777777" w:rsidR="00B139D2" w:rsidRPr="000D737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i/>
          <w:color w:val="FF0000"/>
          <w:sz w:val="18"/>
          <w:szCs w:val="18"/>
        </w:rPr>
      </w:pPr>
      <w:r w:rsidRPr="000D737F">
        <w:rPr>
          <w:rFonts w:ascii="Lucida Sans Typewriter" w:hAnsi="Lucida Sans Typewriter"/>
          <w:i/>
          <w:color w:val="FF0000"/>
          <w:sz w:val="18"/>
          <w:szCs w:val="18"/>
        </w:rPr>
        <w:t xml:space="preserve">        // EnvGen plays back the envelope</w:t>
      </w:r>
    </w:p>
    <w:p w14:paraId="258A01E6" w14:textId="77777777" w:rsidR="00B139D2" w:rsidRPr="000D737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i/>
          <w:color w:val="FF0000"/>
          <w:sz w:val="18"/>
          <w:szCs w:val="18"/>
        </w:rPr>
      </w:pPr>
      <w:r w:rsidRPr="000D737F">
        <w:rPr>
          <w:rFonts w:ascii="Lucida Sans Typewriter" w:hAnsi="Lucida Sans Typewriter"/>
          <w:i/>
          <w:color w:val="FF0000"/>
          <w:sz w:val="18"/>
          <w:szCs w:val="18"/>
        </w:rPr>
        <w:t xml:space="preserve">        // when done, it frees up the space used by the synth</w:t>
      </w:r>
    </w:p>
    <w:p w14:paraId="3A77A22E" w14:textId="77777777" w:rsidR="00B139D2" w:rsidRPr="002B272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sz w:val="18"/>
          <w:szCs w:val="18"/>
        </w:rPr>
      </w:pPr>
      <w:r w:rsidRPr="002B272F">
        <w:rPr>
          <w:rFonts w:ascii="Lucida Sans Typewriter" w:hAnsi="Lucida Sans Typewriter"/>
          <w:sz w:val="18"/>
          <w:szCs w:val="18"/>
        </w:rPr>
        <w:t xml:space="preserve">    </w:t>
      </w:r>
      <w:proofErr w:type="gramStart"/>
      <w:r w:rsidRPr="002B272F">
        <w:rPr>
          <w:rFonts w:ascii="Lucida Sans Typewriter" w:hAnsi="Lucida Sans Typewriter"/>
          <w:sz w:val="18"/>
          <w:szCs w:val="18"/>
        </w:rPr>
        <w:t>sin</w:t>
      </w:r>
      <w:proofErr w:type="gramEnd"/>
      <w:r w:rsidRPr="002B272F">
        <w:rPr>
          <w:rFonts w:ascii="Lucida Sans Typewriter" w:hAnsi="Lucida Sans Typewriter"/>
          <w:sz w:val="18"/>
          <w:szCs w:val="18"/>
        </w:rPr>
        <w:t xml:space="preserve"> = </w:t>
      </w:r>
      <w:r w:rsidRPr="00C31182">
        <w:rPr>
          <w:rFonts w:ascii="Lucida Sans Typewriter" w:hAnsi="Lucida Sans Typewriter"/>
          <w:b/>
          <w:color w:val="0000FF"/>
          <w:sz w:val="18"/>
          <w:szCs w:val="18"/>
        </w:rPr>
        <w:t>SinOsc</w:t>
      </w:r>
      <w:r w:rsidRPr="002B272F">
        <w:rPr>
          <w:rFonts w:ascii="Lucida Sans Typewriter" w:hAnsi="Lucida Sans Typewriter"/>
          <w:sz w:val="18"/>
          <w:szCs w:val="18"/>
        </w:rPr>
        <w:t xml:space="preserve">.ar( freq, 0, env_gen ) + </w:t>
      </w:r>
      <w:r w:rsidRPr="00C31182">
        <w:rPr>
          <w:rFonts w:ascii="Lucida Sans Typewriter" w:hAnsi="Lucida Sans Typewriter"/>
          <w:b/>
          <w:color w:val="0000FF"/>
          <w:sz w:val="18"/>
          <w:szCs w:val="18"/>
        </w:rPr>
        <w:t>Saw</w:t>
      </w:r>
      <w:r w:rsidRPr="002B272F">
        <w:rPr>
          <w:rFonts w:ascii="Lucida Sans Typewriter" w:hAnsi="Lucida Sans Typewriter"/>
          <w:sz w:val="18"/>
          <w:szCs w:val="18"/>
        </w:rPr>
        <w:t>.ar( freq, env_gen ) ;</w:t>
      </w:r>
    </w:p>
    <w:p w14:paraId="1A959F72" w14:textId="77777777" w:rsidR="00B139D2" w:rsidRPr="000D737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i/>
          <w:color w:val="FF0000"/>
          <w:sz w:val="18"/>
          <w:szCs w:val="18"/>
        </w:rPr>
      </w:pPr>
      <w:r w:rsidRPr="000D737F">
        <w:rPr>
          <w:rFonts w:ascii="Lucida Sans Typewriter" w:hAnsi="Lucida Sans Typewriter"/>
          <w:i/>
          <w:color w:val="FF0000"/>
          <w:sz w:val="18"/>
          <w:szCs w:val="18"/>
        </w:rPr>
        <w:t xml:space="preserve">        // SinOsc takes 4 arguments </w:t>
      </w:r>
      <w:proofErr w:type="gramStart"/>
      <w:r w:rsidRPr="000D737F">
        <w:rPr>
          <w:rFonts w:ascii="Lucida Sans Typewriter" w:hAnsi="Lucida Sans Typewriter"/>
          <w:i/>
          <w:color w:val="FF0000"/>
          <w:sz w:val="18"/>
          <w:szCs w:val="18"/>
        </w:rPr>
        <w:t>( freq</w:t>
      </w:r>
      <w:proofErr w:type="gramEnd"/>
      <w:r w:rsidRPr="000D737F">
        <w:rPr>
          <w:rFonts w:ascii="Lucida Sans Typewriter" w:hAnsi="Lucida Sans Typewriter"/>
          <w:i/>
          <w:color w:val="FF0000"/>
          <w:sz w:val="18"/>
          <w:szCs w:val="18"/>
        </w:rPr>
        <w:t>, phase, mul [, add] )</w:t>
      </w:r>
    </w:p>
    <w:p w14:paraId="79129EFE" w14:textId="77777777" w:rsidR="00B139D2" w:rsidRPr="000D737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i/>
          <w:color w:val="FF0000"/>
          <w:sz w:val="18"/>
          <w:szCs w:val="18"/>
        </w:rPr>
      </w:pPr>
      <w:r w:rsidRPr="000D737F">
        <w:rPr>
          <w:rFonts w:ascii="Lucida Sans Typewriter" w:hAnsi="Lucida Sans Typewriter"/>
          <w:i/>
          <w:color w:val="FF0000"/>
          <w:sz w:val="18"/>
          <w:szCs w:val="18"/>
        </w:rPr>
        <w:t xml:space="preserve">        // Mul is the wave multiplier, to change the amplification</w:t>
      </w:r>
    </w:p>
    <w:p w14:paraId="5A6A7A85" w14:textId="77777777" w:rsidR="00B139D2" w:rsidRPr="000D737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i/>
          <w:color w:val="FF0000"/>
          <w:sz w:val="18"/>
          <w:szCs w:val="18"/>
        </w:rPr>
      </w:pPr>
      <w:r w:rsidRPr="000D737F">
        <w:rPr>
          <w:rFonts w:ascii="Lucida Sans Typewriter" w:hAnsi="Lucida Sans Typewriter"/>
          <w:i/>
          <w:color w:val="FF0000"/>
          <w:sz w:val="18"/>
          <w:szCs w:val="18"/>
        </w:rPr>
        <w:t xml:space="preserve">        // Saw takes </w:t>
      </w:r>
      <w:proofErr w:type="gramStart"/>
      <w:r w:rsidRPr="000D737F">
        <w:rPr>
          <w:rFonts w:ascii="Lucida Sans Typewriter" w:hAnsi="Lucida Sans Typewriter"/>
          <w:i/>
          <w:color w:val="FF0000"/>
          <w:sz w:val="18"/>
          <w:szCs w:val="18"/>
        </w:rPr>
        <w:t>( freq</w:t>
      </w:r>
      <w:proofErr w:type="gramEnd"/>
      <w:r w:rsidRPr="000D737F">
        <w:rPr>
          <w:rFonts w:ascii="Lucida Sans Typewriter" w:hAnsi="Lucida Sans Typewriter"/>
          <w:i/>
          <w:color w:val="FF0000"/>
          <w:sz w:val="18"/>
          <w:szCs w:val="18"/>
        </w:rPr>
        <w:t>, mul [, add] )</w:t>
      </w:r>
    </w:p>
    <w:p w14:paraId="41EB3115" w14:textId="77777777" w:rsidR="00B139D2" w:rsidRPr="002B272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sz w:val="18"/>
          <w:szCs w:val="18"/>
        </w:rPr>
      </w:pPr>
      <w:r w:rsidRPr="002B272F">
        <w:rPr>
          <w:rFonts w:ascii="Lucida Sans Typewriter" w:hAnsi="Lucida Sans Typewriter"/>
          <w:sz w:val="18"/>
          <w:szCs w:val="18"/>
        </w:rPr>
        <w:t xml:space="preserve">    </w:t>
      </w:r>
      <w:proofErr w:type="gramStart"/>
      <w:r w:rsidRPr="00C31182">
        <w:rPr>
          <w:rFonts w:ascii="Lucida Sans Typewriter" w:hAnsi="Lucida Sans Typewriter"/>
          <w:b/>
          <w:color w:val="0000FF"/>
          <w:sz w:val="18"/>
          <w:szCs w:val="18"/>
        </w:rPr>
        <w:t>Out</w:t>
      </w:r>
      <w:r w:rsidRPr="002B272F">
        <w:rPr>
          <w:rFonts w:ascii="Lucida Sans Typewriter" w:hAnsi="Lucida Sans Typewriter"/>
          <w:sz w:val="18"/>
          <w:szCs w:val="18"/>
        </w:rPr>
        <w:t>.ar(</w:t>
      </w:r>
      <w:proofErr w:type="gramEnd"/>
      <w:r w:rsidRPr="002B272F">
        <w:rPr>
          <w:rFonts w:ascii="Lucida Sans Typewriter" w:hAnsi="Lucida Sans Typewriter"/>
          <w:sz w:val="18"/>
          <w:szCs w:val="18"/>
        </w:rPr>
        <w:t xml:space="preserve"> [0,1], sin ) </w:t>
      </w:r>
    </w:p>
    <w:p w14:paraId="76C6DAA0" w14:textId="77777777" w:rsidR="00B139D2" w:rsidRPr="000D737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i/>
          <w:color w:val="FF0000"/>
          <w:sz w:val="18"/>
          <w:szCs w:val="18"/>
        </w:rPr>
      </w:pPr>
      <w:r w:rsidRPr="000D737F">
        <w:rPr>
          <w:rFonts w:ascii="Lucida Sans Typewriter" w:hAnsi="Lucida Sans Typewriter"/>
          <w:i/>
          <w:color w:val="FF0000"/>
          <w:sz w:val="18"/>
          <w:szCs w:val="18"/>
        </w:rPr>
        <w:t xml:space="preserve">        // Array enables stereo </w:t>
      </w:r>
      <w:proofErr w:type="gramStart"/>
      <w:r w:rsidRPr="000D737F">
        <w:rPr>
          <w:rFonts w:ascii="Lucida Sans Typewriter" w:hAnsi="Lucida Sans Typewriter"/>
          <w:i/>
          <w:color w:val="FF0000"/>
          <w:sz w:val="18"/>
          <w:szCs w:val="18"/>
        </w:rPr>
        <w:t>( 0</w:t>
      </w:r>
      <w:proofErr w:type="gramEnd"/>
      <w:r w:rsidRPr="000D737F">
        <w:rPr>
          <w:rFonts w:ascii="Lucida Sans Typewriter" w:hAnsi="Lucida Sans Typewriter"/>
          <w:i/>
          <w:color w:val="FF0000"/>
          <w:sz w:val="18"/>
          <w:szCs w:val="18"/>
        </w:rPr>
        <w:t xml:space="preserve"> left, 1 is right )</w:t>
      </w:r>
    </w:p>
    <w:p w14:paraId="45BE30D3" w14:textId="77777777" w:rsidR="00B139D2" w:rsidRPr="000D737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i/>
          <w:color w:val="FF0000"/>
          <w:sz w:val="18"/>
          <w:szCs w:val="18"/>
        </w:rPr>
      </w:pPr>
      <w:r w:rsidRPr="000D737F">
        <w:rPr>
          <w:rFonts w:ascii="Lucida Sans Typewriter" w:hAnsi="Lucida Sans Typewriter"/>
          <w:i/>
          <w:color w:val="FF0000"/>
          <w:sz w:val="18"/>
          <w:szCs w:val="18"/>
        </w:rPr>
        <w:t xml:space="preserve">        // Out.ar takes 2 arguments, the busses to write out to </w:t>
      </w:r>
    </w:p>
    <w:p w14:paraId="2C63DC81" w14:textId="77777777" w:rsidR="00B139D2" w:rsidRPr="000D737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i/>
          <w:color w:val="FF0000"/>
          <w:sz w:val="18"/>
          <w:szCs w:val="18"/>
        </w:rPr>
      </w:pPr>
      <w:r w:rsidRPr="000D737F">
        <w:rPr>
          <w:rFonts w:ascii="Lucida Sans Typewriter" w:hAnsi="Lucida Sans Typewriter"/>
          <w:i/>
          <w:color w:val="FF0000"/>
          <w:sz w:val="18"/>
          <w:szCs w:val="18"/>
        </w:rPr>
        <w:t xml:space="preserve">        //    and the source of the sound</w:t>
      </w:r>
    </w:p>
    <w:p w14:paraId="0E0F1024" w14:textId="77777777" w:rsidR="00B139D2" w:rsidRPr="002B272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sz w:val="18"/>
          <w:szCs w:val="18"/>
        </w:rPr>
      </w:pPr>
      <w:r w:rsidRPr="002B272F">
        <w:rPr>
          <w:rFonts w:ascii="Lucida Sans Typewriter" w:hAnsi="Lucida Sans Typewriter"/>
          <w:sz w:val="18"/>
          <w:szCs w:val="18"/>
        </w:rPr>
        <w:t xml:space="preserve">  </w:t>
      </w:r>
      <w:r w:rsidR="00FC4D3F" w:rsidRPr="002B272F">
        <w:rPr>
          <w:rFonts w:ascii="Lucida Sans Typewriter" w:hAnsi="Lucida Sans Typewriter"/>
          <w:sz w:val="18"/>
          <w:szCs w:val="18"/>
        </w:rPr>
        <w:fldChar w:fldCharType="begin"/>
      </w:r>
      <w:r w:rsidR="00FC4D3F" w:rsidRPr="002B272F">
        <w:rPr>
          <w:rFonts w:ascii="Lucida Sans Typewriter" w:hAnsi="Lucida Sans Typewriter"/>
          <w:sz w:val="18"/>
          <w:szCs w:val="18"/>
        </w:rPr>
        <w:instrText xml:space="preserve"> SYMBOL  125  \* MERGEFORMAT </w:instrText>
      </w:r>
      <w:r w:rsidR="00FC4D3F" w:rsidRPr="002B272F">
        <w:rPr>
          <w:rFonts w:ascii="Lucida Sans Typewriter" w:hAnsi="Lucida Sans Typewriter"/>
          <w:sz w:val="18"/>
          <w:szCs w:val="18"/>
        </w:rPr>
        <w:fldChar w:fldCharType="end"/>
      </w:r>
      <w:r w:rsidRPr="002B272F">
        <w:rPr>
          <w:rFonts w:ascii="Lucida Sans Typewriter" w:hAnsi="Lucida Sans Typewriter"/>
          <w:sz w:val="18"/>
          <w:szCs w:val="18"/>
        </w:rPr>
        <w:t xml:space="preserve">).load(s); </w:t>
      </w:r>
    </w:p>
    <w:p w14:paraId="72EAEF4B" w14:textId="77777777" w:rsidR="00B139D2" w:rsidRPr="000D737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i/>
          <w:color w:val="FF0000"/>
          <w:sz w:val="18"/>
          <w:szCs w:val="18"/>
        </w:rPr>
      </w:pPr>
      <w:r w:rsidRPr="000D737F">
        <w:rPr>
          <w:rFonts w:ascii="Lucida Sans Typewriter" w:hAnsi="Lucida Sans Typewriter"/>
          <w:i/>
          <w:color w:val="FF0000"/>
          <w:sz w:val="18"/>
          <w:szCs w:val="18"/>
        </w:rPr>
        <w:t xml:space="preserve">        // </w:t>
      </w:r>
      <w:proofErr w:type="gramStart"/>
      <w:r w:rsidRPr="000D737F">
        <w:rPr>
          <w:rFonts w:ascii="Lucida Sans Typewriter" w:hAnsi="Lucida Sans Typewriter"/>
          <w:i/>
          <w:color w:val="FF0000"/>
          <w:sz w:val="18"/>
          <w:szCs w:val="18"/>
        </w:rPr>
        <w:t>The</w:t>
      </w:r>
      <w:proofErr w:type="gramEnd"/>
      <w:r w:rsidRPr="000D737F">
        <w:rPr>
          <w:rFonts w:ascii="Lucida Sans Typewriter" w:hAnsi="Lucida Sans Typewriter"/>
          <w:i/>
          <w:color w:val="FF0000"/>
          <w:sz w:val="18"/>
          <w:szCs w:val="18"/>
        </w:rPr>
        <w:t xml:space="preserve"> </w:t>
      </w:r>
      <w:r w:rsidR="00105FA0" w:rsidRPr="000D737F">
        <w:rPr>
          <w:rFonts w:ascii="Lucida Sans Typewriter" w:hAnsi="Lucida Sans Typewriter"/>
          <w:i/>
          <w:color w:val="FF0000"/>
          <w:sz w:val="18"/>
          <w:szCs w:val="18"/>
        </w:rPr>
        <w:t xml:space="preserve">load </w:t>
      </w:r>
      <w:r w:rsidRPr="000D737F">
        <w:rPr>
          <w:rFonts w:ascii="Lucida Sans Typewriter" w:hAnsi="Lucida Sans Typewriter"/>
          <w:i/>
          <w:color w:val="FF0000"/>
          <w:sz w:val="18"/>
          <w:szCs w:val="18"/>
        </w:rPr>
        <w:t>message loads this SynthDef to the server</w:t>
      </w:r>
    </w:p>
    <w:p w14:paraId="39EB159F" w14:textId="77777777" w:rsidR="00B139D2" w:rsidRPr="002B272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sz w:val="18"/>
          <w:szCs w:val="18"/>
        </w:rPr>
      </w:pPr>
      <w:r w:rsidRPr="002B272F">
        <w:rPr>
          <w:rFonts w:ascii="Lucida Sans Typewriter" w:hAnsi="Lucida Sans Typewriter"/>
          <w:sz w:val="18"/>
          <w:szCs w:val="18"/>
        </w:rPr>
        <w:t>)</w:t>
      </w:r>
    </w:p>
    <w:p w14:paraId="0AA93487" w14:textId="77777777" w:rsidR="00B139D2" w:rsidRPr="002B272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sz w:val="18"/>
          <w:szCs w:val="18"/>
        </w:rPr>
      </w:pPr>
    </w:p>
    <w:p w14:paraId="1850E8A0" w14:textId="77777777" w:rsidR="00B139D2" w:rsidRPr="000D737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i/>
          <w:color w:val="FF0000"/>
          <w:sz w:val="18"/>
          <w:szCs w:val="18"/>
        </w:rPr>
      </w:pPr>
      <w:r w:rsidRPr="000D737F">
        <w:rPr>
          <w:rFonts w:ascii="Lucida Sans Typewriter" w:hAnsi="Lucida Sans Typewriter"/>
          <w:i/>
          <w:color w:val="FF0000"/>
          <w:sz w:val="18"/>
          <w:szCs w:val="18"/>
        </w:rPr>
        <w:t xml:space="preserve">// Select all between the parentheses again and </w:t>
      </w:r>
    </w:p>
    <w:p w14:paraId="72F903D6" w14:textId="77777777" w:rsidR="00B139D2" w:rsidRPr="000D737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i/>
          <w:color w:val="FF0000"/>
          <w:sz w:val="18"/>
          <w:szCs w:val="18"/>
        </w:rPr>
      </w:pPr>
      <w:r w:rsidRPr="000D737F">
        <w:rPr>
          <w:rFonts w:ascii="Lucida Sans Typewriter" w:hAnsi="Lucida Sans Typewriter"/>
          <w:i/>
          <w:color w:val="FF0000"/>
          <w:sz w:val="18"/>
          <w:szCs w:val="18"/>
        </w:rPr>
        <w:t>//    pre</w:t>
      </w:r>
      <w:r w:rsidR="00244AA1" w:rsidRPr="000D737F">
        <w:rPr>
          <w:rFonts w:ascii="Lucida Sans Typewriter" w:hAnsi="Lucida Sans Typewriter"/>
          <w:i/>
          <w:color w:val="FF0000"/>
          <w:sz w:val="18"/>
          <w:szCs w:val="18"/>
        </w:rPr>
        <w:t xml:space="preserve">ss [Ctrl+KeyPad Enter] to play </w:t>
      </w:r>
    </w:p>
    <w:p w14:paraId="56150E0B" w14:textId="77777777" w:rsidR="00B139D2" w:rsidRPr="002B272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sz w:val="18"/>
          <w:szCs w:val="18"/>
        </w:rPr>
      </w:pPr>
      <w:r w:rsidRPr="002B272F">
        <w:rPr>
          <w:rFonts w:ascii="Lucida Sans Typewriter" w:hAnsi="Lucida Sans Typewriter"/>
          <w:sz w:val="18"/>
          <w:szCs w:val="18"/>
        </w:rPr>
        <w:t>(</w:t>
      </w:r>
    </w:p>
    <w:p w14:paraId="00C8AC05" w14:textId="77777777" w:rsidR="00B139D2" w:rsidRPr="002B272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sz w:val="18"/>
          <w:szCs w:val="18"/>
        </w:rPr>
      </w:pPr>
      <w:r w:rsidRPr="002B272F">
        <w:rPr>
          <w:rFonts w:ascii="Lucida Sans Typewriter" w:hAnsi="Lucida Sans Typewriter"/>
          <w:sz w:val="18"/>
          <w:szCs w:val="18"/>
        </w:rPr>
        <w:t xml:space="preserve">  </w:t>
      </w:r>
      <w:proofErr w:type="gramStart"/>
      <w:r w:rsidRPr="00C31182">
        <w:rPr>
          <w:rFonts w:ascii="Lucida Sans Typewriter" w:hAnsi="Lucida Sans Typewriter"/>
          <w:b/>
          <w:color w:val="0000FF"/>
          <w:sz w:val="18"/>
          <w:szCs w:val="18"/>
        </w:rPr>
        <w:t>var</w:t>
      </w:r>
      <w:proofErr w:type="gramEnd"/>
      <w:r w:rsidRPr="002B272F">
        <w:rPr>
          <w:rFonts w:ascii="Lucida Sans Typewriter" w:hAnsi="Lucida Sans Typewriter"/>
          <w:sz w:val="18"/>
          <w:szCs w:val="18"/>
        </w:rPr>
        <w:t xml:space="preserve"> x = 45, a = 6 ;  </w:t>
      </w:r>
    </w:p>
    <w:p w14:paraId="2D7BDE23" w14:textId="77777777" w:rsidR="00B139D2" w:rsidRPr="002B272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sz w:val="18"/>
          <w:szCs w:val="18"/>
        </w:rPr>
      </w:pPr>
      <w:r w:rsidRPr="002B272F">
        <w:rPr>
          <w:rFonts w:ascii="Lucida Sans Typewriter" w:hAnsi="Lucida Sans Typewriter"/>
          <w:sz w:val="18"/>
          <w:szCs w:val="18"/>
        </w:rPr>
        <w:t xml:space="preserve">  p = </w:t>
      </w:r>
      <w:proofErr w:type="gramStart"/>
      <w:r w:rsidRPr="00C31182">
        <w:rPr>
          <w:rFonts w:ascii="Lucida Sans Typewriter" w:hAnsi="Lucida Sans Typewriter"/>
          <w:b/>
          <w:color w:val="0000FF"/>
          <w:sz w:val="18"/>
          <w:szCs w:val="18"/>
        </w:rPr>
        <w:t>Pseq</w:t>
      </w:r>
      <w:r w:rsidRPr="002B272F">
        <w:rPr>
          <w:rFonts w:ascii="Lucida Sans Typewriter" w:hAnsi="Lucida Sans Typewriter"/>
          <w:sz w:val="18"/>
          <w:szCs w:val="18"/>
        </w:rPr>
        <w:t>(</w:t>
      </w:r>
      <w:proofErr w:type="gramEnd"/>
      <w:r w:rsidRPr="002B272F">
        <w:rPr>
          <w:rFonts w:ascii="Lucida Sans Typewriter" w:hAnsi="Lucida Sans Typewriter"/>
          <w:sz w:val="18"/>
          <w:szCs w:val="18"/>
        </w:rPr>
        <w:t xml:space="preserve">[ 45, 46, 47, 48 ], inf).asStream ; </w:t>
      </w:r>
    </w:p>
    <w:p w14:paraId="04059F8A" w14:textId="77777777" w:rsidR="00B139D2" w:rsidRPr="000D737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i/>
          <w:color w:val="FF0000"/>
          <w:sz w:val="18"/>
          <w:szCs w:val="18"/>
        </w:rPr>
      </w:pPr>
      <w:r w:rsidRPr="000D737F">
        <w:rPr>
          <w:rFonts w:ascii="Lucida Sans Typewriter" w:hAnsi="Lucida Sans Typewriter"/>
          <w:i/>
          <w:color w:val="FF0000"/>
          <w:sz w:val="18"/>
          <w:szCs w:val="18"/>
        </w:rPr>
        <w:t xml:space="preserve">      // Pseq needs "asStream", or it won't play in sequence</w:t>
      </w:r>
    </w:p>
    <w:p w14:paraId="66C6204C" w14:textId="77777777" w:rsidR="00B139D2" w:rsidRPr="000D737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i/>
          <w:color w:val="FF0000"/>
          <w:sz w:val="18"/>
          <w:szCs w:val="18"/>
        </w:rPr>
      </w:pPr>
      <w:r w:rsidRPr="000D737F">
        <w:rPr>
          <w:rFonts w:ascii="Lucida Sans Typewriter" w:hAnsi="Lucida Sans Typewriter"/>
          <w:i/>
          <w:color w:val="FF0000"/>
          <w:sz w:val="18"/>
          <w:szCs w:val="18"/>
        </w:rPr>
        <w:t xml:space="preserve">      // this Pseq sequences through the notes</w:t>
      </w:r>
    </w:p>
    <w:p w14:paraId="59D1FDC7" w14:textId="77777777" w:rsidR="00B139D2" w:rsidRPr="002B272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sz w:val="18"/>
          <w:szCs w:val="18"/>
        </w:rPr>
      </w:pPr>
      <w:r w:rsidRPr="002B272F">
        <w:rPr>
          <w:rFonts w:ascii="Lucida Sans Typewriter" w:hAnsi="Lucida Sans Typewriter"/>
          <w:sz w:val="18"/>
          <w:szCs w:val="18"/>
        </w:rPr>
        <w:t xml:space="preserve">  q = </w:t>
      </w:r>
      <w:proofErr w:type="gramStart"/>
      <w:r w:rsidRPr="00C31182">
        <w:rPr>
          <w:rFonts w:ascii="Lucida Sans Typewriter" w:hAnsi="Lucida Sans Typewriter"/>
          <w:b/>
          <w:color w:val="0000FF"/>
          <w:sz w:val="18"/>
          <w:szCs w:val="18"/>
        </w:rPr>
        <w:t>Pseq</w:t>
      </w:r>
      <w:r w:rsidRPr="002B272F">
        <w:rPr>
          <w:rFonts w:ascii="Lucida Sans Typewriter" w:hAnsi="Lucida Sans Typewriter"/>
          <w:sz w:val="18"/>
          <w:szCs w:val="18"/>
        </w:rPr>
        <w:t>(</w:t>
      </w:r>
      <w:proofErr w:type="gramEnd"/>
      <w:r w:rsidRPr="002B272F">
        <w:rPr>
          <w:rFonts w:ascii="Lucida Sans Typewriter" w:hAnsi="Lucida Sans Typewriter"/>
          <w:sz w:val="18"/>
          <w:szCs w:val="18"/>
        </w:rPr>
        <w:t>[ 0.2, 0.2, 0.8 ], inf).asStream ;</w:t>
      </w:r>
    </w:p>
    <w:p w14:paraId="6801AEAE" w14:textId="77777777" w:rsidR="00B139D2" w:rsidRPr="000D737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i/>
          <w:color w:val="FF0000"/>
          <w:sz w:val="18"/>
          <w:szCs w:val="18"/>
        </w:rPr>
      </w:pPr>
      <w:r w:rsidRPr="000D737F">
        <w:rPr>
          <w:rFonts w:ascii="Lucida Sans Typewriter" w:hAnsi="Lucida Sans Typewriter"/>
          <w:i/>
          <w:color w:val="FF0000"/>
          <w:sz w:val="18"/>
          <w:szCs w:val="18"/>
        </w:rPr>
        <w:t xml:space="preserve">      // this Pseq sequences the seconds to wait between notes </w:t>
      </w:r>
    </w:p>
    <w:p w14:paraId="23973EED" w14:textId="77777777" w:rsidR="00B139D2" w:rsidRPr="002B272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sz w:val="18"/>
          <w:szCs w:val="18"/>
        </w:rPr>
      </w:pPr>
      <w:r w:rsidRPr="002B272F">
        <w:rPr>
          <w:rFonts w:ascii="Lucida Sans Typewriter" w:hAnsi="Lucida Sans Typewriter"/>
          <w:sz w:val="18"/>
          <w:szCs w:val="18"/>
        </w:rPr>
        <w:t xml:space="preserve">  t = </w:t>
      </w:r>
      <w:proofErr w:type="gramStart"/>
      <w:r w:rsidRPr="00C31182">
        <w:rPr>
          <w:rFonts w:ascii="Lucida Sans Typewriter" w:hAnsi="Lucida Sans Typewriter"/>
          <w:b/>
          <w:color w:val="0000FF"/>
          <w:sz w:val="18"/>
          <w:szCs w:val="18"/>
        </w:rPr>
        <w:t>Task</w:t>
      </w:r>
      <w:r w:rsidRPr="002B272F">
        <w:rPr>
          <w:rFonts w:ascii="Lucida Sans Typewriter" w:hAnsi="Lucida Sans Typewriter"/>
          <w:sz w:val="18"/>
          <w:szCs w:val="18"/>
        </w:rPr>
        <w:t>(</w:t>
      </w:r>
      <w:proofErr w:type="gramEnd"/>
      <w:r w:rsidRPr="002B272F">
        <w:rPr>
          <w:rFonts w:ascii="Lucida Sans Typewriter" w:hAnsi="Lucida Sans Typewriter"/>
          <w:sz w:val="18"/>
          <w:szCs w:val="18"/>
        </w:rPr>
        <w:fldChar w:fldCharType="begin"/>
      </w:r>
      <w:r w:rsidRPr="002B272F">
        <w:rPr>
          <w:rFonts w:ascii="Lucida Sans Typewriter" w:hAnsi="Lucida Sans Typewriter"/>
          <w:sz w:val="18"/>
          <w:szCs w:val="18"/>
        </w:rPr>
        <w:instrText xml:space="preserve"> SYMBOL  123  \* MERGEFORMAT </w:instrText>
      </w:r>
      <w:r w:rsidRPr="002B272F">
        <w:rPr>
          <w:rFonts w:ascii="Lucida Sans Typewriter" w:hAnsi="Lucida Sans Typewriter"/>
          <w:sz w:val="18"/>
          <w:szCs w:val="18"/>
        </w:rPr>
        <w:fldChar w:fldCharType="end"/>
      </w:r>
      <w:r w:rsidRPr="002B272F">
        <w:rPr>
          <w:rFonts w:ascii="Lucida Sans Typewriter" w:hAnsi="Lucida Sans Typewriter"/>
          <w:sz w:val="18"/>
          <w:szCs w:val="18"/>
        </w:rPr>
        <w:t xml:space="preserve">  </w:t>
      </w:r>
      <w:r w:rsidRPr="000D737F">
        <w:rPr>
          <w:rFonts w:ascii="Lucida Sans Typewriter" w:hAnsi="Lucida Sans Typewriter"/>
          <w:i/>
          <w:color w:val="FF0000"/>
          <w:sz w:val="18"/>
          <w:szCs w:val="18"/>
        </w:rPr>
        <w:t>// a task is a stream</w:t>
      </w:r>
      <w:r w:rsidR="00FC4D3F" w:rsidRPr="000D737F">
        <w:rPr>
          <w:rFonts w:ascii="Lucida Sans Typewriter" w:hAnsi="Lucida Sans Typewriter"/>
          <w:i/>
          <w:color w:val="FF0000"/>
          <w:sz w:val="18"/>
          <w:szCs w:val="18"/>
        </w:rPr>
        <w:t xml:space="preserve"> that can be paused</w:t>
      </w:r>
    </w:p>
    <w:p w14:paraId="7C55CB48" w14:textId="77777777" w:rsidR="00B139D2" w:rsidRPr="002B272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sz w:val="18"/>
          <w:szCs w:val="18"/>
        </w:rPr>
      </w:pPr>
      <w:r w:rsidRPr="002B272F">
        <w:rPr>
          <w:rFonts w:ascii="Lucida Sans Typewriter" w:hAnsi="Lucida Sans Typewriter"/>
          <w:sz w:val="18"/>
          <w:szCs w:val="18"/>
        </w:rPr>
        <w:t xml:space="preserve">    </w:t>
      </w:r>
      <w:proofErr w:type="gramStart"/>
      <w:r w:rsidRPr="002B272F">
        <w:rPr>
          <w:rFonts w:ascii="Lucida Sans Typewriter" w:hAnsi="Lucida Sans Typewriter"/>
          <w:sz w:val="18"/>
          <w:szCs w:val="18"/>
        </w:rPr>
        <w:t>loop(</w:t>
      </w:r>
      <w:proofErr w:type="gramEnd"/>
      <w:r w:rsidRPr="002B272F">
        <w:rPr>
          <w:rFonts w:ascii="Lucida Sans Typewriter" w:hAnsi="Lucida Sans Typewriter"/>
          <w:sz w:val="18"/>
          <w:szCs w:val="18"/>
        </w:rPr>
        <w:fldChar w:fldCharType="begin"/>
      </w:r>
      <w:r w:rsidRPr="002B272F">
        <w:rPr>
          <w:rFonts w:ascii="Lucida Sans Typewriter" w:hAnsi="Lucida Sans Typewriter"/>
          <w:sz w:val="18"/>
          <w:szCs w:val="18"/>
        </w:rPr>
        <w:instrText xml:space="preserve"> SYMBOL  123  \* MERGEFORMAT </w:instrText>
      </w:r>
      <w:r w:rsidRPr="002B272F">
        <w:rPr>
          <w:rFonts w:ascii="Lucida Sans Typewriter" w:hAnsi="Lucida Sans Typewriter"/>
          <w:sz w:val="18"/>
          <w:szCs w:val="18"/>
        </w:rPr>
        <w:fldChar w:fldCharType="end"/>
      </w:r>
      <w:r w:rsidRPr="002B272F">
        <w:rPr>
          <w:rFonts w:ascii="Lucida Sans Typewriter" w:hAnsi="Lucida Sans Typewriter"/>
          <w:sz w:val="18"/>
          <w:szCs w:val="18"/>
        </w:rPr>
        <w:t xml:space="preserve">    </w:t>
      </w:r>
      <w:r w:rsidRPr="000D737F">
        <w:rPr>
          <w:rFonts w:ascii="Lucida Sans Typewriter" w:hAnsi="Lucida Sans Typewriter"/>
          <w:i/>
          <w:color w:val="FF0000"/>
          <w:sz w:val="18"/>
          <w:szCs w:val="18"/>
        </w:rPr>
        <w:t>// loops forever</w:t>
      </w:r>
      <w:r w:rsidRPr="002B272F">
        <w:rPr>
          <w:rFonts w:ascii="Lucida Sans Typewriter" w:hAnsi="Lucida Sans Typewriter"/>
          <w:sz w:val="18"/>
          <w:szCs w:val="18"/>
        </w:rPr>
        <w:t xml:space="preserve"> </w:t>
      </w:r>
    </w:p>
    <w:p w14:paraId="02648A69" w14:textId="77777777" w:rsidR="00B139D2" w:rsidRPr="002B272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sz w:val="18"/>
          <w:szCs w:val="18"/>
        </w:rPr>
      </w:pPr>
      <w:r w:rsidRPr="002B272F">
        <w:rPr>
          <w:rFonts w:ascii="Lucida Sans Typewriter" w:hAnsi="Lucida Sans Typewriter"/>
          <w:sz w:val="18"/>
          <w:szCs w:val="18"/>
        </w:rPr>
        <w:t xml:space="preserve">      </w:t>
      </w:r>
      <w:proofErr w:type="gramStart"/>
      <w:r w:rsidRPr="002B272F">
        <w:rPr>
          <w:rFonts w:ascii="Lucida Sans Typewriter" w:hAnsi="Lucida Sans Typewriter"/>
          <w:sz w:val="18"/>
          <w:szCs w:val="18"/>
        </w:rPr>
        <w:t>if(</w:t>
      </w:r>
      <w:proofErr w:type="gramEnd"/>
      <w:r w:rsidRPr="002B272F">
        <w:rPr>
          <w:rFonts w:ascii="Lucida Sans Typewriter" w:hAnsi="Lucida Sans Typewriter"/>
          <w:sz w:val="18"/>
          <w:szCs w:val="18"/>
        </w:rPr>
        <w:t xml:space="preserve"> a &lt; 6, </w:t>
      </w:r>
      <w:r w:rsidRPr="002B272F">
        <w:rPr>
          <w:rFonts w:ascii="Lucida Sans Typewriter" w:hAnsi="Lucida Sans Typewriter"/>
          <w:sz w:val="18"/>
          <w:szCs w:val="18"/>
        </w:rPr>
        <w:fldChar w:fldCharType="begin"/>
      </w:r>
      <w:r w:rsidRPr="002B272F">
        <w:rPr>
          <w:rFonts w:ascii="Lucida Sans Typewriter" w:hAnsi="Lucida Sans Typewriter"/>
          <w:sz w:val="18"/>
          <w:szCs w:val="18"/>
        </w:rPr>
        <w:instrText xml:space="preserve"> SYMBOL  123  \* MERGEFORMAT </w:instrText>
      </w:r>
      <w:r w:rsidRPr="002B272F">
        <w:rPr>
          <w:rFonts w:ascii="Lucida Sans Typewriter" w:hAnsi="Lucida Sans Typewriter"/>
          <w:sz w:val="18"/>
          <w:szCs w:val="18"/>
        </w:rPr>
        <w:fldChar w:fldCharType="end"/>
      </w:r>
      <w:r w:rsidRPr="002B272F">
        <w:rPr>
          <w:rFonts w:ascii="Lucida Sans Typewriter" w:hAnsi="Lucida Sans Typewriter"/>
          <w:sz w:val="18"/>
          <w:szCs w:val="18"/>
        </w:rPr>
        <w:t xml:space="preserve"> a = a + 1 </w:t>
      </w:r>
      <w:r w:rsidR="00FC4D3F" w:rsidRPr="002B272F">
        <w:rPr>
          <w:rFonts w:ascii="Lucida Sans Typewriter" w:hAnsi="Lucida Sans Typewriter"/>
          <w:sz w:val="18"/>
          <w:szCs w:val="18"/>
        </w:rPr>
        <w:fldChar w:fldCharType="begin"/>
      </w:r>
      <w:r w:rsidR="00FC4D3F" w:rsidRPr="002B272F">
        <w:rPr>
          <w:rFonts w:ascii="Lucida Sans Typewriter" w:hAnsi="Lucida Sans Typewriter"/>
          <w:sz w:val="18"/>
          <w:szCs w:val="18"/>
        </w:rPr>
        <w:instrText xml:space="preserve"> SYMBOL  125  \* MERGEFORMAT </w:instrText>
      </w:r>
      <w:r w:rsidR="00FC4D3F" w:rsidRPr="002B272F">
        <w:rPr>
          <w:rFonts w:ascii="Lucida Sans Typewriter" w:hAnsi="Lucida Sans Typewriter"/>
          <w:sz w:val="18"/>
          <w:szCs w:val="18"/>
        </w:rPr>
        <w:fldChar w:fldCharType="end"/>
      </w:r>
      <w:r w:rsidRPr="002B272F">
        <w:rPr>
          <w:rFonts w:ascii="Lucida Sans Typewriter" w:hAnsi="Lucida Sans Typewriter"/>
          <w:sz w:val="18"/>
          <w:szCs w:val="18"/>
        </w:rPr>
        <w:t xml:space="preserve">, </w:t>
      </w:r>
      <w:r w:rsidRPr="002B272F">
        <w:rPr>
          <w:rFonts w:ascii="Lucida Sans Typewriter" w:hAnsi="Lucida Sans Typewriter"/>
          <w:sz w:val="18"/>
          <w:szCs w:val="18"/>
        </w:rPr>
        <w:fldChar w:fldCharType="begin"/>
      </w:r>
      <w:r w:rsidRPr="002B272F">
        <w:rPr>
          <w:rFonts w:ascii="Lucida Sans Typewriter" w:hAnsi="Lucida Sans Typewriter"/>
          <w:sz w:val="18"/>
          <w:szCs w:val="18"/>
        </w:rPr>
        <w:instrText xml:space="preserve"> SYMBOL  123  \* MERGEFORMAT </w:instrText>
      </w:r>
      <w:r w:rsidRPr="002B272F">
        <w:rPr>
          <w:rFonts w:ascii="Lucida Sans Typewriter" w:hAnsi="Lucida Sans Typewriter"/>
          <w:sz w:val="18"/>
          <w:szCs w:val="18"/>
        </w:rPr>
        <w:fldChar w:fldCharType="end"/>
      </w:r>
      <w:r w:rsidRPr="002B272F">
        <w:rPr>
          <w:rFonts w:ascii="Lucida Sans Typewriter" w:hAnsi="Lucida Sans Typewriter"/>
          <w:sz w:val="18"/>
          <w:szCs w:val="18"/>
        </w:rPr>
        <w:t xml:space="preserve"> a = 1 ; x = p.value </w:t>
      </w:r>
      <w:r w:rsidR="00FC4D3F" w:rsidRPr="002B272F">
        <w:rPr>
          <w:rFonts w:ascii="Lucida Sans Typewriter" w:hAnsi="Lucida Sans Typewriter"/>
          <w:sz w:val="18"/>
          <w:szCs w:val="18"/>
        </w:rPr>
        <w:fldChar w:fldCharType="begin"/>
      </w:r>
      <w:r w:rsidR="00FC4D3F" w:rsidRPr="002B272F">
        <w:rPr>
          <w:rFonts w:ascii="Lucida Sans Typewriter" w:hAnsi="Lucida Sans Typewriter"/>
          <w:sz w:val="18"/>
          <w:szCs w:val="18"/>
        </w:rPr>
        <w:instrText xml:space="preserve"> SYMBOL  125  \* MERGEFORMAT </w:instrText>
      </w:r>
      <w:r w:rsidR="00FC4D3F" w:rsidRPr="002B272F">
        <w:rPr>
          <w:rFonts w:ascii="Lucida Sans Typewriter" w:hAnsi="Lucida Sans Typewriter"/>
          <w:sz w:val="18"/>
          <w:szCs w:val="18"/>
        </w:rPr>
        <w:fldChar w:fldCharType="end"/>
      </w:r>
      <w:r w:rsidRPr="002B272F">
        <w:rPr>
          <w:rFonts w:ascii="Lucida Sans Typewriter" w:hAnsi="Lucida Sans Typewriter"/>
          <w:sz w:val="18"/>
          <w:szCs w:val="18"/>
        </w:rPr>
        <w:t xml:space="preserve"> ) ; </w:t>
      </w:r>
    </w:p>
    <w:p w14:paraId="661E9E5B" w14:textId="77777777" w:rsidR="00B139D2" w:rsidRPr="000D737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i/>
          <w:color w:val="FF0000"/>
          <w:sz w:val="18"/>
          <w:szCs w:val="18"/>
        </w:rPr>
      </w:pPr>
      <w:r w:rsidRPr="000D737F">
        <w:rPr>
          <w:rFonts w:ascii="Lucida Sans Typewriter" w:hAnsi="Lucida Sans Typewriter"/>
          <w:i/>
          <w:color w:val="FF0000"/>
          <w:sz w:val="18"/>
          <w:szCs w:val="18"/>
        </w:rPr>
        <w:t xml:space="preserve">          // every 6 notes, x changes</w:t>
      </w:r>
    </w:p>
    <w:p w14:paraId="3FADFC73" w14:textId="77777777" w:rsidR="00B139D2" w:rsidRPr="002B272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sz w:val="18"/>
          <w:szCs w:val="18"/>
        </w:rPr>
      </w:pPr>
      <w:r w:rsidRPr="002B272F">
        <w:rPr>
          <w:rFonts w:ascii="Lucida Sans Typewriter" w:hAnsi="Lucida Sans Typewriter"/>
          <w:sz w:val="18"/>
          <w:szCs w:val="18"/>
        </w:rPr>
        <w:t xml:space="preserve">      y = </w:t>
      </w:r>
      <w:proofErr w:type="gramStart"/>
      <w:r w:rsidRPr="00C31182">
        <w:rPr>
          <w:rFonts w:ascii="Lucida Sans Typewriter" w:hAnsi="Lucida Sans Typewriter"/>
          <w:b/>
          <w:color w:val="0000FF"/>
          <w:sz w:val="18"/>
          <w:szCs w:val="18"/>
        </w:rPr>
        <w:t>Synth</w:t>
      </w:r>
      <w:r w:rsidRPr="002B272F">
        <w:rPr>
          <w:rFonts w:ascii="Lucida Sans Typewriter" w:hAnsi="Lucida Sans Typewriter"/>
          <w:sz w:val="18"/>
          <w:szCs w:val="18"/>
        </w:rPr>
        <w:t>(</w:t>
      </w:r>
      <w:proofErr w:type="gramEnd"/>
      <w:r w:rsidRPr="002B272F">
        <w:rPr>
          <w:rFonts w:ascii="Lucida Sans Typewriter" w:hAnsi="Lucida Sans Typewriter"/>
          <w:sz w:val="18"/>
          <w:szCs w:val="18"/>
        </w:rPr>
        <w:t xml:space="preserve"> "kashmir", [ freq: x.midicps ] ) ; </w:t>
      </w:r>
    </w:p>
    <w:p w14:paraId="10BAAE22" w14:textId="77777777" w:rsidR="00B139D2" w:rsidRPr="000D737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i/>
          <w:color w:val="FF0000"/>
          <w:sz w:val="18"/>
          <w:szCs w:val="18"/>
        </w:rPr>
      </w:pPr>
      <w:r w:rsidRPr="000D737F">
        <w:rPr>
          <w:rFonts w:ascii="Lucida Sans Typewriter" w:hAnsi="Lucida Sans Typewriter"/>
          <w:i/>
          <w:color w:val="FF0000"/>
          <w:sz w:val="18"/>
          <w:szCs w:val="18"/>
        </w:rPr>
        <w:t xml:space="preserve">          // calls SynthDef "kashmir" with current note</w:t>
      </w:r>
    </w:p>
    <w:p w14:paraId="64B70679" w14:textId="77777777" w:rsidR="00B139D2" w:rsidRPr="000D737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i/>
          <w:color w:val="FF0000"/>
          <w:sz w:val="18"/>
          <w:szCs w:val="18"/>
        </w:rPr>
      </w:pPr>
      <w:r w:rsidRPr="000D737F">
        <w:rPr>
          <w:rFonts w:ascii="Lucida Sans Typewriter" w:hAnsi="Lucida Sans Typewriter"/>
          <w:i/>
          <w:color w:val="FF0000"/>
          <w:sz w:val="18"/>
          <w:szCs w:val="18"/>
        </w:rPr>
        <w:t xml:space="preserve">          // midicps (cycles per second) allows you to use midi </w:t>
      </w:r>
    </w:p>
    <w:p w14:paraId="5C802BAB" w14:textId="77777777" w:rsidR="00B139D2" w:rsidRPr="000D737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i/>
          <w:color w:val="FF0000"/>
          <w:sz w:val="18"/>
          <w:szCs w:val="18"/>
        </w:rPr>
      </w:pPr>
      <w:r w:rsidRPr="000D737F">
        <w:rPr>
          <w:rFonts w:ascii="Lucida Sans Typewriter" w:hAnsi="Lucida Sans Typewriter"/>
          <w:i/>
          <w:color w:val="FF0000"/>
          <w:sz w:val="18"/>
          <w:szCs w:val="18"/>
        </w:rPr>
        <w:t xml:space="preserve">          //    numbers, which are then converted to hertz</w:t>
      </w:r>
    </w:p>
    <w:p w14:paraId="3C18258C" w14:textId="77777777" w:rsidR="00B139D2" w:rsidRPr="002B272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sz w:val="18"/>
          <w:szCs w:val="18"/>
        </w:rPr>
      </w:pPr>
      <w:r w:rsidRPr="002B272F">
        <w:rPr>
          <w:rFonts w:ascii="Lucida Sans Typewriter" w:hAnsi="Lucida Sans Typewriter"/>
          <w:sz w:val="18"/>
          <w:szCs w:val="18"/>
        </w:rPr>
        <w:t xml:space="preserve">      </w:t>
      </w:r>
      <w:proofErr w:type="gramStart"/>
      <w:r w:rsidRPr="002B272F">
        <w:rPr>
          <w:rFonts w:ascii="Lucida Sans Typewriter" w:hAnsi="Lucida Sans Typewriter"/>
          <w:sz w:val="18"/>
          <w:szCs w:val="18"/>
        </w:rPr>
        <w:t>q.value.wait ;</w:t>
      </w:r>
      <w:proofErr w:type="gramEnd"/>
      <w:r w:rsidRPr="002B272F">
        <w:rPr>
          <w:rFonts w:ascii="Lucida Sans Typewriter" w:hAnsi="Lucida Sans Typewriter"/>
          <w:sz w:val="18"/>
          <w:szCs w:val="18"/>
        </w:rPr>
        <w:t xml:space="preserve"> </w:t>
      </w:r>
    </w:p>
    <w:p w14:paraId="05655151" w14:textId="77777777" w:rsidR="00B139D2" w:rsidRPr="002B272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sz w:val="18"/>
          <w:szCs w:val="18"/>
        </w:rPr>
      </w:pPr>
      <w:r w:rsidRPr="002B272F">
        <w:rPr>
          <w:rFonts w:ascii="Lucida Sans Typewriter" w:hAnsi="Lucida Sans Typewriter"/>
          <w:sz w:val="18"/>
          <w:szCs w:val="18"/>
        </w:rPr>
        <w:t xml:space="preserve">          // #.wait is the number of seconds to wait     </w:t>
      </w:r>
    </w:p>
    <w:p w14:paraId="1AED41A8" w14:textId="77777777" w:rsidR="00B139D2" w:rsidRPr="002B272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sz w:val="18"/>
          <w:szCs w:val="18"/>
        </w:rPr>
      </w:pPr>
      <w:r w:rsidRPr="002B272F">
        <w:rPr>
          <w:rFonts w:ascii="Lucida Sans Typewriter" w:hAnsi="Lucida Sans Typewriter"/>
          <w:sz w:val="18"/>
          <w:szCs w:val="18"/>
        </w:rPr>
        <w:t xml:space="preserve">     </w:t>
      </w:r>
      <w:r w:rsidR="00FC4D3F" w:rsidRPr="002B272F">
        <w:rPr>
          <w:rFonts w:ascii="Lucida Sans Typewriter" w:hAnsi="Lucida Sans Typewriter"/>
          <w:sz w:val="18"/>
          <w:szCs w:val="18"/>
        </w:rPr>
        <w:fldChar w:fldCharType="begin"/>
      </w:r>
      <w:r w:rsidR="00FC4D3F" w:rsidRPr="002B272F">
        <w:rPr>
          <w:rFonts w:ascii="Lucida Sans Typewriter" w:hAnsi="Lucida Sans Typewriter"/>
          <w:sz w:val="18"/>
          <w:szCs w:val="18"/>
        </w:rPr>
        <w:instrText xml:space="preserve"> SYMBOL  125  \* MERGEFORMAT </w:instrText>
      </w:r>
      <w:r w:rsidR="00FC4D3F" w:rsidRPr="002B272F">
        <w:rPr>
          <w:rFonts w:ascii="Lucida Sans Typewriter" w:hAnsi="Lucida Sans Typewriter"/>
          <w:sz w:val="18"/>
          <w:szCs w:val="18"/>
        </w:rPr>
        <w:fldChar w:fldCharType="end"/>
      </w:r>
      <w:r w:rsidRPr="002B272F">
        <w:rPr>
          <w:rFonts w:ascii="Lucida Sans Typewriter" w:hAnsi="Lucida Sans Typewriter"/>
          <w:sz w:val="18"/>
          <w:szCs w:val="18"/>
        </w:rPr>
        <w:t>);</w:t>
      </w:r>
    </w:p>
    <w:p w14:paraId="1AFC8A79" w14:textId="77777777" w:rsidR="00B139D2" w:rsidRPr="002B272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sz w:val="18"/>
          <w:szCs w:val="18"/>
        </w:rPr>
      </w:pPr>
      <w:r w:rsidRPr="002B272F">
        <w:rPr>
          <w:rFonts w:ascii="Lucida Sans Typewriter" w:hAnsi="Lucida Sans Typewriter"/>
          <w:sz w:val="18"/>
          <w:szCs w:val="18"/>
        </w:rPr>
        <w:t xml:space="preserve">   </w:t>
      </w:r>
      <w:r w:rsidR="00FC4D3F" w:rsidRPr="002B272F">
        <w:rPr>
          <w:rFonts w:ascii="Lucida Sans Typewriter" w:hAnsi="Lucida Sans Typewriter"/>
          <w:sz w:val="18"/>
          <w:szCs w:val="18"/>
        </w:rPr>
        <w:fldChar w:fldCharType="begin"/>
      </w:r>
      <w:r w:rsidR="00FC4D3F" w:rsidRPr="002B272F">
        <w:rPr>
          <w:rFonts w:ascii="Lucida Sans Typewriter" w:hAnsi="Lucida Sans Typewriter"/>
          <w:sz w:val="18"/>
          <w:szCs w:val="18"/>
        </w:rPr>
        <w:instrText xml:space="preserve"> SYMBOL  125  \* MERGEFORMAT </w:instrText>
      </w:r>
      <w:r w:rsidR="00FC4D3F" w:rsidRPr="002B272F">
        <w:rPr>
          <w:rFonts w:ascii="Lucida Sans Typewriter" w:hAnsi="Lucida Sans Typewriter"/>
          <w:sz w:val="18"/>
          <w:szCs w:val="18"/>
        </w:rPr>
        <w:fldChar w:fldCharType="end"/>
      </w:r>
      <w:r w:rsidRPr="002B272F">
        <w:rPr>
          <w:rFonts w:ascii="Lucida Sans Typewriter" w:hAnsi="Lucida Sans Typewriter"/>
          <w:sz w:val="18"/>
          <w:szCs w:val="18"/>
        </w:rPr>
        <w:t>);</w:t>
      </w:r>
    </w:p>
    <w:p w14:paraId="6558FF86" w14:textId="77777777" w:rsidR="00B139D2" w:rsidRPr="002B272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sz w:val="18"/>
          <w:szCs w:val="18"/>
        </w:rPr>
      </w:pPr>
      <w:r w:rsidRPr="002B272F">
        <w:rPr>
          <w:rFonts w:ascii="Lucida Sans Typewriter" w:hAnsi="Lucida Sans Typewriter"/>
          <w:sz w:val="18"/>
          <w:szCs w:val="18"/>
        </w:rPr>
        <w:t xml:space="preserve">   </w:t>
      </w:r>
      <w:proofErr w:type="gramStart"/>
      <w:r w:rsidRPr="002B272F">
        <w:rPr>
          <w:rFonts w:ascii="Lucida Sans Typewriter" w:hAnsi="Lucida Sans Typewriter"/>
          <w:sz w:val="18"/>
          <w:szCs w:val="18"/>
        </w:rPr>
        <w:t>t.start ;</w:t>
      </w:r>
      <w:proofErr w:type="gramEnd"/>
    </w:p>
    <w:p w14:paraId="224FA108" w14:textId="77777777" w:rsidR="00B139D2" w:rsidRPr="002B272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sz w:val="18"/>
          <w:szCs w:val="18"/>
        </w:rPr>
      </w:pPr>
      <w:r w:rsidRPr="002B272F">
        <w:rPr>
          <w:rFonts w:ascii="Lucida Sans Typewriter" w:hAnsi="Lucida Sans Typewriter"/>
          <w:sz w:val="18"/>
          <w:szCs w:val="18"/>
        </w:rPr>
        <w:t>)</w:t>
      </w:r>
    </w:p>
    <w:p w14:paraId="63E17237" w14:textId="77777777" w:rsidR="00B139D2" w:rsidRPr="002B272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sz w:val="18"/>
          <w:szCs w:val="18"/>
        </w:rPr>
      </w:pPr>
    </w:p>
    <w:p w14:paraId="5AE79EAA" w14:textId="77777777" w:rsidR="00B139D2" w:rsidRPr="000D737F"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i/>
          <w:color w:val="FF0000"/>
          <w:sz w:val="18"/>
          <w:szCs w:val="18"/>
        </w:rPr>
      </w:pPr>
      <w:r w:rsidRPr="000D737F">
        <w:rPr>
          <w:rFonts w:ascii="Lucida Sans Typewriter" w:hAnsi="Lucida Sans Typewriter"/>
          <w:i/>
          <w:color w:val="FF0000"/>
          <w:sz w:val="18"/>
          <w:szCs w:val="18"/>
        </w:rPr>
        <w:t>// Press [Ctrl+KeyPad Enter]</w:t>
      </w:r>
      <w:r w:rsidR="00244AA1" w:rsidRPr="000D737F">
        <w:rPr>
          <w:rFonts w:ascii="Lucida Sans Typewriter" w:hAnsi="Lucida Sans Typewriter"/>
          <w:i/>
          <w:color w:val="FF0000"/>
          <w:sz w:val="18"/>
          <w:szCs w:val="18"/>
        </w:rPr>
        <w:t xml:space="preserve"> on line below to stop the task</w:t>
      </w:r>
    </w:p>
    <w:p w14:paraId="02BED52D" w14:textId="77777777" w:rsidR="00B139D2" w:rsidRDefault="00B139D2"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sz w:val="18"/>
          <w:szCs w:val="18"/>
        </w:rPr>
      </w:pPr>
      <w:proofErr w:type="gramStart"/>
      <w:r w:rsidRPr="002B272F">
        <w:rPr>
          <w:rFonts w:ascii="Lucida Sans Typewriter" w:hAnsi="Lucida Sans Typewriter"/>
          <w:sz w:val="18"/>
          <w:szCs w:val="18"/>
        </w:rPr>
        <w:t>t.stop ;</w:t>
      </w:r>
      <w:proofErr w:type="gramEnd"/>
    </w:p>
    <w:p w14:paraId="6E04C4A9" w14:textId="77777777" w:rsidR="002B272F" w:rsidRPr="002B272F" w:rsidRDefault="002B272F" w:rsidP="00D860DF">
      <w:pPr>
        <w:pStyle w:val="SingleSpaced"/>
        <w:pBdr>
          <w:top w:val="single" w:sz="4" w:space="1" w:color="auto"/>
          <w:left w:val="single" w:sz="4" w:space="1" w:color="auto"/>
          <w:bottom w:val="single" w:sz="4" w:space="1" w:color="auto"/>
          <w:right w:val="single" w:sz="4" w:space="1" w:color="auto"/>
        </w:pBdr>
        <w:tabs>
          <w:tab w:val="clear" w:pos="8640"/>
        </w:tabs>
        <w:ind w:left="540" w:right="450" w:firstLine="180"/>
        <w:rPr>
          <w:rFonts w:ascii="Lucida Sans Typewriter" w:hAnsi="Lucida Sans Typewriter"/>
          <w:sz w:val="18"/>
          <w:szCs w:val="18"/>
        </w:rPr>
      </w:pPr>
    </w:p>
    <w:p w14:paraId="47F972C5" w14:textId="22A7E560" w:rsidR="006A556E" w:rsidRDefault="006A556E" w:rsidP="00AB3233">
      <w:pPr>
        <w:pStyle w:val="Caption"/>
      </w:pPr>
      <w:proofErr w:type="gramStart"/>
      <w:r w:rsidRPr="00694FE2">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Pr="00694FE2">
        <w:t>-</w:t>
      </w:r>
      <w:r w:rsidRPr="00694FE2">
        <w:rPr>
          <w:b/>
        </w:rPr>
        <w:fldChar w:fldCharType="begin"/>
      </w:r>
      <w:r w:rsidRPr="00694FE2">
        <w:instrText xml:space="preserve"> seq figno </w:instrText>
      </w:r>
      <w:r>
        <w:instrText xml:space="preserve">\c </w:instrText>
      </w:r>
      <w:r w:rsidRPr="00694FE2">
        <w:rPr>
          <w:b/>
        </w:rPr>
        <w:fldChar w:fldCharType="separate"/>
      </w:r>
      <w:r w:rsidR="0094302E">
        <w:rPr>
          <w:noProof/>
        </w:rPr>
        <w:t>6</w:t>
      </w:r>
      <w:r w:rsidRPr="00694FE2">
        <w:rPr>
          <w:b/>
        </w:rPr>
        <w:fldChar w:fldCharType="end"/>
      </w:r>
      <w:r w:rsidRPr="00694FE2">
        <w:t>.</w:t>
      </w:r>
      <w:proofErr w:type="gramEnd"/>
      <w:r w:rsidRPr="00694FE2">
        <w:t xml:space="preserve"> </w:t>
      </w:r>
      <w:proofErr w:type="gramStart"/>
      <w:r>
        <w:t xml:space="preserve">SuperCollider program to play </w:t>
      </w:r>
      <w:r w:rsidR="00C37987">
        <w:t xml:space="preserve">the Led Zeppelin </w:t>
      </w:r>
      <w:r w:rsidR="00C37987">
        <w:rPr>
          <w:i/>
        </w:rPr>
        <w:t>Kashmir</w:t>
      </w:r>
      <w:r w:rsidR="00C37987">
        <w:t xml:space="preserve"> riff</w:t>
      </w:r>
      <w:r w:rsidR="00947A43">
        <w:t>.</w:t>
      </w:r>
      <w:proofErr w:type="gramEnd"/>
    </w:p>
    <w:p w14:paraId="48A94DA7" w14:textId="59F0ED5A" w:rsidR="002B272F" w:rsidRDefault="00955298" w:rsidP="00F13CCD">
      <w:pPr>
        <w:pStyle w:val="DoubleSpaced"/>
        <w:spacing w:after="240"/>
      </w:pPr>
      <w:r>
        <w:lastRenderedPageBreak/>
        <w:t xml:space="preserve">The same is true of Java with jMusic.  </w:t>
      </w:r>
      <w:r w:rsidR="003D5CBB">
        <w:t xml:space="preserve">Most </w:t>
      </w:r>
      <w:r w:rsidR="00FE22C4">
        <w:t>(</w:t>
      </w:r>
      <w:r w:rsidR="003D5CBB">
        <w:t>but not all</w:t>
      </w:r>
      <w:r w:rsidR="00FE22C4">
        <w:t>)</w:t>
      </w:r>
      <w:r w:rsidR="003D5CBB">
        <w:t xml:space="preserve"> of our Computer Science students are familiar with Java and know how to use libraries such as jMusic, but they would have a very hard time explaining all the non-music structures to their Music student partners.  </w:t>
      </w:r>
      <w:r w:rsidR="00E36621">
        <w:t xml:space="preserve">You can probably think of a number of other systems that you may actually use yourself but that simply wouldn’t be appropriate for your students.  The bottom line is that </w:t>
      </w:r>
      <w:r w:rsidR="00F13CCD">
        <w:t xml:space="preserve">we need a </w:t>
      </w:r>
      <w:r w:rsidR="00FE22C4">
        <w:t>less intimidating</w:t>
      </w:r>
      <w:r w:rsidR="00D25F85">
        <w:t>, more intuitive, more user-friendly</w:t>
      </w:r>
      <w:r w:rsidR="00FE22C4">
        <w:t xml:space="preserve">, yet still powerful, </w:t>
      </w:r>
      <w:r w:rsidR="00F13CCD">
        <w:t>solution.</w:t>
      </w:r>
    </w:p>
    <w:p w14:paraId="2214DF5B" w14:textId="77777777" w:rsidR="0046453B" w:rsidRDefault="004C7416" w:rsidP="009349F1">
      <w:pPr>
        <w:pStyle w:val="Heading3"/>
      </w:pPr>
      <w:r>
        <w:t xml:space="preserve">A Good </w:t>
      </w:r>
      <w:r w:rsidR="0046453B">
        <w:t xml:space="preserve">Tool that </w:t>
      </w:r>
      <w:r w:rsidR="009364DA">
        <w:t>Do</w:t>
      </w:r>
      <w:r>
        <w:t>es</w:t>
      </w:r>
      <w:r w:rsidR="009364DA">
        <w:t xml:space="preserve"> </w:t>
      </w:r>
      <w:r w:rsidR="00532702">
        <w:t>“</w:t>
      </w:r>
      <w:r w:rsidR="0046453B">
        <w:t>Work</w:t>
      </w:r>
      <w:r w:rsidR="00532702">
        <w:t>”</w:t>
      </w:r>
      <w:r w:rsidR="0046453B">
        <w:t xml:space="preserve"> for </w:t>
      </w:r>
      <w:r w:rsidR="00AC15AD">
        <w:t xml:space="preserve">Our </w:t>
      </w:r>
      <w:r w:rsidR="00532702">
        <w:t>Students</w:t>
      </w:r>
    </w:p>
    <w:p w14:paraId="15C957D0" w14:textId="5B711267" w:rsidR="000D5B09" w:rsidRDefault="004C7416" w:rsidP="000D5B09">
      <w:pPr>
        <w:pStyle w:val="DoubleSpaced"/>
      </w:pPr>
      <w:r>
        <w:t xml:space="preserve">Our solution is Scratch, a </w:t>
      </w:r>
      <w:r w:rsidR="00CD68C5">
        <w:t xml:space="preserve">visual programming environment developed </w:t>
      </w:r>
      <w:r w:rsidR="00881ADC" w:rsidRPr="00881ADC">
        <w:t>by the Lifelong Kindergarten Group</w:t>
      </w:r>
      <w:r w:rsidR="00881ADC">
        <w:t xml:space="preserve"> </w:t>
      </w:r>
      <w:r w:rsidR="00CD68C5">
        <w:t>at MIT’s Media Lab</w:t>
      </w:r>
      <w:r w:rsidR="00881ADC">
        <w:t xml:space="preserve">. </w:t>
      </w:r>
      <w:r w:rsidR="00CD68C5">
        <w:t xml:space="preserve"> </w:t>
      </w:r>
      <w:r w:rsidR="00881ADC">
        <w:t>I</w:t>
      </w:r>
      <w:r w:rsidR="00CD68C5">
        <w:t xml:space="preserve">t is freely downloadable from </w:t>
      </w:r>
      <w:r w:rsidR="00CD68C5" w:rsidRPr="00CD68C5">
        <w:rPr>
          <w:rFonts w:ascii="Verdana" w:hAnsi="Verdana" w:cs="Arial"/>
          <w:sz w:val="20"/>
        </w:rPr>
        <w:t>scratch.mit.edu</w:t>
      </w:r>
      <w:r w:rsidR="00CD68C5">
        <w:t xml:space="preserve">.  </w:t>
      </w:r>
      <w:r w:rsidR="00805B9E">
        <w:t>It runs on Mac OS X (version 10.4 or later), numerous versions of Windows, and Ubuntu</w:t>
      </w:r>
      <w:r w:rsidR="000A36FD">
        <w:t>.</w:t>
      </w:r>
      <w:r w:rsidR="000A36FD">
        <w:rPr>
          <w:rStyle w:val="FootnoteReference"/>
        </w:rPr>
        <w:footnoteReference w:id="3"/>
      </w:r>
      <w:r w:rsidR="00CA2883">
        <w:t xml:space="preserve">  </w:t>
      </w:r>
    </w:p>
    <w:p w14:paraId="683A916A" w14:textId="6C736218" w:rsidR="009363DC" w:rsidRDefault="00A65BE0" w:rsidP="005A0C74">
      <w:pPr>
        <w:pStyle w:val="DoubleSpaced"/>
      </w:pPr>
      <w:r>
        <w:t xml:space="preserve">Although </w:t>
      </w:r>
      <w:r w:rsidR="0076796E">
        <w:t xml:space="preserve">Scratch is designed for </w:t>
      </w:r>
      <w:r>
        <w:t xml:space="preserve">young </w:t>
      </w:r>
      <w:r w:rsidR="0076796E">
        <w:t xml:space="preserve">children, it “works” for </w:t>
      </w:r>
      <w:r w:rsidR="001D10CC">
        <w:t xml:space="preserve">college </w:t>
      </w:r>
      <w:r w:rsidR="0076796E">
        <w:t xml:space="preserve">students for a number of reasons.  First, one should not be mistaken by its stated target audience or the word “Kindergarten” in the name of the group that developed it.  In experienced hands, Scratch can be used to produce very sophisticated programs.  The beauty of Scratch’s visual programming paradigm is that it makes the threshold of entry into the world of programming very low.  That is, complete novices can do interesting things very </w:t>
      </w:r>
      <w:r w:rsidR="0076796E">
        <w:lastRenderedPageBreak/>
        <w:t xml:space="preserve">quickly, and the block design makes understanding the programming constructs involved considerably easier than seeing them in textual code.  </w:t>
      </w:r>
    </w:p>
    <w:p w14:paraId="29E97AF5" w14:textId="6D043D8E" w:rsidR="00A042EE" w:rsidRDefault="0076796E" w:rsidP="00410FDE">
      <w:pPr>
        <w:pStyle w:val="DoubleSpaced"/>
      </w:pPr>
      <w:r>
        <w:t>The “Lifelong Kindergarten Group” is not about developing software for children in kindergarten.  It is about developing software that makes it easy to experiment and joyful to learn by trial and error, just as kindergarten</w:t>
      </w:r>
      <w:r w:rsidR="009363DC">
        <w:t xml:space="preserve"> children do</w:t>
      </w:r>
      <w:r>
        <w:t>.</w:t>
      </w:r>
      <w:r w:rsidR="009363DC">
        <w:t xml:space="preserve">  </w:t>
      </w:r>
      <w:r w:rsidR="00410FDE">
        <w:t>The Director of the Lifelong Kindergarten Group is Prof. Mitchel Resnick, a proponent of Seymour Papert’s constructi</w:t>
      </w:r>
      <w:r w:rsidR="007E036C">
        <w:t>on</w:t>
      </w:r>
      <w:r w:rsidR="00410FDE">
        <w:t>ist theories of learning</w:t>
      </w:r>
      <w:r w:rsidR="00A042EE">
        <w:t xml:space="preserve"> </w:t>
      </w:r>
      <w:r w:rsidR="00A042EE">
        <w:fldChar w:fldCharType="begin"/>
      </w:r>
      <w:r w:rsidR="002D7497">
        <w:instrText xml:space="preserve"> ADDIN EN.CITE &lt;EndNote&gt;&lt;Cite&gt;&lt;Author&gt;Papert&lt;/Author&gt;&lt;Year&gt;1993&lt;/Year&gt;&lt;RecNum&gt;3&lt;/RecNum&gt;&lt;DisplayText&gt;[12]&lt;/DisplayText&gt;&lt;record&gt;&lt;rec-number&gt;3&lt;/rec-number&gt;&lt;foreign-keys&gt;&lt;key app="EN" db-id="we0zp9rzrtpdauer9abv5aph9zexsa52a5sw"&gt;3&lt;/key&gt;&lt;key app="ENWeb" db-id="SSnE9wrtqgYAAE68948"&gt;3&lt;/key&gt;&lt;/foreign-keys&gt;&lt;ref-type name="Book"&gt;6&lt;/ref-type&gt;&lt;contributors&gt;&lt;authors&gt;&lt;author&gt;Papert, Seymour&lt;/author&gt;&lt;/authors&gt;&lt;/contributors&gt;&lt;titles&gt;&lt;title&gt;The Children&amp;apos;s Machine: Rethinking School in the Age of the Computer&lt;/title&gt;&lt;/titles&gt;&lt;section&gt;132&lt;/section&gt;&lt;dates&gt;&lt;year&gt;1993&lt;/year&gt;&lt;/dates&gt;&lt;pub-location&gt;New York&lt;/pub-location&gt;&lt;publisher&gt;Basic Books&lt;/publisher&gt;&lt;urls&gt;&lt;/urls&gt;&lt;/record&gt;&lt;/Cite&gt;&lt;/EndNote&gt;</w:instrText>
      </w:r>
      <w:r w:rsidR="00A042EE">
        <w:fldChar w:fldCharType="separate"/>
      </w:r>
      <w:r w:rsidR="002D7497">
        <w:rPr>
          <w:noProof/>
        </w:rPr>
        <w:t>[</w:t>
      </w:r>
      <w:hyperlink w:anchor="_ENREF_12" w:tooltip="Papert, 1993 #3" w:history="1">
        <w:r w:rsidR="002D7497">
          <w:rPr>
            <w:noProof/>
          </w:rPr>
          <w:t>12</w:t>
        </w:r>
      </w:hyperlink>
      <w:r w:rsidR="002D7497">
        <w:rPr>
          <w:noProof/>
        </w:rPr>
        <w:t>]</w:t>
      </w:r>
      <w:r w:rsidR="00A042EE">
        <w:fldChar w:fldCharType="end"/>
      </w:r>
      <w:r w:rsidR="00410FDE">
        <w:t xml:space="preserve">.  Resnick argues that “the ‘kindergarten approach to Learning’ — characterized by a spiraling cycle of Imagine, Create, Play, Share, Reflect, and back to Imagine — is ideally suited to the needs of the 21st century, helping learners develop the creative-thinking skills that are critical to success and </w:t>
      </w:r>
      <w:r w:rsidR="00A042EE">
        <w:t>satisfaction in today’s society</w:t>
      </w:r>
      <w:r w:rsidR="00410FDE">
        <w:t>”</w:t>
      </w:r>
      <w:r w:rsidR="00A042EE">
        <w:t xml:space="preserve"> </w:t>
      </w:r>
      <w:r w:rsidR="00A042EE">
        <w:fldChar w:fldCharType="begin"/>
      </w:r>
      <w:r w:rsidR="002D7497">
        <w:instrText xml:space="preserve"> ADDIN EN.CITE &lt;EndNote&gt;&lt;Cite&gt;&lt;Author&gt;Resnick&lt;/Author&gt;&lt;Year&gt;2007&lt;/Year&gt;&lt;RecNum&gt;101&lt;/RecNum&gt;&lt;DisplayText&gt;[15]&lt;/DisplayText&gt;&lt;record&gt;&lt;rec-number&gt;101&lt;/rec-number&gt;&lt;foreign-keys&gt;&lt;key app="EN" db-id="we0zp9rzrtpdauer9abv5aph9zexsa52a5sw"&gt;101&lt;/key&gt;&lt;/foreign-keys&gt;&lt;ref-type name="Conference Paper"&gt;47&lt;/ref-type&gt;&lt;contributors&gt;&lt;authors&gt;&lt;author&gt;Mitchel Resnick&lt;/author&gt;&lt;/authors&gt;&lt;/contributors&gt;&lt;titles&gt;&lt;title&gt;All I really need to know (about creative thinking) I learned (by studying how children learn) in kindergarten&lt;/title&gt;&lt;secondary-title&gt;Proceedings of the 6th ACM SIGCHI conference on Creativity &amp;amp; Cognition&lt;/secondary-title&gt;&lt;/titles&gt;&lt;pages&gt;1-6&lt;/pages&gt;&lt;dates&gt;&lt;year&gt;2007&lt;/year&gt;&lt;/dates&gt;&lt;pub-location&gt;Washington, DC, USA&lt;/pub-location&gt;&lt;publisher&gt;ACM&lt;/publisher&gt;&lt;urls&gt;&lt;/urls&gt;&lt;custom1&gt;1254961&lt;/custom1&gt;&lt;electronic-resource-num&gt;10.1145/1254960.1254961&lt;/electronic-resource-num&gt;&lt;/record&gt;&lt;/Cite&gt;&lt;/EndNote&gt;</w:instrText>
      </w:r>
      <w:r w:rsidR="00A042EE">
        <w:fldChar w:fldCharType="separate"/>
      </w:r>
      <w:r w:rsidR="002D7497">
        <w:rPr>
          <w:noProof/>
        </w:rPr>
        <w:t>[</w:t>
      </w:r>
      <w:hyperlink w:anchor="_ENREF_15" w:tooltip="Resnick, 2007 #101" w:history="1">
        <w:r w:rsidR="002D7497">
          <w:rPr>
            <w:noProof/>
          </w:rPr>
          <w:t>15</w:t>
        </w:r>
      </w:hyperlink>
      <w:r w:rsidR="002D7497">
        <w:rPr>
          <w:noProof/>
        </w:rPr>
        <w:t>]</w:t>
      </w:r>
      <w:r w:rsidR="00A042EE">
        <w:fldChar w:fldCharType="end"/>
      </w:r>
      <w:r w:rsidR="00A042EE">
        <w:t xml:space="preserve">.  </w:t>
      </w:r>
    </w:p>
    <w:p w14:paraId="7D1ECE9C" w14:textId="47923F73" w:rsidR="0076796E" w:rsidRDefault="00A042EE" w:rsidP="00410FDE">
      <w:pPr>
        <w:pStyle w:val="DoubleSpaced"/>
      </w:pPr>
      <w:r>
        <w:t xml:space="preserve">Thus, Scratch is not a “toy” </w:t>
      </w:r>
      <w:r w:rsidR="00AB5FB3">
        <w:t xml:space="preserve">language or </w:t>
      </w:r>
      <w:r>
        <w:t xml:space="preserve">system. </w:t>
      </w:r>
      <w:r w:rsidR="00233CDB">
        <w:t xml:space="preserve"> </w:t>
      </w:r>
      <w:r>
        <w:t xml:space="preserve">Resnick designed it to achieve goals </w:t>
      </w:r>
      <w:r w:rsidR="00233CDB">
        <w:t xml:space="preserve">that he credits to </w:t>
      </w:r>
      <w:r w:rsidR="007512B1">
        <w:t xml:space="preserve">Seymour </w:t>
      </w:r>
      <w:r>
        <w:t>Papert</w:t>
      </w:r>
      <w:r w:rsidR="00D277FA">
        <w:t>,</w:t>
      </w:r>
      <w:r w:rsidR="00A73A03">
        <w:t xml:space="preserve"> as </w:t>
      </w:r>
      <w:r w:rsidR="00233CDB">
        <w:t xml:space="preserve">embodied in </w:t>
      </w:r>
      <w:r w:rsidR="007512B1">
        <w:t>Papert’</w:t>
      </w:r>
      <w:r w:rsidR="00233CDB">
        <w:t xml:space="preserve">s seminal book </w:t>
      </w:r>
      <w:r w:rsidR="00233CDB" w:rsidRPr="00233CDB">
        <w:rPr>
          <w:i/>
        </w:rPr>
        <w:t>Mindstorms</w:t>
      </w:r>
      <w:r w:rsidR="00233CDB">
        <w:t xml:space="preserve"> </w:t>
      </w:r>
      <w:r w:rsidR="00233CDB">
        <w:fldChar w:fldCharType="begin"/>
      </w:r>
      <w:r w:rsidR="002D7497">
        <w:instrText xml:space="preserve"> ADDIN EN.CITE &lt;EndNote&gt;&lt;Cite&gt;&lt;Author&gt;Papert&lt;/Author&gt;&lt;Year&gt;1980&lt;/Year&gt;&lt;RecNum&gt;102&lt;/RecNum&gt;&lt;DisplayText&gt;[11]&lt;/DisplayText&gt;&lt;record&gt;&lt;rec-number&gt;102&lt;/rec-number&gt;&lt;foreign-keys&gt;&lt;key app="EN" db-id="we0zp9rzrtpdauer9abv5aph9zexsa52a5sw"&gt;102&lt;/key&gt;&lt;/foreign-keys&gt;&lt;ref-type name="Book"&gt;6&lt;/ref-type&gt;&lt;contributors&gt;&lt;authors&gt;&lt;author&gt;Papert, Seymour&lt;/author&gt;&lt;/authors&gt;&lt;/contributors&gt;&lt;titles&gt;&lt;title&gt;Mindstorms: Children, Computers, and Powerful Ideas&lt;/title&gt;&lt;/titles&gt;&lt;dates&gt;&lt;year&gt;1980&lt;/year&gt;&lt;/dates&gt;&lt;pub-location&gt;New York&lt;/pub-location&gt;&lt;publisher&gt;Basic Books&lt;/publisher&gt;&lt;urls&gt;&lt;/urls&gt;&lt;/record&gt;&lt;/Cite&gt;&lt;/EndNote&gt;</w:instrText>
      </w:r>
      <w:r w:rsidR="00233CDB">
        <w:fldChar w:fldCharType="separate"/>
      </w:r>
      <w:r w:rsidR="002D7497">
        <w:rPr>
          <w:noProof/>
        </w:rPr>
        <w:t>[</w:t>
      </w:r>
      <w:hyperlink w:anchor="_ENREF_11" w:tooltip="Papert, 1980 #102" w:history="1">
        <w:r w:rsidR="002D7497">
          <w:rPr>
            <w:noProof/>
          </w:rPr>
          <w:t>11</w:t>
        </w:r>
      </w:hyperlink>
      <w:r w:rsidR="002D7497">
        <w:rPr>
          <w:noProof/>
        </w:rPr>
        <w:t>]</w:t>
      </w:r>
      <w:r w:rsidR="00233CDB">
        <w:fldChar w:fldCharType="end"/>
      </w:r>
      <w:r w:rsidR="00D277FA">
        <w:t>, and built on concepts pioneered in the Logo programming language.</w:t>
      </w:r>
    </w:p>
    <w:p w14:paraId="21E92D10" w14:textId="38CFF468" w:rsidR="00233CDB" w:rsidRDefault="00233CDB" w:rsidP="00233CDB">
      <w:pPr>
        <w:pStyle w:val="Quote"/>
      </w:pPr>
      <w:r>
        <w:t xml:space="preserve">Papert argued that programming languages should have a “low floor” (easy to get started) and a “high ceiling” (opportunities to create increasingly complex projects over time).  In addition, languages need “wide walls” (supporting many different types of projects so people with many different interests and learning styles can all become engaged).  </w:t>
      </w:r>
      <w:r>
        <w:fldChar w:fldCharType="begin"/>
      </w:r>
      <w:r w:rsidR="002D7497">
        <w:instrText xml:space="preserve"> ADDIN EN.CITE &lt;EndNote&gt;&lt;Cite&gt;&lt;Author&gt;Resnick&lt;/Author&gt;&lt;Year&gt;2009&lt;/Year&gt;&lt;RecNum&gt;40&lt;/RecNum&gt;&lt;DisplayText&gt;[16]&lt;/DisplayText&gt;&lt;record&gt;&lt;rec-number&gt;40&lt;/rec-number&gt;&lt;foreign-keys&gt;&lt;key app="EN" db-id="we0zp9rzrtpdauer9abv5aph9zexsa52a5sw"&gt;40&lt;/key&gt;&lt;key app="ENWeb" db-id="SSnE9wrtqgYAAE68948"&gt;38&lt;/key&gt;&lt;/foreign-keys&gt;&lt;ref-type name="Journal Article"&gt;17&lt;/ref-type&gt;&lt;contributors&gt;&lt;authors&gt;&lt;author&gt;Resnick, Mitchel&lt;/author&gt;&lt;author&gt;Maloney, John&lt;/author&gt;&lt;author&gt;Monroyhernández, Andrés&lt;/author&gt;&lt;author&gt;Rusk, Natalie&lt;/author&gt;&lt;author&gt;Eastmond, Evelyn&lt;/author&gt;&lt;author&gt;Brennan, Karen&lt;/author&gt;&lt;author&gt;Millner, Amon&lt;/author&gt;&lt;author&gt;Rosenbaum, Eric&lt;/author&gt;&lt;author&gt;Silver, Jay&lt;/author&gt;&lt;author&gt;Silverman, Brian&lt;/author&gt;&lt;author&gt;Kafai, Yasmin&lt;/author&gt;&lt;/authors&gt;&lt;/contributors&gt;&lt;titles&gt;&lt;title&gt;Scratch Programming for All&lt;/title&gt;&lt;secondary-title&gt;Comm. of the ACM&lt;/secondary-title&gt;&lt;/titles&gt;&lt;periodical&gt;&lt;full-title&gt;Comm. of the ACM&lt;/full-title&gt;&lt;/periodical&gt;&lt;pages&gt;60-67&lt;/pages&gt;&lt;volume&gt;52&lt;/volume&gt;&lt;number&gt;11&lt;/number&gt;&lt;dates&gt;&lt;year&gt;2009&lt;/year&gt;&lt;/dates&gt;&lt;publisher&gt;ACM&lt;/publisher&gt;&lt;isbn&gt;0001-0782&lt;/isbn&gt;&lt;urls&gt;&lt;related-urls&gt;&lt;url&gt;portal.acm.org/citation.cfm?id=1592761&amp;amp;coll=ACM&amp;amp;dl=ACM&amp;amp;CFID=67715716&amp;amp;CFTOKEN=20269200#&lt;/url&gt;&lt;/related-urls&gt;&lt;/urls&gt;&lt;/record&gt;&lt;/Cite&gt;&lt;/EndNote&gt;</w:instrText>
      </w:r>
      <w:r>
        <w:fldChar w:fldCharType="separate"/>
      </w:r>
      <w:r w:rsidR="002D7497">
        <w:rPr>
          <w:noProof/>
        </w:rPr>
        <w:t>[</w:t>
      </w:r>
      <w:hyperlink w:anchor="_ENREF_16" w:tooltip="Resnick, 2009 #40" w:history="1">
        <w:r w:rsidR="002D7497">
          <w:rPr>
            <w:noProof/>
          </w:rPr>
          <w:t>16</w:t>
        </w:r>
      </w:hyperlink>
      <w:r w:rsidR="002D7497">
        <w:rPr>
          <w:noProof/>
        </w:rPr>
        <w:t>]</w:t>
      </w:r>
      <w:r>
        <w:fldChar w:fldCharType="end"/>
      </w:r>
    </w:p>
    <w:p w14:paraId="097271FE" w14:textId="5942CA14" w:rsidR="00A042EE" w:rsidRDefault="00D277FA" w:rsidP="00D277FA">
      <w:pPr>
        <w:pStyle w:val="DoubleSpacedFlushLeft"/>
      </w:pPr>
      <w:r>
        <w:t xml:space="preserve">Resnick goes </w:t>
      </w:r>
      <w:r w:rsidR="00A65BE0">
        <w:t xml:space="preserve">on </w:t>
      </w:r>
      <w:r>
        <w:t>to say that his group plans “to keep our primary focus on lowering the floor and widening the walls, not raising the ceiling,” but for our purposes</w:t>
      </w:r>
      <w:r w:rsidR="005E088D">
        <w:t>,</w:t>
      </w:r>
      <w:r>
        <w:t xml:space="preserve"> </w:t>
      </w:r>
      <w:r w:rsidR="00233CDB">
        <w:t>S</w:t>
      </w:r>
      <w:r w:rsidR="00A73A03">
        <w:t xml:space="preserve">cratch </w:t>
      </w:r>
      <w:r>
        <w:t xml:space="preserve">already </w:t>
      </w:r>
      <w:r w:rsidR="00A73A03">
        <w:t xml:space="preserve">contains </w:t>
      </w:r>
      <w:r>
        <w:t xml:space="preserve">a sufficiently high ceiling that incorporates a number of important </w:t>
      </w:r>
      <w:r>
        <w:lastRenderedPageBreak/>
        <w:t xml:space="preserve">computer science constructs that we use to teach computational thinking: </w:t>
      </w:r>
      <w:r w:rsidR="000A19A3">
        <w:t xml:space="preserve">code blocks, global and local </w:t>
      </w:r>
      <w:r>
        <w:t xml:space="preserve">variables, lists, loops, conditionals, and </w:t>
      </w:r>
      <w:r w:rsidR="00DC5D07">
        <w:t>subroutine-like structures</w:t>
      </w:r>
      <w:r>
        <w:t>.</w:t>
      </w:r>
      <w:r w:rsidR="00DC5D07">
        <w:rPr>
          <w:rStyle w:val="FootnoteReference"/>
        </w:rPr>
        <w:footnoteReference w:id="4"/>
      </w:r>
    </w:p>
    <w:p w14:paraId="068BD313" w14:textId="21871793" w:rsidR="00A042EE" w:rsidRDefault="00D277FA" w:rsidP="00653985">
      <w:pPr>
        <w:pStyle w:val="DoubleSpaced"/>
      </w:pPr>
      <w:r>
        <w:t xml:space="preserve">But most importantly for us, Scratch includes </w:t>
      </w:r>
      <w:r w:rsidR="00057BCC">
        <w:t xml:space="preserve">some great </w:t>
      </w:r>
      <w:r>
        <w:t xml:space="preserve">music functionality.  </w:t>
      </w:r>
      <w:r w:rsidR="00057BCC">
        <w:t>First, i</w:t>
      </w:r>
      <w:r>
        <w:t>t can play a number of built-in sounds</w:t>
      </w:r>
      <w:r w:rsidR="002239B9">
        <w:t>, or</w:t>
      </w:r>
      <w:r>
        <w:t xml:space="preserve"> </w:t>
      </w:r>
      <w:r w:rsidR="002239B9">
        <w:t xml:space="preserve">sounds stored in MP3 files.  </w:t>
      </w:r>
      <w:r w:rsidR="00996C02">
        <w:t xml:space="preserve">You </w:t>
      </w:r>
      <w:r>
        <w:t xml:space="preserve">can </w:t>
      </w:r>
      <w:r w:rsidR="00996C02">
        <w:t xml:space="preserve">also </w:t>
      </w:r>
      <w:r w:rsidR="002239B9">
        <w:t xml:space="preserve">record </w:t>
      </w:r>
      <w:r w:rsidR="00996C02">
        <w:t>your</w:t>
      </w:r>
      <w:r w:rsidR="002239B9">
        <w:t xml:space="preserve"> own sounds </w:t>
      </w:r>
      <w:r w:rsidR="00996C02">
        <w:t xml:space="preserve">and make them available to </w:t>
      </w:r>
      <w:proofErr w:type="gramStart"/>
      <w:r w:rsidR="00996C02">
        <w:t>Scratch</w:t>
      </w:r>
      <w:proofErr w:type="gramEnd"/>
      <w:r w:rsidR="00996C02">
        <w:t xml:space="preserve"> </w:t>
      </w:r>
      <w:r w:rsidR="002239B9">
        <w:t>without leaving the environment</w:t>
      </w:r>
      <w:r w:rsidR="00057BCC">
        <w:t xml:space="preserve"> (see 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00057BCC">
        <w:t>-</w:t>
      </w:r>
      <w:r w:rsidR="00DD06EA">
        <w:fldChar w:fldCharType="begin"/>
      </w:r>
      <w:r w:rsidR="00DD06EA">
        <w:instrText xml:space="preserve"> seq figno </w:instrText>
      </w:r>
      <w:r w:rsidR="00DD06EA">
        <w:fldChar w:fldCharType="separate"/>
      </w:r>
      <w:r w:rsidR="0094302E">
        <w:rPr>
          <w:noProof/>
        </w:rPr>
        <w:t>7</w:t>
      </w:r>
      <w:r w:rsidR="00DD06EA">
        <w:rPr>
          <w:noProof/>
        </w:rPr>
        <w:fldChar w:fldCharType="end"/>
      </w:r>
      <w:r w:rsidR="00057BCC">
        <w:t>)</w:t>
      </w:r>
      <w:r w:rsidR="002239B9">
        <w:t>.</w:t>
      </w:r>
    </w:p>
    <w:p w14:paraId="3D2D436A" w14:textId="77777777" w:rsidR="00653985" w:rsidRDefault="00653985" w:rsidP="00653985">
      <w:pPr>
        <w:pStyle w:val="DoubleSpaced"/>
        <w:spacing w:after="240"/>
      </w:pPr>
      <w:r>
        <w:t>But Scratch doesn’t stop there.  The secret to the music capabilities is that the lead programmer for Scratch is John Maloney, a gifted software developer who was a member of the team that developed Squeak (</w:t>
      </w:r>
      <w:r w:rsidRPr="00777B02">
        <w:rPr>
          <w:rFonts w:ascii="Verdana" w:hAnsi="Verdana"/>
          <w:sz w:val="20"/>
        </w:rPr>
        <w:t>www.squeak.org</w:t>
      </w:r>
      <w:r>
        <w:t xml:space="preserve">), </w:t>
      </w:r>
      <w:r w:rsidRPr="002C072B">
        <w:t>an experimental programming system for elementary school children</w:t>
      </w:r>
      <w:r>
        <w:t xml:space="preserve"> headed by computer pioneer Alan Kay</w:t>
      </w:r>
      <w:r w:rsidRPr="002C072B">
        <w:t>.</w:t>
      </w:r>
      <w:r>
        <w:t xml:space="preserve">  Among other things, John had primary responsibility for Squeak’s sound and music facilities.  John integrated a number of those facilities into Scratch, particularly its ability to </w:t>
      </w:r>
      <w:r>
        <w:rPr>
          <w:i/>
        </w:rPr>
        <w:t>generate</w:t>
      </w:r>
      <w:r>
        <w:t xml:space="preserve"> music using MIDI.  Playing prerecorded sounds is one thing, but truly generating music it is quite another.  This is the part of Scratch that we use most earnestly to teach CT through music programming.</w:t>
      </w:r>
    </w:p>
    <w:p w14:paraId="0C80063D" w14:textId="77777777" w:rsidR="00057BCC" w:rsidRDefault="00957B6B" w:rsidP="00635583">
      <w:pPr>
        <w:pStyle w:val="SingleSpaced"/>
        <w:jc w:val="center"/>
      </w:pPr>
      <w:r>
        <w:rPr>
          <w:noProof/>
        </w:rPr>
        <w:lastRenderedPageBreak/>
        <w:drawing>
          <wp:inline distT="0" distB="0" distL="0" distR="0" wp14:anchorId="3980133F" wp14:editId="016F37CD">
            <wp:extent cx="2889504" cy="2606040"/>
            <wp:effectExtent l="19050" t="19050" r="635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89504" cy="2606040"/>
                    </a:xfrm>
                    <a:prstGeom prst="rect">
                      <a:avLst/>
                    </a:prstGeom>
                    <a:noFill/>
                    <a:ln w="12700">
                      <a:solidFill>
                        <a:schemeClr val="tx1"/>
                      </a:solidFill>
                    </a:ln>
                  </pic:spPr>
                </pic:pic>
              </a:graphicData>
            </a:graphic>
          </wp:inline>
        </w:drawing>
      </w:r>
    </w:p>
    <w:p w14:paraId="267C05A3" w14:textId="56A0289C" w:rsidR="00057BCC" w:rsidRDefault="00057BCC" w:rsidP="00057BCC">
      <w:pPr>
        <w:pStyle w:val="Caption"/>
      </w:pPr>
      <w:r w:rsidRPr="00694FE2">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Pr="00694FE2">
        <w:t>-</w:t>
      </w:r>
      <w:r w:rsidRPr="00694FE2">
        <w:rPr>
          <w:b/>
        </w:rPr>
        <w:fldChar w:fldCharType="begin"/>
      </w:r>
      <w:r w:rsidRPr="00694FE2">
        <w:instrText xml:space="preserve"> seq figno </w:instrText>
      </w:r>
      <w:r>
        <w:instrText xml:space="preserve">\c </w:instrText>
      </w:r>
      <w:r w:rsidRPr="00694FE2">
        <w:rPr>
          <w:b/>
        </w:rPr>
        <w:fldChar w:fldCharType="separate"/>
      </w:r>
      <w:r w:rsidR="0094302E">
        <w:rPr>
          <w:noProof/>
        </w:rPr>
        <w:t>7</w:t>
      </w:r>
      <w:r w:rsidRPr="00694FE2">
        <w:rPr>
          <w:b/>
        </w:rPr>
        <w:fldChar w:fldCharType="end"/>
      </w:r>
      <w:r w:rsidRPr="00694FE2">
        <w:t xml:space="preserve">. </w:t>
      </w:r>
      <w:r>
        <w:t xml:space="preserve">The Scratch panel from which </w:t>
      </w:r>
      <w:r>
        <w:br/>
        <w:t>one can play, import, and record sounds.</w:t>
      </w:r>
    </w:p>
    <w:p w14:paraId="7EF10FE2" w14:textId="77777777" w:rsidR="00D447BC" w:rsidRDefault="00D447BC" w:rsidP="00D447BC">
      <w:pPr>
        <w:pStyle w:val="Heading2"/>
      </w:pPr>
      <w:r>
        <w:t>Teaching CT with Scratch</w:t>
      </w:r>
    </w:p>
    <w:p w14:paraId="00FB50DC" w14:textId="77777777" w:rsidR="00187A97" w:rsidRDefault="00DE7A47" w:rsidP="00A149ED">
      <w:pPr>
        <w:pStyle w:val="Heading3"/>
      </w:pPr>
      <w:r>
        <w:t>Working with Scratch</w:t>
      </w:r>
    </w:p>
    <w:p w14:paraId="4459AFDC" w14:textId="77777777" w:rsidR="00DE7A47" w:rsidRDefault="00691F20" w:rsidP="00DE7A47">
      <w:pPr>
        <w:pStyle w:val="DoubleSpaced"/>
      </w:pPr>
      <w:r>
        <w:t xml:space="preserve">It is not our purpose for this book to be a </w:t>
      </w:r>
      <w:r w:rsidR="009641DD">
        <w:t>Scratch programming manual</w:t>
      </w:r>
      <w:r w:rsidR="00E70C44">
        <w:t>.  What’s more</w:t>
      </w:r>
      <w:r w:rsidR="009641DD">
        <w:t>, we are quite confident that readers of this book wouldn’t even need a manual to get up and running with Scratch.</w:t>
      </w:r>
      <w:r w:rsidR="00E70C44">
        <w:t xml:space="preserve">  </w:t>
      </w:r>
      <w:r w:rsidR="00E313B1">
        <w:t xml:space="preserve">You just download it, install it, and start dragging </w:t>
      </w:r>
      <w:r w:rsidR="00DE7A47">
        <w:t xml:space="preserve">blocks around </w:t>
      </w:r>
      <w:r w:rsidR="00E313B1">
        <w:t xml:space="preserve">and connecting </w:t>
      </w:r>
      <w:r w:rsidR="00DE7A47">
        <w:t>to form structures</w:t>
      </w:r>
      <w:r w:rsidR="00E313B1">
        <w:t xml:space="preserve">.  </w:t>
      </w:r>
      <w:r w:rsidR="00804FE4">
        <w:t>(Gena says, “</w:t>
      </w:r>
      <w:r w:rsidR="00804FE4" w:rsidRPr="00E70C44">
        <w:t>If I can program with Scratch, anyone can!”</w:t>
      </w:r>
      <w:r w:rsidR="00804FE4">
        <w:t xml:space="preserve">)  </w:t>
      </w:r>
      <w:r w:rsidR="009641DD">
        <w:t xml:space="preserve">For those who like a little </w:t>
      </w:r>
      <w:r w:rsidR="00192B29">
        <w:t xml:space="preserve">hand-holding, however, we recommend the Scratch support page at </w:t>
      </w:r>
      <w:r w:rsidR="00192B29" w:rsidRPr="00192B29">
        <w:rPr>
          <w:rFonts w:ascii="Verdana" w:hAnsi="Verdana"/>
          <w:sz w:val="20"/>
        </w:rPr>
        <w:t>info.scratch.mit.edu/Support</w:t>
      </w:r>
      <w:r w:rsidR="00192B29">
        <w:t>.</w:t>
      </w:r>
      <w:r w:rsidR="00E70C44">
        <w:t xml:space="preserve"> </w:t>
      </w:r>
      <w:r w:rsidR="001E28E1">
        <w:t xml:space="preserve"> </w:t>
      </w:r>
    </w:p>
    <w:p w14:paraId="3FBC5DA5" w14:textId="06DC9168" w:rsidR="00F54564" w:rsidRDefault="00DE7A47" w:rsidP="005A0C74">
      <w:pPr>
        <w:pStyle w:val="DoubleSpaced"/>
      </w:pPr>
      <w:r>
        <w:t xml:space="preserve">The remainder of this chapter </w:t>
      </w:r>
      <w:r w:rsidR="001E28E1">
        <w:t>introduce</w:t>
      </w:r>
      <w:r>
        <w:t>s</w:t>
      </w:r>
      <w:r w:rsidR="001E28E1">
        <w:t xml:space="preserve"> the music capabilities </w:t>
      </w:r>
      <w:r>
        <w:t xml:space="preserve">built into Scratch that </w:t>
      </w:r>
      <w:r w:rsidR="001E28E1">
        <w:t xml:space="preserve">we use and </w:t>
      </w:r>
      <w:r>
        <w:t xml:space="preserve">demonstrates the scope of ways in which we use them to teach CT.  We provide examples of our own work, that of </w:t>
      </w:r>
      <w:proofErr w:type="gramStart"/>
      <w:r>
        <w:t>students,</w:t>
      </w:r>
      <w:proofErr w:type="gramEnd"/>
      <w:r>
        <w:t xml:space="preserve"> and even some extensions by others</w:t>
      </w:r>
      <w:r w:rsidR="008E6685">
        <w:t>’</w:t>
      </w:r>
      <w:r>
        <w:t xml:space="preserve"> work in this area.  It</w:t>
      </w:r>
      <w:r w:rsidR="00D55076">
        <w:t xml:space="preserve"> i</w:t>
      </w:r>
      <w:r>
        <w:t xml:space="preserve">s of course impossible to cover everything, however.  Despite its </w:t>
      </w:r>
      <w:r>
        <w:lastRenderedPageBreak/>
        <w:t>apparent simplicity, Scratch is incredibly rich.  Readers who desire to see more examples are directed to the class notes and assignments on our course websites</w:t>
      </w:r>
      <w:r w:rsidR="00452909">
        <w:t xml:space="preserve">.  The website for the current semester can be accessed by going to </w:t>
      </w:r>
      <w:r w:rsidR="00452909" w:rsidRPr="00452909">
        <w:rPr>
          <w:rFonts w:ascii="Verdana" w:hAnsi="Verdana"/>
          <w:sz w:val="20"/>
        </w:rPr>
        <w:t>http://soundthinking.uml.edu</w:t>
      </w:r>
      <w:r w:rsidR="00452909">
        <w:t xml:space="preserve">.  Websites for previous semesters’ offerings </w:t>
      </w:r>
      <w:r>
        <w:t xml:space="preserve">are linked from </w:t>
      </w:r>
      <w:r w:rsidR="00C351EC" w:rsidRPr="00C351EC">
        <w:rPr>
          <w:rFonts w:ascii="Verdana" w:hAnsi="Verdana"/>
          <w:sz w:val="20"/>
        </w:rPr>
        <w:t>http://teaching.cs.uml.edu/</w:t>
      </w:r>
      <w:r w:rsidR="003F73A6">
        <w:rPr>
          <w:rFonts w:ascii="Verdana" w:hAnsi="Verdana"/>
          <w:sz w:val="20"/>
        </w:rPr>
        <w:t xml:space="preserve"> </w:t>
      </w:r>
      <w:r w:rsidR="00C351EC" w:rsidRPr="00C351EC">
        <w:rPr>
          <w:rFonts w:ascii="Verdana" w:hAnsi="Verdana"/>
          <w:sz w:val="20"/>
        </w:rPr>
        <w:t>~heines/teaching.</w:t>
      </w:r>
      <w:r w:rsidR="00FB7D8B">
        <w:rPr>
          <w:rFonts w:ascii="Verdana" w:hAnsi="Verdana"/>
          <w:sz w:val="20"/>
        </w:rPr>
        <w:t>jsp</w:t>
      </w:r>
      <w:r w:rsidR="00C351EC">
        <w:t xml:space="preserve">, where they are labeled </w:t>
      </w:r>
      <w:r w:rsidR="00C351EC" w:rsidRPr="0063353A">
        <w:rPr>
          <w:rFonts w:ascii="Verdana" w:hAnsi="Verdana"/>
          <w:sz w:val="20"/>
        </w:rPr>
        <w:t>73.212 / 91.212 -- Sound Thinking</w:t>
      </w:r>
      <w:r w:rsidR="00C351EC">
        <w:t>.</w:t>
      </w:r>
    </w:p>
    <w:p w14:paraId="38615643" w14:textId="77777777" w:rsidR="00453D33" w:rsidRDefault="00453D33" w:rsidP="00B1368F">
      <w:pPr>
        <w:pStyle w:val="Quote"/>
      </w:pPr>
      <w:r>
        <w:rPr>
          <w:i/>
        </w:rPr>
        <w:t xml:space="preserve">Note </w:t>
      </w:r>
      <w:r w:rsidR="00C94153">
        <w:rPr>
          <w:i/>
        </w:rPr>
        <w:t xml:space="preserve">to the </w:t>
      </w:r>
      <w:r>
        <w:rPr>
          <w:i/>
        </w:rPr>
        <w:t>Editor:</w:t>
      </w:r>
      <w:r>
        <w:t xml:space="preserve">  These links will eventually be replaced by simply directing the reader to the book’s website</w:t>
      </w:r>
      <w:r w:rsidR="00870F9A">
        <w:t>, where there will be links to our course websites as well as other resources</w:t>
      </w:r>
      <w:r>
        <w:t>.</w:t>
      </w:r>
    </w:p>
    <w:p w14:paraId="63B773F8" w14:textId="524DCC30" w:rsidR="00B1368F" w:rsidRDefault="00B1368F" w:rsidP="00B1368F">
      <w:pPr>
        <w:pStyle w:val="DoubleSpacedFlushLeft"/>
        <w:spacing w:after="240"/>
      </w:pPr>
      <w:r>
        <w:t xml:space="preserve">Handouts and sample programs from our </w:t>
      </w:r>
      <w:r w:rsidRPr="00B1368F">
        <w:rPr>
          <w:i/>
        </w:rPr>
        <w:t>Making Music with Scratch</w:t>
      </w:r>
      <w:r>
        <w:t xml:space="preserve"> workshops are also available at </w:t>
      </w:r>
      <w:r w:rsidRPr="00B1368F">
        <w:rPr>
          <w:rFonts w:ascii="Verdana" w:hAnsi="Verdana"/>
          <w:sz w:val="20"/>
        </w:rPr>
        <w:t>www.performamatics.org</w:t>
      </w:r>
      <w:r>
        <w:t>.</w:t>
      </w:r>
    </w:p>
    <w:p w14:paraId="09372195" w14:textId="372D6639" w:rsidR="00DE7A47" w:rsidRDefault="00DE7A47" w:rsidP="00E9173F">
      <w:pPr>
        <w:pStyle w:val="Heading3"/>
      </w:pPr>
      <w:r>
        <w:t>Generating Music with Scratch</w:t>
      </w:r>
    </w:p>
    <w:p w14:paraId="2310116B" w14:textId="417CEAA7" w:rsidR="001E28E1" w:rsidRDefault="00C646EA" w:rsidP="00001FA4">
      <w:pPr>
        <w:pStyle w:val="DoubleSpaced"/>
        <w:spacing w:after="240"/>
      </w:pPr>
      <w:r>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t>-</w:t>
      </w:r>
      <w:r w:rsidR="00DD06EA">
        <w:fldChar w:fldCharType="begin"/>
      </w:r>
      <w:r w:rsidR="00DD06EA">
        <w:instrText xml:space="preserve"> seq figno </w:instrText>
      </w:r>
      <w:r w:rsidR="00DD06EA">
        <w:fldChar w:fldCharType="separate"/>
      </w:r>
      <w:r w:rsidR="0094302E">
        <w:rPr>
          <w:noProof/>
        </w:rPr>
        <w:t>8</w:t>
      </w:r>
      <w:r w:rsidR="00DD06EA">
        <w:rPr>
          <w:noProof/>
        </w:rPr>
        <w:fldChar w:fldCharType="end"/>
      </w:r>
      <w:r>
        <w:t xml:space="preserve"> shows the </w:t>
      </w:r>
      <w:r w:rsidR="00A44A52">
        <w:t xml:space="preserve">Scratch </w:t>
      </w:r>
      <w:r w:rsidR="00A44A52" w:rsidRPr="0028284B">
        <w:rPr>
          <w:rFonts w:ascii="Verdana" w:hAnsi="Verdana"/>
          <w:sz w:val="20"/>
        </w:rPr>
        <w:t>Sound</w:t>
      </w:r>
      <w:r w:rsidR="00A44A52">
        <w:t xml:space="preserve"> panel, from which </w:t>
      </w:r>
      <w:r w:rsidR="00C94CD8">
        <w:t>you</w:t>
      </w:r>
      <w:r w:rsidR="00A44A52">
        <w:t xml:space="preserve"> can select </w:t>
      </w:r>
      <w:r w:rsidR="00C94CD8">
        <w:t>blocks to add to your program.</w:t>
      </w:r>
      <w:r w:rsidR="00053A42">
        <w:t xml:space="preserve">  </w:t>
      </w:r>
      <w:r w:rsidR="000D2682">
        <w:t xml:space="preserve">When you drag a </w:t>
      </w:r>
      <w:r w:rsidR="000D2682">
        <w:rPr>
          <w:noProof/>
          <w:position w:val="-12"/>
        </w:rPr>
        <w:drawing>
          <wp:inline distT="0" distB="0" distL="0" distR="0" wp14:anchorId="22BC53C5" wp14:editId="2DE66B0F">
            <wp:extent cx="1812925" cy="2305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12925" cy="230505"/>
                    </a:xfrm>
                    <a:prstGeom prst="rect">
                      <a:avLst/>
                    </a:prstGeom>
                    <a:noFill/>
                    <a:ln>
                      <a:noFill/>
                    </a:ln>
                  </pic:spPr>
                </pic:pic>
              </a:graphicData>
            </a:graphic>
          </wp:inline>
        </w:drawing>
      </w:r>
      <w:r w:rsidR="000D2682">
        <w:t xml:space="preserve"> block </w:t>
      </w:r>
      <w:r w:rsidR="00451684">
        <w:t>into the Scripts area, you can change the note</w:t>
      </w:r>
      <w:r w:rsidR="00D55076">
        <w:t xml:space="preserve">’s </w:t>
      </w:r>
      <w:r w:rsidR="00E9173F">
        <w:t xml:space="preserve">MIDI </w:t>
      </w:r>
      <w:r w:rsidR="00D55076">
        <w:t>value</w:t>
      </w:r>
      <w:r w:rsidR="00451684">
        <w:t xml:space="preserve"> </w:t>
      </w:r>
      <w:r w:rsidR="003B3156">
        <w:t xml:space="preserve">to be </w:t>
      </w:r>
      <w:r w:rsidR="00451684">
        <w:t xml:space="preserve">played by clicking the </w:t>
      </w:r>
      <w:r w:rsidR="00451684">
        <w:sym w:font="Wingdings 3" w:char="F082"/>
      </w:r>
      <w:r w:rsidR="00451684">
        <w:t xml:space="preserve"> next to the note number.  This brings up a piano keyboard</w:t>
      </w:r>
      <w:r w:rsidR="00143276">
        <w:t xml:space="preserve"> </w:t>
      </w:r>
      <w:r w:rsidR="00451684">
        <w:t xml:space="preserve">as shown in 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00451684">
        <w:t>-</w:t>
      </w:r>
      <w:r w:rsidR="00DD06EA">
        <w:fldChar w:fldCharType="begin"/>
      </w:r>
      <w:r w:rsidR="00DD06EA">
        <w:instrText xml:space="preserve"> seq figno </w:instrText>
      </w:r>
      <w:r w:rsidR="00DD06EA">
        <w:fldChar w:fldCharType="separate"/>
      </w:r>
      <w:r w:rsidR="0094302E">
        <w:rPr>
          <w:noProof/>
        </w:rPr>
        <w:t>9</w:t>
      </w:r>
      <w:r w:rsidR="00DD06EA">
        <w:rPr>
          <w:noProof/>
        </w:rPr>
        <w:fldChar w:fldCharType="end"/>
      </w:r>
      <w:r w:rsidR="00451684">
        <w:t xml:space="preserve">.  </w:t>
      </w:r>
      <w:r w:rsidR="0058572B">
        <w:t>You</w:t>
      </w:r>
      <w:r w:rsidR="00143276">
        <w:t xml:space="preserve"> can also change the note </w:t>
      </w:r>
      <w:r w:rsidR="005C6F2C">
        <w:t xml:space="preserve">value </w:t>
      </w:r>
      <w:r w:rsidR="00143276">
        <w:t xml:space="preserve">manually by clicking it and </w:t>
      </w:r>
      <w:r w:rsidR="00343C91">
        <w:t xml:space="preserve">then </w:t>
      </w:r>
      <w:r w:rsidR="00143276">
        <w:t>entering a number</w:t>
      </w:r>
      <w:r w:rsidR="00143276" w:rsidRPr="00143276">
        <w:t xml:space="preserve"> </w:t>
      </w:r>
      <w:r w:rsidR="00143276">
        <w:t xml:space="preserve">as shown in 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00143276">
        <w:t>-</w:t>
      </w:r>
      <w:r w:rsidR="00DD06EA">
        <w:fldChar w:fldCharType="begin"/>
      </w:r>
      <w:r w:rsidR="00DD06EA">
        <w:instrText xml:space="preserve"> seq figno </w:instrText>
      </w:r>
      <w:r w:rsidR="00DD06EA">
        <w:fldChar w:fldCharType="separate"/>
      </w:r>
      <w:r w:rsidR="0094302E">
        <w:rPr>
          <w:noProof/>
        </w:rPr>
        <w:t>10</w:t>
      </w:r>
      <w:r w:rsidR="00DD06EA">
        <w:rPr>
          <w:noProof/>
        </w:rPr>
        <w:fldChar w:fldCharType="end"/>
      </w:r>
      <w:r w:rsidR="00143276">
        <w:t xml:space="preserve">.  </w:t>
      </w:r>
      <w:r w:rsidR="009433FC">
        <w:t xml:space="preserve">Using only these basic </w:t>
      </w:r>
      <w:r w:rsidR="005C6F2C">
        <w:t>capabilities</w:t>
      </w:r>
      <w:r w:rsidR="009433FC">
        <w:t>,</w:t>
      </w:r>
      <w:r w:rsidR="003D67C9">
        <w:t xml:space="preserve"> we </w:t>
      </w:r>
      <w:r w:rsidR="005C6F2C">
        <w:t xml:space="preserve">are able to </w:t>
      </w:r>
      <w:r w:rsidR="003D67C9">
        <w:t>program</w:t>
      </w:r>
      <w:r w:rsidR="005C6F2C">
        <w:t xml:space="preserve"> a </w:t>
      </w:r>
      <w:r w:rsidR="00E9173F">
        <w:t xml:space="preserve">linear </w:t>
      </w:r>
      <w:r w:rsidR="005C6F2C">
        <w:t>first version of</w:t>
      </w:r>
      <w:r w:rsidR="003D67C9">
        <w:t xml:space="preserve"> </w:t>
      </w:r>
      <w:r w:rsidR="00C713C9">
        <w:rPr>
          <w:i/>
        </w:rPr>
        <w:t>Fr</w:t>
      </w:r>
      <w:r w:rsidR="00912493">
        <w:rPr>
          <w:i/>
        </w:rPr>
        <w:t>è</w:t>
      </w:r>
      <w:r w:rsidR="00C713C9">
        <w:rPr>
          <w:i/>
        </w:rPr>
        <w:t xml:space="preserve">re Jacques </w:t>
      </w:r>
      <w:r w:rsidR="003D67C9">
        <w:t xml:space="preserve">as shown in 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005C6F2C">
        <w:noBreakHyphen/>
      </w:r>
      <w:r w:rsidR="00DD06EA">
        <w:fldChar w:fldCharType="begin"/>
      </w:r>
      <w:r w:rsidR="00DD06EA">
        <w:instrText xml:space="preserve"> seq figno </w:instrText>
      </w:r>
      <w:r w:rsidR="00DD06EA">
        <w:fldChar w:fldCharType="separate"/>
      </w:r>
      <w:r w:rsidR="0094302E">
        <w:rPr>
          <w:noProof/>
        </w:rPr>
        <w:t>11</w:t>
      </w:r>
      <w:r w:rsidR="00DD06EA">
        <w:rPr>
          <w:noProof/>
        </w:rPr>
        <w:fldChar w:fldCharType="end"/>
      </w:r>
      <w:r w:rsidR="003D67C9">
        <w:t xml:space="preserve">.  </w:t>
      </w:r>
      <w:r w:rsidR="007C20D6">
        <w:t xml:space="preserve">As you can see from </w:t>
      </w:r>
      <w:r w:rsidR="00E9173F">
        <w:t xml:space="preserve">this </w:t>
      </w:r>
      <w:r w:rsidR="00C658CA">
        <w:t xml:space="preserve">example, each note is </w:t>
      </w:r>
      <w:r w:rsidR="001C699A">
        <w:t xml:space="preserve">entered </w:t>
      </w:r>
      <w:r w:rsidR="00C658CA">
        <w:t xml:space="preserve">manually input including </w:t>
      </w:r>
      <w:r w:rsidR="001C699A">
        <w:t xml:space="preserve">the </w:t>
      </w:r>
      <w:r w:rsidR="00C658CA">
        <w:t>notes that repeat.</w:t>
      </w:r>
    </w:p>
    <w:p w14:paraId="121F0D4C" w14:textId="77777777" w:rsidR="00C658CA" w:rsidRPr="005A0C74" w:rsidRDefault="00C658CA" w:rsidP="00001FA4">
      <w:pPr>
        <w:pStyle w:val="DoubleSpaced"/>
        <w:spacing w:after="24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3676"/>
        <w:gridCol w:w="1440"/>
        <w:gridCol w:w="3310"/>
      </w:tblGrid>
      <w:tr w:rsidR="0058572B" w14:paraId="2AEE8334" w14:textId="77777777" w:rsidTr="0058572B">
        <w:trPr>
          <w:jc w:val="center"/>
        </w:trPr>
        <w:tc>
          <w:tcPr>
            <w:tcW w:w="3676" w:type="dxa"/>
          </w:tcPr>
          <w:p w14:paraId="3A7909DE" w14:textId="77777777" w:rsidR="0058572B" w:rsidRDefault="0058572B" w:rsidP="00053A42">
            <w:pPr>
              <w:pStyle w:val="DoubleSpaced"/>
              <w:ind w:firstLine="0"/>
              <w:jc w:val="center"/>
            </w:pPr>
            <w:r>
              <w:rPr>
                <w:noProof/>
              </w:rPr>
              <w:lastRenderedPageBreak/>
              <w:drawing>
                <wp:inline distT="0" distB="0" distL="0" distR="0" wp14:anchorId="7BA5F028" wp14:editId="27FB1E97">
                  <wp:extent cx="2019631" cy="5259244"/>
                  <wp:effectExtent l="19050" t="19050" r="19050" b="177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22040" cy="5265517"/>
                          </a:xfrm>
                          <a:prstGeom prst="rect">
                            <a:avLst/>
                          </a:prstGeom>
                          <a:noFill/>
                          <a:ln w="12700">
                            <a:solidFill>
                              <a:schemeClr val="tx1"/>
                            </a:solidFill>
                          </a:ln>
                        </pic:spPr>
                      </pic:pic>
                    </a:graphicData>
                  </a:graphic>
                </wp:inline>
              </w:drawing>
            </w:r>
          </w:p>
          <w:p w14:paraId="507C54E0" w14:textId="6C89B346" w:rsidR="0058572B" w:rsidRDefault="0058572B" w:rsidP="009433FC">
            <w:pPr>
              <w:pStyle w:val="SingleSpaced"/>
              <w:jc w:val="center"/>
            </w:pPr>
            <w:r>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t>-</w:t>
            </w:r>
            <w:r>
              <w:fldChar w:fldCharType="begin"/>
            </w:r>
            <w:r>
              <w:instrText xml:space="preserve"> = </w:instrText>
            </w:r>
            <w:r w:rsidR="00DD06EA">
              <w:fldChar w:fldCharType="begin"/>
            </w:r>
            <w:r w:rsidR="00DD06EA">
              <w:instrText xml:space="preserve"> seq figno \c </w:instrText>
            </w:r>
            <w:r w:rsidR="00DD06EA">
              <w:fldChar w:fldCharType="separate"/>
            </w:r>
            <w:r w:rsidR="0094302E">
              <w:rPr>
                <w:noProof/>
              </w:rPr>
              <w:instrText>11</w:instrText>
            </w:r>
            <w:r w:rsidR="00DD06EA">
              <w:rPr>
                <w:noProof/>
              </w:rPr>
              <w:fldChar w:fldCharType="end"/>
            </w:r>
            <w:r>
              <w:instrText xml:space="preserve"> - 3 </w:instrText>
            </w:r>
            <w:r>
              <w:fldChar w:fldCharType="separate"/>
            </w:r>
            <w:r w:rsidR="0094302E">
              <w:rPr>
                <w:noProof/>
              </w:rPr>
              <w:t>8</w:t>
            </w:r>
            <w:r>
              <w:fldChar w:fldCharType="end"/>
            </w:r>
            <w:r>
              <w:t xml:space="preserve">.  The Scratch </w:t>
            </w:r>
            <w:r w:rsidRPr="0028284B">
              <w:rPr>
                <w:rFonts w:ascii="Verdana" w:hAnsi="Verdana"/>
                <w:sz w:val="20"/>
              </w:rPr>
              <w:t>Sound</w:t>
            </w:r>
            <w:r>
              <w:t xml:space="preserve"> </w:t>
            </w:r>
            <w:r w:rsidR="009433FC">
              <w:t>p</w:t>
            </w:r>
            <w:r>
              <w:t>anel.</w:t>
            </w:r>
          </w:p>
        </w:tc>
        <w:tc>
          <w:tcPr>
            <w:tcW w:w="1440" w:type="dxa"/>
          </w:tcPr>
          <w:p w14:paraId="4CD0FD4D" w14:textId="77777777" w:rsidR="0058572B" w:rsidRDefault="0058572B" w:rsidP="0058572B">
            <w:pPr>
              <w:pStyle w:val="SingleSpaced"/>
              <w:jc w:val="center"/>
              <w:rPr>
                <w:noProof/>
              </w:rPr>
            </w:pPr>
            <w:r>
              <w:rPr>
                <w:noProof/>
              </w:rPr>
              <w:t> </w:t>
            </w:r>
          </w:p>
        </w:tc>
        <w:tc>
          <w:tcPr>
            <w:tcW w:w="3310" w:type="dxa"/>
          </w:tcPr>
          <w:p w14:paraId="08924A58" w14:textId="77777777" w:rsidR="0058572B" w:rsidRDefault="0058572B" w:rsidP="00912493">
            <w:pPr>
              <w:pStyle w:val="SingleSpaced"/>
              <w:jc w:val="center"/>
              <w:rPr>
                <w:noProof/>
              </w:rPr>
            </w:pPr>
            <w:r>
              <w:rPr>
                <w:noProof/>
              </w:rPr>
              <w:drawing>
                <wp:inline distT="0" distB="0" distL="0" distR="0" wp14:anchorId="67D13FE0" wp14:editId="618C56FB">
                  <wp:extent cx="2067560" cy="993775"/>
                  <wp:effectExtent l="19050" t="1905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67560" cy="993775"/>
                          </a:xfrm>
                          <a:prstGeom prst="rect">
                            <a:avLst/>
                          </a:prstGeom>
                          <a:noFill/>
                          <a:ln w="12700">
                            <a:solidFill>
                              <a:schemeClr val="tx1"/>
                            </a:solidFill>
                          </a:ln>
                        </pic:spPr>
                      </pic:pic>
                    </a:graphicData>
                  </a:graphic>
                </wp:inline>
              </w:drawing>
            </w:r>
          </w:p>
          <w:p w14:paraId="6F3ABD80" w14:textId="586CC70D" w:rsidR="0058572B" w:rsidRDefault="0058572B" w:rsidP="00912493">
            <w:pPr>
              <w:pStyle w:val="Caption"/>
              <w:rPr>
                <w:noProof/>
              </w:rPr>
            </w:pPr>
            <w:r>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t>-</w:t>
            </w:r>
            <w:r>
              <w:fldChar w:fldCharType="begin"/>
            </w:r>
            <w:r>
              <w:instrText xml:space="preserve"> = </w:instrText>
            </w:r>
            <w:r w:rsidR="00DD06EA">
              <w:fldChar w:fldCharType="begin"/>
            </w:r>
            <w:r w:rsidR="00DD06EA">
              <w:instrText xml:space="preserve"> seq figno \c </w:instrText>
            </w:r>
            <w:r w:rsidR="00DD06EA">
              <w:fldChar w:fldCharType="separate"/>
            </w:r>
            <w:r w:rsidR="0094302E">
              <w:rPr>
                <w:noProof/>
              </w:rPr>
              <w:instrText>11</w:instrText>
            </w:r>
            <w:r w:rsidR="00DD06EA">
              <w:rPr>
                <w:noProof/>
              </w:rPr>
              <w:fldChar w:fldCharType="end"/>
            </w:r>
            <w:r>
              <w:instrText xml:space="preserve"> - 2 </w:instrText>
            </w:r>
            <w:r>
              <w:fldChar w:fldCharType="separate"/>
            </w:r>
            <w:r w:rsidR="0094302E">
              <w:rPr>
                <w:noProof/>
              </w:rPr>
              <w:t>9</w:t>
            </w:r>
            <w:r>
              <w:fldChar w:fldCharType="end"/>
            </w:r>
            <w:r>
              <w:t xml:space="preserve">.  Changing a note’s </w:t>
            </w:r>
            <w:r>
              <w:br/>
              <w:t xml:space="preserve">MIDI value by clicking </w:t>
            </w:r>
            <w:proofErr w:type="gramStart"/>
            <w:r>
              <w:t xml:space="preserve">the </w:t>
            </w:r>
            <w:r>
              <w:sym w:font="Wingdings 3" w:char="F082"/>
            </w:r>
            <w:r>
              <w:t xml:space="preserve"> </w:t>
            </w:r>
            <w:r>
              <w:br/>
              <w:t>and</w:t>
            </w:r>
            <w:proofErr w:type="gramEnd"/>
            <w:r>
              <w:t xml:space="preserve"> then selecting it from the </w:t>
            </w:r>
            <w:r>
              <w:br/>
              <w:t>popup keyboard.</w:t>
            </w:r>
          </w:p>
          <w:p w14:paraId="3B84C5CC" w14:textId="77777777" w:rsidR="0058572B" w:rsidRDefault="0058572B" w:rsidP="00EA29DA">
            <w:pPr>
              <w:pStyle w:val="SingleSpaced"/>
              <w:jc w:val="center"/>
              <w:rPr>
                <w:noProof/>
              </w:rPr>
            </w:pPr>
            <w:r>
              <w:rPr>
                <w:noProof/>
              </w:rPr>
              <w:drawing>
                <wp:inline distT="0" distB="0" distL="0" distR="0" wp14:anchorId="5FF1B685" wp14:editId="56F3F644">
                  <wp:extent cx="2067560" cy="445135"/>
                  <wp:effectExtent l="19050" t="1905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67560" cy="445135"/>
                          </a:xfrm>
                          <a:prstGeom prst="rect">
                            <a:avLst/>
                          </a:prstGeom>
                          <a:noFill/>
                          <a:ln w="12700">
                            <a:solidFill>
                              <a:schemeClr val="tx1"/>
                            </a:solidFill>
                          </a:ln>
                        </pic:spPr>
                      </pic:pic>
                    </a:graphicData>
                  </a:graphic>
                </wp:inline>
              </w:drawing>
            </w:r>
          </w:p>
          <w:p w14:paraId="6FA4E4F8" w14:textId="77777777" w:rsidR="0058572B" w:rsidRDefault="0058572B" w:rsidP="00EA29DA">
            <w:pPr>
              <w:pStyle w:val="SingleSpaced"/>
              <w:jc w:val="center"/>
              <w:rPr>
                <w:noProof/>
              </w:rPr>
            </w:pPr>
          </w:p>
          <w:p w14:paraId="23F0F156" w14:textId="5B4B10E0" w:rsidR="0058572B" w:rsidRDefault="0058572B" w:rsidP="00C0258A">
            <w:pPr>
              <w:pStyle w:val="Caption"/>
              <w:rPr>
                <w:noProof/>
              </w:rPr>
            </w:pPr>
            <w:r>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t>-</w:t>
            </w:r>
            <w:r>
              <w:fldChar w:fldCharType="begin"/>
            </w:r>
            <w:r>
              <w:instrText xml:space="preserve"> = </w:instrText>
            </w:r>
            <w:r w:rsidR="00DD06EA">
              <w:fldChar w:fldCharType="begin"/>
            </w:r>
            <w:r w:rsidR="00DD06EA">
              <w:instrText xml:space="preserve"> seq figno \c </w:instrText>
            </w:r>
            <w:r w:rsidR="00DD06EA">
              <w:fldChar w:fldCharType="separate"/>
            </w:r>
            <w:r w:rsidR="0094302E">
              <w:rPr>
                <w:noProof/>
              </w:rPr>
              <w:instrText>11</w:instrText>
            </w:r>
            <w:r w:rsidR="00DD06EA">
              <w:rPr>
                <w:noProof/>
              </w:rPr>
              <w:fldChar w:fldCharType="end"/>
            </w:r>
            <w:r>
              <w:instrText xml:space="preserve"> - 1 </w:instrText>
            </w:r>
            <w:r>
              <w:fldChar w:fldCharType="separate"/>
            </w:r>
            <w:r w:rsidR="0094302E">
              <w:rPr>
                <w:noProof/>
              </w:rPr>
              <w:t>10</w:t>
            </w:r>
            <w:r>
              <w:fldChar w:fldCharType="end"/>
            </w:r>
            <w:r>
              <w:t xml:space="preserve">.  Changing a note’s </w:t>
            </w:r>
            <w:r>
              <w:br/>
              <w:t xml:space="preserve">MIDI value by clicking the value </w:t>
            </w:r>
            <w:r>
              <w:br/>
              <w:t>and then typing a new value.</w:t>
            </w:r>
          </w:p>
          <w:p w14:paraId="6D6731CD" w14:textId="77777777" w:rsidR="0058572B" w:rsidRDefault="0058572B" w:rsidP="00053A42">
            <w:pPr>
              <w:pStyle w:val="DoubleSpaced"/>
              <w:ind w:firstLine="0"/>
              <w:jc w:val="center"/>
              <w:rPr>
                <w:noProof/>
              </w:rPr>
            </w:pPr>
          </w:p>
        </w:tc>
      </w:tr>
    </w:tbl>
    <w:p w14:paraId="1B2C33F1" w14:textId="77777777" w:rsidR="00053A42" w:rsidRDefault="00053A42" w:rsidP="009349F1">
      <w:pPr>
        <w:pStyle w:val="DoubleSpaced"/>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7"/>
        <w:gridCol w:w="222"/>
        <w:gridCol w:w="4497"/>
      </w:tblGrid>
      <w:tr w:rsidR="00A53F84" w14:paraId="4F65BD71" w14:textId="77777777" w:rsidTr="00702022">
        <w:tc>
          <w:tcPr>
            <w:tcW w:w="2952" w:type="dxa"/>
          </w:tcPr>
          <w:p w14:paraId="09D1540F" w14:textId="77777777" w:rsidR="00A53F84" w:rsidRDefault="00A53F84" w:rsidP="00995F9E">
            <w:pPr>
              <w:pStyle w:val="SingleSpaced"/>
              <w:spacing w:after="480"/>
            </w:pPr>
            <w:r>
              <w:rPr>
                <w:noProof/>
              </w:rPr>
              <w:lastRenderedPageBreak/>
              <w:drawing>
                <wp:inline distT="0" distB="0" distL="0" distR="0" wp14:anchorId="683B6265" wp14:editId="493AB8C6">
                  <wp:extent cx="2530041" cy="15803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reJacques-EachBarRepeated-v3.gif"/>
                          <pic:cNvPicPr/>
                        </pic:nvPicPr>
                        <pic:blipFill>
                          <a:blip r:embed="rId18">
                            <a:extLst>
                              <a:ext uri="{28A0092B-C50C-407E-A947-70E740481C1C}">
                                <a14:useLocalDpi xmlns:a14="http://schemas.microsoft.com/office/drawing/2010/main" val="0"/>
                              </a:ext>
                            </a:extLst>
                          </a:blip>
                          <a:stretch>
                            <a:fillRect/>
                          </a:stretch>
                        </pic:blipFill>
                        <pic:spPr>
                          <a:xfrm>
                            <a:off x="0" y="0"/>
                            <a:ext cx="2538022" cy="1585286"/>
                          </a:xfrm>
                          <a:prstGeom prst="rect">
                            <a:avLst/>
                          </a:prstGeom>
                        </pic:spPr>
                      </pic:pic>
                    </a:graphicData>
                  </a:graphic>
                </wp:inline>
              </w:drawing>
            </w:r>
          </w:p>
          <w:p w14:paraId="3E927D12" w14:textId="69D33C43" w:rsidR="006670EB" w:rsidRPr="006670EB" w:rsidRDefault="006670EB" w:rsidP="006670EB">
            <w:pPr>
              <w:pStyle w:val="Caption"/>
              <w:rPr>
                <w:noProof/>
              </w:rPr>
            </w:pPr>
            <w:r>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t>-</w:t>
            </w:r>
            <w:r w:rsidR="00DD06EA">
              <w:fldChar w:fldCharType="begin"/>
            </w:r>
            <w:r w:rsidR="00DD06EA">
              <w:instrText xml:space="preserve"> seq figno \c </w:instrText>
            </w:r>
            <w:r w:rsidR="00DD06EA">
              <w:fldChar w:fldCharType="separate"/>
            </w:r>
            <w:r w:rsidR="0094302E">
              <w:rPr>
                <w:noProof/>
              </w:rPr>
              <w:t>11</w:t>
            </w:r>
            <w:r w:rsidR="00DD06EA">
              <w:rPr>
                <w:noProof/>
              </w:rPr>
              <w:fldChar w:fldCharType="end"/>
            </w:r>
            <w:r>
              <w:t xml:space="preserve">. </w:t>
            </w:r>
            <w:r w:rsidR="00995F9E">
              <w:t xml:space="preserve"> First version of</w:t>
            </w:r>
            <w:r>
              <w:t xml:space="preserve"> </w:t>
            </w:r>
            <w:r>
              <w:rPr>
                <w:i/>
              </w:rPr>
              <w:t>Frère Jacques</w:t>
            </w:r>
            <w:r>
              <w:t xml:space="preserve"> with each </w:t>
            </w:r>
            <w:r w:rsidR="00995F9E">
              <w:t>phrase</w:t>
            </w:r>
            <w:r>
              <w:t xml:space="preserve"> repeated in straight linear fashion.  </w:t>
            </w:r>
            <w:r w:rsidR="00702022">
              <w:t>(</w:t>
            </w:r>
            <w:r>
              <w:rPr>
                <w:noProof/>
              </w:rPr>
              <w:t>The Scratch version is coded an octave lower than the score.</w:t>
            </w:r>
            <w:r w:rsidR="00702022">
              <w:rPr>
                <w:noProof/>
              </w:rPr>
              <w:t>)</w:t>
            </w:r>
          </w:p>
          <w:p w14:paraId="14D4E92B" w14:textId="77777777" w:rsidR="006670EB" w:rsidRDefault="006670EB" w:rsidP="00A53F84">
            <w:pPr>
              <w:pStyle w:val="SingleSpaced"/>
            </w:pPr>
          </w:p>
        </w:tc>
        <w:tc>
          <w:tcPr>
            <w:tcW w:w="2952" w:type="dxa"/>
          </w:tcPr>
          <w:p w14:paraId="4701D0FD" w14:textId="77777777" w:rsidR="00A53F84" w:rsidRDefault="00A53F84" w:rsidP="00A53F84">
            <w:pPr>
              <w:pStyle w:val="SingleSpaced"/>
            </w:pPr>
          </w:p>
        </w:tc>
        <w:tc>
          <w:tcPr>
            <w:tcW w:w="2952" w:type="dxa"/>
          </w:tcPr>
          <w:p w14:paraId="2BBB66DC" w14:textId="77777777" w:rsidR="00A53F84" w:rsidRDefault="0039452B" w:rsidP="00A53F84">
            <w:pPr>
              <w:pStyle w:val="SingleSpaced"/>
            </w:pPr>
            <w:r>
              <w:rPr>
                <w:noProof/>
              </w:rPr>
              <w:drawing>
                <wp:inline distT="0" distB="0" distL="0" distR="0" wp14:anchorId="6CCF55F9" wp14:editId="69222DB0">
                  <wp:extent cx="2743200" cy="5539666"/>
                  <wp:effectExtent l="19050" t="1905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43200" cy="5539666"/>
                          </a:xfrm>
                          <a:prstGeom prst="rect">
                            <a:avLst/>
                          </a:prstGeom>
                          <a:noFill/>
                          <a:ln w="12700">
                            <a:solidFill>
                              <a:schemeClr val="tx1"/>
                            </a:solidFill>
                          </a:ln>
                        </pic:spPr>
                      </pic:pic>
                    </a:graphicData>
                  </a:graphic>
                </wp:inline>
              </w:drawing>
            </w:r>
          </w:p>
        </w:tc>
      </w:tr>
    </w:tbl>
    <w:p w14:paraId="0D2188BF" w14:textId="77777777" w:rsidR="007701B9" w:rsidRDefault="007701B9" w:rsidP="007701B9">
      <w:pPr>
        <w:pStyle w:val="DoubleSpaced"/>
      </w:pPr>
    </w:p>
    <w:p w14:paraId="5A87C20E" w14:textId="20D07707" w:rsidR="00A53F84" w:rsidRDefault="007701B9" w:rsidP="007701B9">
      <w:pPr>
        <w:pStyle w:val="DoubleSpaced"/>
      </w:pPr>
      <w:r>
        <w:t xml:space="preserve">Coding music linearly </w:t>
      </w:r>
      <w:r w:rsidR="009433FC">
        <w:t>is</w:t>
      </w:r>
      <w:r>
        <w:t xml:space="preserve"> rather tedious, to say the least, and it isn’t</w:t>
      </w:r>
      <w:r w:rsidR="00D55076">
        <w:t xml:space="preserve"> necessarily</w:t>
      </w:r>
      <w:r>
        <w:t xml:space="preserve"> the way musicians think about music. </w:t>
      </w:r>
      <w:r w:rsidR="00FD51E2">
        <w:t xml:space="preserve"> </w:t>
      </w:r>
      <w:r w:rsidR="00C658CA">
        <w:t xml:space="preserve">Musicians will </w:t>
      </w:r>
      <w:r w:rsidR="00D55076">
        <w:t>more often than not</w:t>
      </w:r>
      <w:r w:rsidR="00C658CA">
        <w:t xml:space="preserve"> think about music at the phrase level and look for patterns.</w:t>
      </w:r>
      <w:r>
        <w:t xml:space="preserve"> </w:t>
      </w:r>
      <w:r w:rsidR="00FD51E2">
        <w:t xml:space="preserve"> </w:t>
      </w:r>
      <w:r>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t>-</w:t>
      </w:r>
      <w:r w:rsidR="00DD06EA">
        <w:fldChar w:fldCharType="begin"/>
      </w:r>
      <w:r w:rsidR="00DD06EA">
        <w:instrText xml:space="preserve"> seq figno </w:instrText>
      </w:r>
      <w:r w:rsidR="00DD06EA">
        <w:fldChar w:fldCharType="separate"/>
      </w:r>
      <w:r w:rsidR="0094302E">
        <w:rPr>
          <w:noProof/>
        </w:rPr>
        <w:t>12</w:t>
      </w:r>
      <w:r w:rsidR="00DD06EA">
        <w:rPr>
          <w:noProof/>
        </w:rPr>
        <w:fldChar w:fldCharType="end"/>
      </w:r>
      <w:r>
        <w:t xml:space="preserve"> takes advantage of the </w:t>
      </w:r>
      <w:r w:rsidR="00215D7F">
        <w:t>“</w:t>
      </w:r>
      <w:r>
        <w:t xml:space="preserve">looping </w:t>
      </w:r>
      <w:r>
        <w:lastRenderedPageBreak/>
        <w:t>constructs</w:t>
      </w:r>
      <w:r w:rsidR="00215D7F">
        <w:t>”</w:t>
      </w:r>
      <w:r>
        <w:t xml:space="preserve"> in the Scratch </w:t>
      </w:r>
      <w:r w:rsidRPr="0028284B">
        <w:rPr>
          <w:rFonts w:ascii="Verdana" w:hAnsi="Verdana"/>
          <w:sz w:val="20"/>
        </w:rPr>
        <w:t>Co</w:t>
      </w:r>
      <w:r w:rsidR="009433FC" w:rsidRPr="0028284B">
        <w:rPr>
          <w:rFonts w:ascii="Verdana" w:hAnsi="Verdana"/>
          <w:sz w:val="20"/>
        </w:rPr>
        <w:t>ntrol</w:t>
      </w:r>
      <w:r w:rsidR="009433FC">
        <w:t xml:space="preserve"> p</w:t>
      </w:r>
      <w:r>
        <w:t xml:space="preserve">anel (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t>-</w:t>
      </w:r>
      <w:r w:rsidR="00DD06EA">
        <w:fldChar w:fldCharType="begin"/>
      </w:r>
      <w:r w:rsidR="00DD06EA">
        <w:instrText xml:space="preserve"> seq figno </w:instrText>
      </w:r>
      <w:r w:rsidR="00DD06EA">
        <w:fldChar w:fldCharType="separate"/>
      </w:r>
      <w:r w:rsidR="0094302E">
        <w:rPr>
          <w:noProof/>
        </w:rPr>
        <w:t>13</w:t>
      </w:r>
      <w:r w:rsidR="00DD06EA">
        <w:rPr>
          <w:noProof/>
        </w:rPr>
        <w:fldChar w:fldCharType="end"/>
      </w:r>
      <w:r>
        <w:t>) to make the coding more efficient.</w:t>
      </w:r>
      <w:r w:rsidR="00215D7F">
        <w:rPr>
          <w:rStyle w:val="FootnoteReference"/>
        </w:rPr>
        <w:footnoteReference w:id="5"/>
      </w:r>
      <w:r w:rsidR="00C658CA">
        <w:t xml:space="preserve">  As you will notice, the first four notes in</w:t>
      </w:r>
      <w:r w:rsidR="00D55076">
        <w:t xml:space="preserve"> our example in</w:t>
      </w:r>
      <w:r w:rsidR="00C658CA">
        <w:t xml:space="preserve"> Figure 6-</w:t>
      </w:r>
      <w:r w:rsidR="00215D7F">
        <w:fldChar w:fldCharType="begin"/>
      </w:r>
      <w:r w:rsidR="00215D7F">
        <w:instrText xml:space="preserve"> = </w:instrText>
      </w:r>
      <w:r w:rsidR="00DD06EA">
        <w:fldChar w:fldCharType="begin"/>
      </w:r>
      <w:r w:rsidR="00DD06EA">
        <w:instrText xml:space="preserve"> seq figno \c </w:instrText>
      </w:r>
      <w:r w:rsidR="00DD06EA">
        <w:fldChar w:fldCharType="separate"/>
      </w:r>
      <w:r w:rsidR="0094302E">
        <w:rPr>
          <w:noProof/>
        </w:rPr>
        <w:instrText>13</w:instrText>
      </w:r>
      <w:r w:rsidR="00DD06EA">
        <w:rPr>
          <w:noProof/>
        </w:rPr>
        <w:fldChar w:fldCharType="end"/>
      </w:r>
      <w:r w:rsidR="00215D7F">
        <w:instrText xml:space="preserve"> - 2 </w:instrText>
      </w:r>
      <w:r w:rsidR="00215D7F">
        <w:fldChar w:fldCharType="separate"/>
      </w:r>
      <w:r w:rsidR="0094302E">
        <w:rPr>
          <w:noProof/>
        </w:rPr>
        <w:t>11</w:t>
      </w:r>
      <w:r w:rsidR="00215D7F">
        <w:fldChar w:fldCharType="end"/>
      </w:r>
      <w:r w:rsidR="00C658CA">
        <w:t xml:space="preserve"> repeat.  Placing those notes within a repeat block allows us to repeat that pattern as many times as we wish.  We can then create subsequent loops with the next series of patterns we hear, as you can see in Figure 6-</w:t>
      </w:r>
      <w:r w:rsidR="003D618F">
        <w:fldChar w:fldCharType="begin"/>
      </w:r>
      <w:r w:rsidR="003D618F">
        <w:instrText xml:space="preserve"> = </w:instrText>
      </w:r>
      <w:r w:rsidR="00DD06EA">
        <w:fldChar w:fldCharType="begin"/>
      </w:r>
      <w:r w:rsidR="00DD06EA">
        <w:instrText xml:space="preserve"> seq figno \c </w:instrText>
      </w:r>
      <w:r w:rsidR="00DD06EA">
        <w:fldChar w:fldCharType="separate"/>
      </w:r>
      <w:r w:rsidR="0094302E">
        <w:rPr>
          <w:noProof/>
        </w:rPr>
        <w:instrText>13</w:instrText>
      </w:r>
      <w:r w:rsidR="00DD06EA">
        <w:rPr>
          <w:noProof/>
        </w:rPr>
        <w:fldChar w:fldCharType="end"/>
      </w:r>
      <w:r w:rsidR="003D618F">
        <w:instrText xml:space="preserve"> - 1 </w:instrText>
      </w:r>
      <w:r w:rsidR="003D618F">
        <w:fldChar w:fldCharType="separate"/>
      </w:r>
      <w:r w:rsidR="0094302E">
        <w:rPr>
          <w:noProof/>
        </w:rPr>
        <w:t>12</w:t>
      </w:r>
      <w:r w:rsidR="003D618F">
        <w:fldChar w:fldCharType="end"/>
      </w:r>
      <w:r w:rsidR="003D618F">
        <w:t>.</w:t>
      </w:r>
    </w:p>
    <w:p w14:paraId="5537302C" w14:textId="77777777" w:rsidR="00D20791" w:rsidRDefault="00D20791" w:rsidP="00D20791">
      <w:pPr>
        <w:pStyle w:val="DoubleSpaced"/>
      </w:pPr>
      <w:r>
        <w:t xml:space="preserve">The real power to generate music with Scratch comes when we replace the “hard-coded” values in the </w:t>
      </w:r>
      <w:r w:rsidRPr="00693C17">
        <w:rPr>
          <w:rFonts w:ascii="Verdana" w:hAnsi="Verdana"/>
          <w:sz w:val="20"/>
        </w:rPr>
        <w:t>play note</w:t>
      </w:r>
      <w:r>
        <w:t xml:space="preserve"> block with variables.  “Hard-coded” means that actual numbers are specified in the program, such as the MIDI values 60, 62, and 64.  Programmers typically avoid hard-coding whenever possible so that when they need to make a change to a program, such as changing a song’s starting note, they only need to make that change in one spot.  To do this, you need to use variables.  If you set a variable to the starting note and each time you need that note you refer to the variable, it will be correct everywhere throughout the program.</w:t>
      </w:r>
    </w:p>
    <w:p w14:paraId="118277B6" w14:textId="77777777" w:rsidR="00D20791" w:rsidRDefault="00D20791" w:rsidP="007701B9">
      <w:pPr>
        <w:pStyle w:val="DoubleSpaced"/>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6"/>
        <w:gridCol w:w="1584"/>
        <w:gridCol w:w="3126"/>
      </w:tblGrid>
      <w:tr w:rsidR="0022464A" w14:paraId="231D8D28" w14:textId="77777777" w:rsidTr="004C25FE">
        <w:tc>
          <w:tcPr>
            <w:tcW w:w="2952" w:type="dxa"/>
          </w:tcPr>
          <w:p w14:paraId="252C758B" w14:textId="77777777" w:rsidR="0022464A" w:rsidRDefault="0022464A" w:rsidP="0038548B">
            <w:pPr>
              <w:pStyle w:val="SingleSpaced"/>
              <w:spacing w:after="240"/>
              <w:jc w:val="center"/>
            </w:pPr>
            <w:r>
              <w:rPr>
                <w:noProof/>
              </w:rPr>
              <w:lastRenderedPageBreak/>
              <w:drawing>
                <wp:inline distT="0" distB="0" distL="0" distR="0" wp14:anchorId="5F3F9912" wp14:editId="25E0231A">
                  <wp:extent cx="1918442" cy="187650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reJacques-WithRepeats-KeyG-v3.jpg"/>
                          <pic:cNvPicPr/>
                        </pic:nvPicPr>
                        <pic:blipFill>
                          <a:blip r:embed="rId20">
                            <a:extLst>
                              <a:ext uri="{28A0092B-C50C-407E-A947-70E740481C1C}">
                                <a14:useLocalDpi xmlns:a14="http://schemas.microsoft.com/office/drawing/2010/main" val="0"/>
                              </a:ext>
                            </a:extLst>
                          </a:blip>
                          <a:stretch>
                            <a:fillRect/>
                          </a:stretch>
                        </pic:blipFill>
                        <pic:spPr>
                          <a:xfrm>
                            <a:off x="0" y="0"/>
                            <a:ext cx="1923075" cy="1881040"/>
                          </a:xfrm>
                          <a:prstGeom prst="rect">
                            <a:avLst/>
                          </a:prstGeom>
                        </pic:spPr>
                      </pic:pic>
                    </a:graphicData>
                  </a:graphic>
                </wp:inline>
              </w:drawing>
            </w:r>
          </w:p>
          <w:p w14:paraId="35A622E6" w14:textId="77777777" w:rsidR="0038548B" w:rsidRDefault="0038548B" w:rsidP="0022464A">
            <w:pPr>
              <w:pStyle w:val="SingleSpaced"/>
            </w:pPr>
            <w:r>
              <w:rPr>
                <w:noProof/>
              </w:rPr>
              <w:drawing>
                <wp:inline distT="0" distB="0" distL="0" distR="0" wp14:anchorId="22AF74F0" wp14:editId="4025E285">
                  <wp:extent cx="2468880" cy="4160520"/>
                  <wp:effectExtent l="19050" t="1905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68880" cy="4160520"/>
                          </a:xfrm>
                          <a:prstGeom prst="rect">
                            <a:avLst/>
                          </a:prstGeom>
                          <a:noFill/>
                          <a:ln w="12700">
                            <a:solidFill>
                              <a:schemeClr val="tx1"/>
                            </a:solidFill>
                          </a:ln>
                        </pic:spPr>
                      </pic:pic>
                    </a:graphicData>
                  </a:graphic>
                </wp:inline>
              </w:drawing>
            </w:r>
          </w:p>
          <w:p w14:paraId="41959D62" w14:textId="09C68EC5" w:rsidR="0038548B" w:rsidRDefault="0038548B" w:rsidP="00DA67B2">
            <w:pPr>
              <w:pStyle w:val="Caption"/>
              <w:spacing w:after="0"/>
              <w:rPr>
                <w:noProof/>
              </w:rPr>
            </w:pPr>
            <w:r>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t>-</w:t>
            </w:r>
            <w:r w:rsidR="004C25FE">
              <w:fldChar w:fldCharType="begin"/>
            </w:r>
            <w:r w:rsidR="004C25FE">
              <w:instrText xml:space="preserve"> = </w:instrText>
            </w:r>
            <w:r w:rsidR="00DD06EA">
              <w:fldChar w:fldCharType="begin"/>
            </w:r>
            <w:r w:rsidR="00DD06EA">
              <w:instrText xml:space="preserve"> seq figno \c </w:instrText>
            </w:r>
            <w:r w:rsidR="00DD06EA">
              <w:fldChar w:fldCharType="separate"/>
            </w:r>
            <w:r w:rsidR="0094302E">
              <w:rPr>
                <w:noProof/>
              </w:rPr>
              <w:instrText>13</w:instrText>
            </w:r>
            <w:r w:rsidR="00DD06EA">
              <w:rPr>
                <w:noProof/>
              </w:rPr>
              <w:fldChar w:fldCharType="end"/>
            </w:r>
            <w:r w:rsidR="004C25FE">
              <w:instrText xml:space="preserve"> - 1 </w:instrText>
            </w:r>
            <w:r w:rsidR="004C25FE">
              <w:fldChar w:fldCharType="separate"/>
            </w:r>
            <w:r w:rsidR="0094302E">
              <w:rPr>
                <w:noProof/>
              </w:rPr>
              <w:t>12</w:t>
            </w:r>
            <w:r w:rsidR="004C25FE">
              <w:fldChar w:fldCharType="end"/>
            </w:r>
            <w:r>
              <w:t xml:space="preserve">. </w:t>
            </w:r>
            <w:r w:rsidR="00DA67B2">
              <w:t xml:space="preserve"> Second version of</w:t>
            </w:r>
            <w:r>
              <w:t xml:space="preserve"> </w:t>
            </w:r>
            <w:r>
              <w:rPr>
                <w:i/>
              </w:rPr>
              <w:t>Frère Jacques</w:t>
            </w:r>
            <w:r>
              <w:t xml:space="preserve"> with each </w:t>
            </w:r>
            <w:r w:rsidR="00D50363">
              <w:t>phrase</w:t>
            </w:r>
            <w:r>
              <w:t xml:space="preserve"> repeated </w:t>
            </w:r>
            <w:r w:rsidR="00D50363">
              <w:t xml:space="preserve">using a Scratch </w:t>
            </w:r>
            <w:r w:rsidR="00D50363" w:rsidRPr="00D50363">
              <w:rPr>
                <w:rFonts w:ascii="Verdana" w:hAnsi="Verdana"/>
                <w:sz w:val="20"/>
              </w:rPr>
              <w:t>repeat</w:t>
            </w:r>
            <w:r w:rsidR="00D50363">
              <w:t xml:space="preserve"> loop</w:t>
            </w:r>
            <w:r>
              <w:t>.  (</w:t>
            </w:r>
            <w:r>
              <w:rPr>
                <w:noProof/>
              </w:rPr>
              <w:t>The Scratch version is coded an octave lower than the score.)</w:t>
            </w:r>
          </w:p>
          <w:p w14:paraId="23C38B8D" w14:textId="77777777" w:rsidR="004F14AE" w:rsidRPr="004C25FE" w:rsidRDefault="004F14AE" w:rsidP="004C25FE">
            <w:pPr>
              <w:rPr>
                <w:rFonts w:ascii="Times New Roman" w:hAnsi="Times New Roman" w:cs="Times New Roman"/>
                <w:sz w:val="24"/>
                <w:lang w:eastAsia="en-US"/>
              </w:rPr>
            </w:pPr>
          </w:p>
        </w:tc>
        <w:tc>
          <w:tcPr>
            <w:tcW w:w="2952" w:type="dxa"/>
            <w:vAlign w:val="bottom"/>
          </w:tcPr>
          <w:p w14:paraId="1FCD569F" w14:textId="215FD3B1" w:rsidR="0022464A" w:rsidRDefault="004C25FE" w:rsidP="00DA67B2">
            <w:pPr>
              <w:pStyle w:val="SingleSpaced"/>
              <w:jc w:val="center"/>
            </w:pPr>
            <w:r w:rsidRPr="004C25FE">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Pr="004C25FE">
              <w:t>-</w:t>
            </w:r>
            <w:r w:rsidR="00DD06EA">
              <w:fldChar w:fldCharType="begin"/>
            </w:r>
            <w:r w:rsidR="00DD06EA">
              <w:instrText xml:space="preserve"> seq figno \c </w:instrText>
            </w:r>
            <w:r w:rsidR="00DD06EA">
              <w:fldChar w:fldCharType="separate"/>
            </w:r>
            <w:r w:rsidR="0094302E">
              <w:rPr>
                <w:noProof/>
              </w:rPr>
              <w:t>13</w:t>
            </w:r>
            <w:r w:rsidR="00DD06EA">
              <w:rPr>
                <w:noProof/>
              </w:rPr>
              <w:fldChar w:fldCharType="end"/>
            </w:r>
            <w:r w:rsidRPr="004C25FE">
              <w:t xml:space="preserve">.  The Scratch </w:t>
            </w:r>
            <w:r w:rsidRPr="0028284B">
              <w:rPr>
                <w:rFonts w:ascii="Verdana" w:hAnsi="Verdana"/>
                <w:sz w:val="20"/>
              </w:rPr>
              <w:t>Control</w:t>
            </w:r>
            <w:r w:rsidRPr="004C25FE">
              <w:t xml:space="preserve"> </w:t>
            </w:r>
            <w:r w:rsidR="009433FC">
              <w:t>p</w:t>
            </w:r>
            <w:r w:rsidRPr="004C25FE">
              <w:t>anel.</w:t>
            </w:r>
          </w:p>
        </w:tc>
        <w:tc>
          <w:tcPr>
            <w:tcW w:w="2952" w:type="dxa"/>
          </w:tcPr>
          <w:p w14:paraId="2380E6A8" w14:textId="77777777" w:rsidR="0022464A" w:rsidRDefault="004F14AE" w:rsidP="00DA67B2">
            <w:pPr>
              <w:pStyle w:val="SingleSpaced"/>
            </w:pPr>
            <w:r>
              <w:rPr>
                <w:noProof/>
              </w:rPr>
              <w:drawing>
                <wp:inline distT="0" distB="0" distL="0" distR="0" wp14:anchorId="086FDF29" wp14:editId="46D0EF60">
                  <wp:extent cx="1809183" cy="7543800"/>
                  <wp:effectExtent l="19050" t="19050" r="19685" b="190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09183" cy="7543800"/>
                          </a:xfrm>
                          <a:prstGeom prst="rect">
                            <a:avLst/>
                          </a:prstGeom>
                          <a:noFill/>
                          <a:ln w="12700">
                            <a:solidFill>
                              <a:schemeClr val="tx1"/>
                            </a:solidFill>
                          </a:ln>
                        </pic:spPr>
                      </pic:pic>
                    </a:graphicData>
                  </a:graphic>
                </wp:inline>
              </w:drawing>
            </w:r>
          </w:p>
        </w:tc>
      </w:tr>
    </w:tbl>
    <w:p w14:paraId="3FBCEE01" w14:textId="787D7614" w:rsidR="0022464A" w:rsidRPr="00FC2990" w:rsidRDefault="00AC1E14" w:rsidP="00A56319">
      <w:pPr>
        <w:pStyle w:val="DoubleSpaced"/>
        <w:spacing w:after="240"/>
      </w:pPr>
      <w:r>
        <w:lastRenderedPageBreak/>
        <w:t>To do this</w:t>
      </w:r>
      <w:r w:rsidR="00D20791">
        <w:t xml:space="preserve"> in Scratch</w:t>
      </w:r>
      <w:r>
        <w:t xml:space="preserve">, you display the </w:t>
      </w:r>
      <w:r w:rsidRPr="00752DF5">
        <w:rPr>
          <w:rFonts w:ascii="Verdana" w:hAnsi="Verdana"/>
          <w:sz w:val="20"/>
        </w:rPr>
        <w:t>Variables</w:t>
      </w:r>
      <w:r>
        <w:t xml:space="preserve"> panel and click the </w:t>
      </w:r>
      <w:r w:rsidRPr="00AC1E14">
        <w:rPr>
          <w:rFonts w:ascii="Verdana" w:hAnsi="Verdana"/>
          <w:sz w:val="20"/>
        </w:rPr>
        <w:t>Make a variable</w:t>
      </w:r>
      <w:r>
        <w:t xml:space="preserve"> button (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noBreakHyphen/>
      </w:r>
      <w:r w:rsidR="00DD06EA">
        <w:fldChar w:fldCharType="begin"/>
      </w:r>
      <w:r w:rsidR="00DD06EA">
        <w:instrText xml:space="preserve"> seq figno </w:instrText>
      </w:r>
      <w:r w:rsidR="00DD06EA">
        <w:fldChar w:fldCharType="separate"/>
      </w:r>
      <w:r w:rsidR="0094302E">
        <w:rPr>
          <w:noProof/>
        </w:rPr>
        <w:t>14</w:t>
      </w:r>
      <w:r w:rsidR="00DD06EA">
        <w:rPr>
          <w:noProof/>
        </w:rPr>
        <w:fldChar w:fldCharType="end"/>
      </w:r>
      <w:r w:rsidR="00A56319">
        <w:t>a</w:t>
      </w:r>
      <w:r>
        <w:t xml:space="preserve">).  This brings up a dialog box in which you enter the name of your variable (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noBreakHyphen/>
      </w:r>
      <w:r w:rsidRPr="004C25FE">
        <w:fldChar w:fldCharType="begin"/>
      </w:r>
      <w:r w:rsidRPr="004C25FE">
        <w:instrText xml:space="preserve"> seq figno </w:instrText>
      </w:r>
      <w:r w:rsidR="00A56319">
        <w:instrText xml:space="preserve">\c </w:instrText>
      </w:r>
      <w:r w:rsidRPr="004C25FE">
        <w:fldChar w:fldCharType="separate"/>
      </w:r>
      <w:r w:rsidR="0094302E">
        <w:rPr>
          <w:noProof/>
        </w:rPr>
        <w:t>14</w:t>
      </w:r>
      <w:r w:rsidRPr="004C25FE">
        <w:fldChar w:fldCharType="end"/>
      </w:r>
      <w:r w:rsidR="00A56319">
        <w:t>b</w:t>
      </w:r>
      <w:r>
        <w:t>).  Once a variable has been created, Scratch makes a number of operations available that you can use to manipulate that variable</w:t>
      </w:r>
      <w:r w:rsidR="000934AB">
        <w:t xml:space="preserve"> </w:t>
      </w:r>
      <w:r>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noBreakHyphen/>
      </w:r>
      <w:r w:rsidRPr="004C25FE">
        <w:fldChar w:fldCharType="begin"/>
      </w:r>
      <w:r w:rsidRPr="004C25FE">
        <w:instrText xml:space="preserve"> seq figno </w:instrText>
      </w:r>
      <w:r w:rsidR="00A56319">
        <w:instrText xml:space="preserve">\c </w:instrText>
      </w:r>
      <w:r w:rsidRPr="004C25FE">
        <w:fldChar w:fldCharType="separate"/>
      </w:r>
      <w:r w:rsidR="0094302E">
        <w:rPr>
          <w:noProof/>
        </w:rPr>
        <w:t>14</w:t>
      </w:r>
      <w:r w:rsidRPr="004C25FE">
        <w:fldChar w:fldCharType="end"/>
      </w:r>
      <w:r w:rsidR="00A56319">
        <w:t>c</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2"/>
        <w:gridCol w:w="2952"/>
        <w:gridCol w:w="2952"/>
      </w:tblGrid>
      <w:tr w:rsidR="00A56319" w14:paraId="5CAE8162" w14:textId="77777777" w:rsidTr="00086104">
        <w:tc>
          <w:tcPr>
            <w:tcW w:w="2952" w:type="dxa"/>
          </w:tcPr>
          <w:p w14:paraId="4E03783A" w14:textId="77777777" w:rsidR="00A56319" w:rsidRDefault="00A56319" w:rsidP="00A56319">
            <w:pPr>
              <w:pStyle w:val="SingleSpaced"/>
              <w:jc w:val="center"/>
            </w:pPr>
            <w:r>
              <w:rPr>
                <w:noProof/>
              </w:rPr>
              <w:drawing>
                <wp:inline distT="0" distB="0" distL="0" distR="0" wp14:anchorId="587C1AA7" wp14:editId="2C175E46">
                  <wp:extent cx="1737360" cy="3191744"/>
                  <wp:effectExtent l="19050" t="19050" r="15240" b="279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b="28981"/>
                          <a:stretch/>
                        </pic:blipFill>
                        <pic:spPr bwMode="auto">
                          <a:xfrm>
                            <a:off x="0" y="0"/>
                            <a:ext cx="1737360" cy="3191744"/>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14:paraId="76281711" w14:textId="77777777" w:rsidR="00A56319" w:rsidRDefault="00A56319" w:rsidP="003A6393">
            <w:pPr>
              <w:pStyle w:val="Caption"/>
              <w:spacing w:after="0"/>
            </w:pPr>
            <w:r>
              <w:t>(a)</w:t>
            </w:r>
          </w:p>
        </w:tc>
        <w:tc>
          <w:tcPr>
            <w:tcW w:w="2952" w:type="dxa"/>
            <w:vAlign w:val="bottom"/>
          </w:tcPr>
          <w:p w14:paraId="7B09EABF" w14:textId="77777777" w:rsidR="00A56319" w:rsidRDefault="00A56319" w:rsidP="00086104">
            <w:pPr>
              <w:pStyle w:val="SingleSpaced"/>
              <w:jc w:val="center"/>
            </w:pPr>
            <w:r>
              <w:rPr>
                <w:noProof/>
              </w:rPr>
              <w:drawing>
                <wp:inline distT="0" distB="0" distL="0" distR="0" wp14:anchorId="17886299" wp14:editId="663B3FC7">
                  <wp:extent cx="1737360" cy="1024870"/>
                  <wp:effectExtent l="19050" t="19050" r="15240" b="234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37360" cy="1024870"/>
                          </a:xfrm>
                          <a:prstGeom prst="rect">
                            <a:avLst/>
                          </a:prstGeom>
                          <a:noFill/>
                          <a:ln w="12700">
                            <a:solidFill>
                              <a:schemeClr val="tx1"/>
                            </a:solidFill>
                          </a:ln>
                        </pic:spPr>
                      </pic:pic>
                    </a:graphicData>
                  </a:graphic>
                </wp:inline>
              </w:drawing>
            </w:r>
          </w:p>
          <w:p w14:paraId="467FA017" w14:textId="77777777" w:rsidR="00A56319" w:rsidRDefault="00A56319" w:rsidP="00086104">
            <w:pPr>
              <w:pStyle w:val="Caption"/>
              <w:spacing w:after="0"/>
            </w:pPr>
            <w:r>
              <w:t>(b)</w:t>
            </w:r>
          </w:p>
        </w:tc>
        <w:tc>
          <w:tcPr>
            <w:tcW w:w="2952" w:type="dxa"/>
          </w:tcPr>
          <w:p w14:paraId="292D7231" w14:textId="77777777" w:rsidR="00A56319" w:rsidRDefault="00A56319" w:rsidP="00A56319">
            <w:pPr>
              <w:pStyle w:val="SingleSpaced"/>
              <w:jc w:val="center"/>
            </w:pPr>
            <w:r>
              <w:rPr>
                <w:noProof/>
              </w:rPr>
              <w:drawing>
                <wp:inline distT="0" distB="0" distL="0" distR="0" wp14:anchorId="0A0A97FA" wp14:editId="53750DC3">
                  <wp:extent cx="1737360" cy="3207571"/>
                  <wp:effectExtent l="19050" t="19050" r="15240" b="1206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b="28629"/>
                          <a:stretch/>
                        </pic:blipFill>
                        <pic:spPr bwMode="auto">
                          <a:xfrm>
                            <a:off x="0" y="0"/>
                            <a:ext cx="1737360" cy="3207571"/>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14:paraId="4F82817D" w14:textId="77777777" w:rsidR="00A56319" w:rsidRDefault="00A56319" w:rsidP="003A6393">
            <w:pPr>
              <w:pStyle w:val="Caption"/>
              <w:spacing w:after="0"/>
            </w:pPr>
            <w:r>
              <w:t>(c)</w:t>
            </w:r>
          </w:p>
        </w:tc>
      </w:tr>
      <w:tr w:rsidR="00A56319" w14:paraId="66750F09" w14:textId="77777777" w:rsidTr="000934AB">
        <w:tc>
          <w:tcPr>
            <w:tcW w:w="8856" w:type="dxa"/>
            <w:gridSpan w:val="3"/>
          </w:tcPr>
          <w:p w14:paraId="2DA678CD" w14:textId="77777777" w:rsidR="00A56319" w:rsidRDefault="000934AB" w:rsidP="000934AB">
            <w:pPr>
              <w:pStyle w:val="Caption"/>
              <w:rPr>
                <w:noProof/>
              </w:rPr>
            </w:pPr>
            <w:r>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noBreakHyphen/>
            </w:r>
            <w:r w:rsidRPr="004C25FE">
              <w:fldChar w:fldCharType="begin"/>
            </w:r>
            <w:r w:rsidRPr="004C25FE">
              <w:instrText xml:space="preserve"> seq figno </w:instrText>
            </w:r>
            <w:r>
              <w:instrText xml:space="preserve">\c </w:instrText>
            </w:r>
            <w:r w:rsidRPr="004C25FE">
              <w:fldChar w:fldCharType="separate"/>
            </w:r>
            <w:r w:rsidR="0094302E">
              <w:rPr>
                <w:noProof/>
              </w:rPr>
              <w:t>14</w:t>
            </w:r>
            <w:r w:rsidRPr="004C25FE">
              <w:fldChar w:fldCharType="end"/>
            </w:r>
            <w:r>
              <w:t xml:space="preserve">.  Creating a Scratch variable named </w:t>
            </w:r>
            <w:r w:rsidRPr="000934AB">
              <w:rPr>
                <w:rFonts w:ascii="Verdana" w:hAnsi="Verdana"/>
                <w:sz w:val="20"/>
              </w:rPr>
              <w:t>note</w:t>
            </w:r>
            <w:r>
              <w:t xml:space="preserve"> and the operations that Scratch makes available after at least one variable has been created.</w:t>
            </w:r>
          </w:p>
        </w:tc>
      </w:tr>
    </w:tbl>
    <w:p w14:paraId="33CEBFCF" w14:textId="7872FB3E" w:rsidR="00664359" w:rsidRDefault="008960CF" w:rsidP="00AD5844">
      <w:pPr>
        <w:pStyle w:val="DoubleSpaced"/>
      </w:pPr>
      <w:r>
        <w:t>In</w:t>
      </w:r>
      <w:r w:rsidR="00FC2990">
        <w:t xml:space="preserve"> the program in 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00FC2990">
        <w:noBreakHyphen/>
      </w:r>
      <w:r w:rsidR="00DD06EA">
        <w:fldChar w:fldCharType="begin"/>
      </w:r>
      <w:r w:rsidR="00DD06EA">
        <w:instrText xml:space="preserve"> seq figno </w:instrText>
      </w:r>
      <w:r w:rsidR="00DD06EA">
        <w:fldChar w:fldCharType="separate"/>
      </w:r>
      <w:r w:rsidR="0094302E">
        <w:rPr>
          <w:noProof/>
        </w:rPr>
        <w:t>15</w:t>
      </w:r>
      <w:r w:rsidR="00DD06EA">
        <w:rPr>
          <w:noProof/>
        </w:rPr>
        <w:fldChar w:fldCharType="end"/>
      </w:r>
      <w:r>
        <w:t>,</w:t>
      </w:r>
      <w:r w:rsidR="00FC2990">
        <w:t xml:space="preserve"> </w:t>
      </w:r>
      <w:r w:rsidR="000332CB">
        <w:t xml:space="preserve">you can use </w:t>
      </w:r>
      <w:r w:rsidR="00FB2539">
        <w:t xml:space="preserve">the </w:t>
      </w:r>
      <w:r w:rsidR="00FB2539" w:rsidRPr="00FB2539">
        <w:rPr>
          <w:rFonts w:ascii="Verdana" w:hAnsi="Verdana"/>
          <w:sz w:val="20"/>
        </w:rPr>
        <w:t>note</w:t>
      </w:r>
      <w:r w:rsidR="0064464F">
        <w:t xml:space="preserve"> variable</w:t>
      </w:r>
      <w:r w:rsidR="000332CB">
        <w:rPr>
          <w:rFonts w:ascii="Verdana" w:hAnsi="Verdana"/>
          <w:sz w:val="20"/>
        </w:rPr>
        <w:t xml:space="preserve">, </w:t>
      </w:r>
      <w:r w:rsidR="000332CB" w:rsidRPr="0064464F">
        <w:t xml:space="preserve">which is the variable you just created when you clicked on the </w:t>
      </w:r>
      <w:r w:rsidR="0064464F" w:rsidRPr="0064464F">
        <w:rPr>
          <w:rFonts w:ascii="Verdana" w:hAnsi="Verdana"/>
          <w:sz w:val="20"/>
        </w:rPr>
        <w:t xml:space="preserve">Make </w:t>
      </w:r>
      <w:r w:rsidR="000332CB" w:rsidRPr="0064464F">
        <w:rPr>
          <w:rFonts w:ascii="Verdana" w:hAnsi="Verdana"/>
          <w:sz w:val="20"/>
        </w:rPr>
        <w:t>a variable</w:t>
      </w:r>
      <w:r w:rsidR="000332CB" w:rsidRPr="0064464F">
        <w:t xml:space="preserve"> button in the </w:t>
      </w:r>
      <w:r w:rsidR="0064464F" w:rsidRPr="0064464F">
        <w:rPr>
          <w:rFonts w:ascii="Verdana" w:hAnsi="Verdana"/>
          <w:sz w:val="20"/>
        </w:rPr>
        <w:t>Operator</w:t>
      </w:r>
      <w:r w:rsidR="0064464F" w:rsidRPr="0064464F">
        <w:t xml:space="preserve"> </w:t>
      </w:r>
      <w:r w:rsidR="000332CB" w:rsidRPr="0064464F">
        <w:t>panel.</w:t>
      </w:r>
      <w:r w:rsidR="00243AF6">
        <w:t xml:space="preserve"> </w:t>
      </w:r>
      <w:r w:rsidR="00BF78A6" w:rsidRPr="0064464F">
        <w:t xml:space="preserve"> Notice that the various types of</w:t>
      </w:r>
      <w:r w:rsidR="000332CB" w:rsidRPr="0064464F">
        <w:t xml:space="preserve"> procedures one can perform in </w:t>
      </w:r>
      <w:r w:rsidR="00247305" w:rsidRPr="0064464F">
        <w:t xml:space="preserve">Scratch </w:t>
      </w:r>
      <w:r w:rsidR="00247305">
        <w:t xml:space="preserve">are </w:t>
      </w:r>
      <w:r w:rsidR="000332CB" w:rsidRPr="0064464F">
        <w:t>color coded</w:t>
      </w:r>
      <w:r w:rsidR="00BF78A6" w:rsidRPr="0064464F">
        <w:t xml:space="preserve"> based on how each series of blocks function</w:t>
      </w:r>
      <w:r w:rsidR="00247305">
        <w:t>s</w:t>
      </w:r>
      <w:r w:rsidR="00BF78A6" w:rsidRPr="0064464F">
        <w:t>.</w:t>
      </w:r>
      <w:r w:rsidR="00247305">
        <w:t xml:space="preserve"> </w:t>
      </w:r>
      <w:r w:rsidR="000332CB" w:rsidRPr="0064464F">
        <w:t xml:space="preserve"> </w:t>
      </w:r>
      <w:r w:rsidR="00BF78A6" w:rsidRPr="0064464F">
        <w:t>F</w:t>
      </w:r>
      <w:r w:rsidR="000332CB" w:rsidRPr="0064464F">
        <w:t>or</w:t>
      </w:r>
      <w:r w:rsidR="00247305">
        <w:t xml:space="preserve"> example</w:t>
      </w:r>
      <w:r w:rsidR="000332CB" w:rsidRPr="0064464F">
        <w:t xml:space="preserve">, </w:t>
      </w:r>
      <w:r w:rsidR="00247305" w:rsidRPr="00247305">
        <w:rPr>
          <w:rFonts w:ascii="Verdana" w:hAnsi="Verdana"/>
          <w:sz w:val="20"/>
        </w:rPr>
        <w:t>Variables</w:t>
      </w:r>
      <w:r w:rsidR="00247305" w:rsidRPr="0064464F">
        <w:t xml:space="preserve"> </w:t>
      </w:r>
      <w:r w:rsidR="000332CB" w:rsidRPr="0064464F">
        <w:t xml:space="preserve">blocks </w:t>
      </w:r>
      <w:r w:rsidR="00446D90">
        <w:t xml:space="preserve">are </w:t>
      </w:r>
      <w:r w:rsidR="000332CB" w:rsidRPr="0064464F">
        <w:lastRenderedPageBreak/>
        <w:t xml:space="preserve">orange, </w:t>
      </w:r>
      <w:r w:rsidR="00446D90">
        <w:t xml:space="preserve">while </w:t>
      </w:r>
      <w:r w:rsidR="00247305" w:rsidRPr="00247305">
        <w:rPr>
          <w:rFonts w:ascii="Verdana" w:hAnsi="Verdana"/>
          <w:sz w:val="20"/>
        </w:rPr>
        <w:t>Sound</w:t>
      </w:r>
      <w:r w:rsidR="00247305" w:rsidRPr="0064464F">
        <w:t xml:space="preserve"> </w:t>
      </w:r>
      <w:r w:rsidR="000332CB" w:rsidRPr="0064464F">
        <w:t xml:space="preserve">blocks </w:t>
      </w:r>
      <w:r w:rsidR="00446D90">
        <w:t xml:space="preserve">are </w:t>
      </w:r>
      <w:r w:rsidR="000332CB" w:rsidRPr="0064464F">
        <w:t>magenta.</w:t>
      </w:r>
      <w:r w:rsidR="00FB2539" w:rsidRPr="0064464F">
        <w:t xml:space="preserve"> </w:t>
      </w:r>
      <w:r w:rsidR="0064464F">
        <w:t xml:space="preserve"> </w:t>
      </w:r>
      <w:r w:rsidR="000332CB">
        <w:t xml:space="preserve">Most </w:t>
      </w:r>
      <w:r w:rsidR="00A50D6D">
        <w:t xml:space="preserve">Western </w:t>
      </w:r>
      <w:r w:rsidR="000332CB">
        <w:t>music is based around some kind of key structure, whether it’s major, minor, et</w:t>
      </w:r>
      <w:r w:rsidR="00BF78A6">
        <w:t>c</w:t>
      </w:r>
      <w:r w:rsidR="000332CB">
        <w:t xml:space="preserve">.  </w:t>
      </w:r>
      <w:r w:rsidR="00BF78A6">
        <w:t>Therefore, i</w:t>
      </w:r>
      <w:r w:rsidR="000332CB">
        <w:t xml:space="preserve">n the </w:t>
      </w:r>
      <w:r w:rsidR="000332CB" w:rsidRPr="00A50D6D">
        <w:rPr>
          <w:i/>
        </w:rPr>
        <w:t>Fr</w:t>
      </w:r>
      <w:r w:rsidR="00A50D6D">
        <w:rPr>
          <w:i/>
        </w:rPr>
        <w:t>èr</w:t>
      </w:r>
      <w:r w:rsidR="000332CB" w:rsidRPr="00A50D6D">
        <w:rPr>
          <w:i/>
        </w:rPr>
        <w:t>e Jacques</w:t>
      </w:r>
      <w:r w:rsidR="000332CB">
        <w:t xml:space="preserve"> example, we create a </w:t>
      </w:r>
      <w:r w:rsidR="00FB2539">
        <w:t xml:space="preserve">variable to represent the </w:t>
      </w:r>
      <w:r w:rsidR="00FC2990" w:rsidRPr="00FB2539">
        <w:t>tonic</w:t>
      </w:r>
      <w:r w:rsidR="00FB2539">
        <w:t xml:space="preserve">, or key, note.  </w:t>
      </w:r>
      <w:r w:rsidR="00AD2C75">
        <w:t>U</w:t>
      </w:r>
      <w:r w:rsidR="00B36E85">
        <w:t>s</w:t>
      </w:r>
      <w:r w:rsidR="00FB2539">
        <w:t>ing this variable</w:t>
      </w:r>
      <w:r w:rsidR="00FC2990">
        <w:t xml:space="preserve"> with the + operato</w:t>
      </w:r>
      <w:r w:rsidR="00503883">
        <w:t>r</w:t>
      </w:r>
      <w:r w:rsidR="00FC2990">
        <w:t xml:space="preserve"> available in Scratch’s </w:t>
      </w:r>
      <w:r w:rsidR="00FC2990" w:rsidRPr="0028284B">
        <w:rPr>
          <w:rFonts w:ascii="Verdana" w:hAnsi="Verdana"/>
          <w:sz w:val="20"/>
        </w:rPr>
        <w:t>Operator</w:t>
      </w:r>
      <w:r w:rsidR="00FC2990">
        <w:t xml:space="preserve"> panel (see 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00FC2990">
        <w:noBreakHyphen/>
      </w:r>
      <w:r w:rsidR="00DD06EA">
        <w:fldChar w:fldCharType="begin"/>
      </w:r>
      <w:r w:rsidR="00DD06EA">
        <w:instrText xml:space="preserve"> seq figno </w:instrText>
      </w:r>
      <w:r w:rsidR="00DD06EA">
        <w:fldChar w:fldCharType="separate"/>
      </w:r>
      <w:r w:rsidR="0094302E">
        <w:rPr>
          <w:noProof/>
        </w:rPr>
        <w:t>16</w:t>
      </w:r>
      <w:r w:rsidR="00DD06EA">
        <w:rPr>
          <w:noProof/>
        </w:rPr>
        <w:fldChar w:fldCharType="end"/>
      </w:r>
      <w:r w:rsidR="00FC2990">
        <w:t>)</w:t>
      </w:r>
      <w:r w:rsidR="00503883">
        <w:t>,</w:t>
      </w:r>
      <w:r w:rsidR="00FC2990">
        <w:t xml:space="preserve"> </w:t>
      </w:r>
      <w:r w:rsidR="001F37EE">
        <w:t xml:space="preserve">you can </w:t>
      </w:r>
      <w:r w:rsidR="00FB2539">
        <w:t xml:space="preserve">program each </w:t>
      </w:r>
      <w:r w:rsidR="00FB2539" w:rsidRPr="00055EE2">
        <w:rPr>
          <w:rFonts w:ascii="Verdana" w:hAnsi="Verdana"/>
          <w:sz w:val="20"/>
        </w:rPr>
        <w:t>play note</w:t>
      </w:r>
      <w:r w:rsidR="00FB2539">
        <w:t xml:space="preserve"> block to play a note </w:t>
      </w:r>
      <w:r w:rsidR="003638E7">
        <w:t>th</w:t>
      </w:r>
      <w:r w:rsidR="00B36E85">
        <w:t>at</w:t>
      </w:r>
      <w:r w:rsidR="003638E7">
        <w:t xml:space="preserve"> is some </w:t>
      </w:r>
      <w:r w:rsidR="00FB2539">
        <w:t xml:space="preserve">offset from the tonic. </w:t>
      </w:r>
      <w:r w:rsidR="00FB2539" w:rsidRPr="00FC2990">
        <w:t xml:space="preserve"> </w:t>
      </w:r>
      <w:r w:rsidR="00BF78A6">
        <w:t>That is</w:t>
      </w:r>
      <w:r w:rsidR="001F37EE">
        <w:t>,</w:t>
      </w:r>
      <w:r w:rsidR="00BF78A6">
        <w:t xml:space="preserve"> once </w:t>
      </w:r>
      <w:r w:rsidR="00366E90">
        <w:t xml:space="preserve">you </w:t>
      </w:r>
      <w:r w:rsidR="00BF78A6">
        <w:t>establish what the tonic of the composition will be</w:t>
      </w:r>
      <w:r w:rsidR="006E081B">
        <w:t>,</w:t>
      </w:r>
      <w:r w:rsidR="00BF78A6">
        <w:t xml:space="preserve"> </w:t>
      </w:r>
      <w:r w:rsidR="001F37EE">
        <w:t xml:space="preserve">you </w:t>
      </w:r>
      <w:r w:rsidR="00BF78A6">
        <w:t xml:space="preserve">can program notes based on </w:t>
      </w:r>
      <w:r w:rsidR="006E081B">
        <w:t xml:space="preserve">the </w:t>
      </w:r>
      <w:r w:rsidR="00BF78A6">
        <w:t>difference</w:t>
      </w:r>
      <w:r w:rsidR="006E081B">
        <w:t xml:space="preserve"> in semi-tones between the tonic and the note </w:t>
      </w:r>
      <w:r w:rsidR="001F37EE">
        <w:t xml:space="preserve">you </w:t>
      </w:r>
      <w:r w:rsidR="006E081B">
        <w:t>want played.</w:t>
      </w:r>
      <w:r w:rsidR="00FD51E2">
        <w:t xml:space="preserve"> </w:t>
      </w:r>
      <w:r w:rsidR="00BF78A6">
        <w:t xml:space="preserve"> </w:t>
      </w:r>
      <w:r w:rsidR="003638E7">
        <w:t xml:space="preserve">This allows </w:t>
      </w:r>
      <w:r w:rsidR="00803EE5">
        <w:t xml:space="preserve">you </w:t>
      </w:r>
      <w:r w:rsidR="00AD2C75">
        <w:t xml:space="preserve">to program a second version of </w:t>
      </w:r>
      <w:r w:rsidR="00FC2990">
        <w:rPr>
          <w:i/>
        </w:rPr>
        <w:t>Frère Jacques</w:t>
      </w:r>
      <w:r w:rsidR="00FC2990">
        <w:t xml:space="preserve"> </w:t>
      </w:r>
      <w:r w:rsidR="00AD2C75">
        <w:t xml:space="preserve">that can play the song </w:t>
      </w:r>
      <w:r w:rsidR="00FC2990">
        <w:t xml:space="preserve">in </w:t>
      </w:r>
      <w:r w:rsidR="003638E7">
        <w:t>any</w:t>
      </w:r>
      <w:r w:rsidR="00FC2990">
        <w:t xml:space="preserve"> key </w:t>
      </w:r>
      <w:r w:rsidR="003638E7">
        <w:t xml:space="preserve">and octave </w:t>
      </w:r>
      <w:r w:rsidR="00803EE5">
        <w:t xml:space="preserve">you </w:t>
      </w:r>
      <w:r w:rsidR="00FC2990">
        <w:t>choose.</w:t>
      </w:r>
      <w:r w:rsidR="008D72C6">
        <w:t xml:space="preserve">  </w:t>
      </w:r>
    </w:p>
    <w:p w14:paraId="65569EDA" w14:textId="77777777" w:rsidR="00AD5844" w:rsidRDefault="00AD5844" w:rsidP="00AD5844">
      <w:pPr>
        <w:pStyle w:val="DoubleSpaced"/>
        <w:spacing w:after="240"/>
      </w:pPr>
      <w:r>
        <w:t xml:space="preserve">Not only does this program introduce Music majors to variables and the use of mathematical expressions (such as </w:t>
      </w:r>
      <w:r w:rsidRPr="00482677">
        <w:rPr>
          <w:rFonts w:ascii="Verdana" w:hAnsi="Verdana"/>
          <w:sz w:val="20"/>
        </w:rPr>
        <w:t>tonic+7</w:t>
      </w:r>
      <w:r>
        <w:t>) in programming, but it also introduces Computer Science students to the musical concept of transposition.  Thus, the process of developing this single program demonstrates not only the power of Scratch, but also an approach to teaching computational thinking in an interdisciplinary fashion.</w:t>
      </w:r>
    </w:p>
    <w:p w14:paraId="60CE4C6B" w14:textId="77777777" w:rsidR="00AD5844" w:rsidRDefault="00AD5844" w:rsidP="00E20CE3">
      <w:pPr>
        <w:pStyle w:val="DoubleSpaced"/>
        <w:spacing w:after="24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E20CE3" w14:paraId="19B3F1FD" w14:textId="77777777" w:rsidTr="00482677">
        <w:trPr>
          <w:jc w:val="center"/>
        </w:trPr>
        <w:tc>
          <w:tcPr>
            <w:tcW w:w="4428" w:type="dxa"/>
          </w:tcPr>
          <w:p w14:paraId="1DA1457D" w14:textId="77777777" w:rsidR="00E20CE3" w:rsidRDefault="00E20CE3" w:rsidP="00E20CE3">
            <w:pPr>
              <w:pStyle w:val="SingleSpaced"/>
              <w:jc w:val="center"/>
            </w:pPr>
            <w:r>
              <w:rPr>
                <w:noProof/>
              </w:rPr>
              <w:lastRenderedPageBreak/>
              <w:drawing>
                <wp:inline distT="0" distB="0" distL="0" distR="0" wp14:anchorId="4C9DD7AB" wp14:editId="5E678F30">
                  <wp:extent cx="2304288" cy="5157216"/>
                  <wp:effectExtent l="19050" t="19050" r="20320" b="2476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04288" cy="5157216"/>
                          </a:xfrm>
                          <a:prstGeom prst="rect">
                            <a:avLst/>
                          </a:prstGeom>
                          <a:noFill/>
                          <a:ln w="12700">
                            <a:solidFill>
                              <a:schemeClr val="tx1"/>
                            </a:solidFill>
                          </a:ln>
                        </pic:spPr>
                      </pic:pic>
                    </a:graphicData>
                  </a:graphic>
                </wp:inline>
              </w:drawing>
            </w:r>
          </w:p>
          <w:p w14:paraId="4EF3855B" w14:textId="77777777" w:rsidR="00E20CE3" w:rsidRDefault="00E20CE3" w:rsidP="003807A3">
            <w:pPr>
              <w:pStyle w:val="Caption"/>
            </w:pPr>
            <w:r w:rsidRPr="004C25FE">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Pr="004C25FE">
              <w:t>-</w:t>
            </w:r>
            <w:r w:rsidR="00547A1D">
              <w:fldChar w:fldCharType="begin"/>
            </w:r>
            <w:r w:rsidR="00547A1D">
              <w:instrText xml:space="preserve"> = </w:instrText>
            </w:r>
            <w:r w:rsidR="00DD06EA">
              <w:fldChar w:fldCharType="begin"/>
            </w:r>
            <w:r w:rsidR="00DD06EA">
              <w:instrText xml:space="preserve"> seq figno \c </w:instrText>
            </w:r>
            <w:r w:rsidR="00DD06EA">
              <w:fldChar w:fldCharType="separate"/>
            </w:r>
            <w:r w:rsidR="0094302E">
              <w:rPr>
                <w:noProof/>
              </w:rPr>
              <w:instrText>16</w:instrText>
            </w:r>
            <w:r w:rsidR="00DD06EA">
              <w:rPr>
                <w:noProof/>
              </w:rPr>
              <w:fldChar w:fldCharType="end"/>
            </w:r>
            <w:r w:rsidR="00547A1D">
              <w:instrText xml:space="preserve"> - 1 </w:instrText>
            </w:r>
            <w:r w:rsidR="00547A1D">
              <w:fldChar w:fldCharType="separate"/>
            </w:r>
            <w:r w:rsidR="0094302E">
              <w:rPr>
                <w:noProof/>
              </w:rPr>
              <w:t>15</w:t>
            </w:r>
            <w:r w:rsidR="00547A1D">
              <w:fldChar w:fldCharType="end"/>
            </w:r>
            <w:r w:rsidRPr="004C25FE">
              <w:t xml:space="preserve">.  </w:t>
            </w:r>
            <w:r w:rsidR="0051319D">
              <w:rPr>
                <w:i/>
              </w:rPr>
              <w:t>Frère Jacques</w:t>
            </w:r>
            <w:r w:rsidR="0051319D">
              <w:t xml:space="preserve"> programmed using a variable for the tonic (or key) note, </w:t>
            </w:r>
            <w:r w:rsidR="00DD10F1">
              <w:t>with</w:t>
            </w:r>
            <w:r w:rsidR="0051319D">
              <w:t xml:space="preserve"> each note to be played coded as an offset from the tonic.  </w:t>
            </w:r>
            <w:r w:rsidR="0051319D">
              <w:rPr>
                <w:noProof/>
              </w:rPr>
              <w:t>This version allows the song to be played in any key.</w:t>
            </w:r>
          </w:p>
        </w:tc>
        <w:tc>
          <w:tcPr>
            <w:tcW w:w="4428" w:type="dxa"/>
          </w:tcPr>
          <w:p w14:paraId="6F4FCFB1" w14:textId="77777777" w:rsidR="00E20CE3" w:rsidRDefault="00E20CE3" w:rsidP="00E20CE3">
            <w:pPr>
              <w:pStyle w:val="SingleSpaced"/>
              <w:jc w:val="center"/>
            </w:pPr>
            <w:r>
              <w:rPr>
                <w:noProof/>
              </w:rPr>
              <w:drawing>
                <wp:inline distT="0" distB="0" distL="0" distR="0" wp14:anchorId="45ED1CFF" wp14:editId="347E4671">
                  <wp:extent cx="1833784" cy="5160396"/>
                  <wp:effectExtent l="19050" t="19050" r="14605" b="215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33784" cy="5160396"/>
                          </a:xfrm>
                          <a:prstGeom prst="rect">
                            <a:avLst/>
                          </a:prstGeom>
                          <a:noFill/>
                          <a:ln w="12700">
                            <a:solidFill>
                              <a:schemeClr val="tx1"/>
                            </a:solidFill>
                          </a:ln>
                        </pic:spPr>
                      </pic:pic>
                    </a:graphicData>
                  </a:graphic>
                </wp:inline>
              </w:drawing>
            </w:r>
          </w:p>
          <w:p w14:paraId="63DFBF1F" w14:textId="77777777" w:rsidR="00547A1D" w:rsidRDefault="00547A1D" w:rsidP="00547A1D">
            <w:pPr>
              <w:pStyle w:val="Caption"/>
            </w:pPr>
            <w:r w:rsidRPr="004C25FE">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Pr="004C25FE">
              <w:t>-</w:t>
            </w:r>
            <w:r w:rsidR="00DD06EA">
              <w:fldChar w:fldCharType="begin"/>
            </w:r>
            <w:r w:rsidR="00DD06EA">
              <w:instrText xml:space="preserve"> seq figno \c </w:instrText>
            </w:r>
            <w:r w:rsidR="00DD06EA">
              <w:fldChar w:fldCharType="separate"/>
            </w:r>
            <w:r w:rsidR="0094302E">
              <w:rPr>
                <w:noProof/>
              </w:rPr>
              <w:t>16</w:t>
            </w:r>
            <w:r w:rsidR="00DD06EA">
              <w:rPr>
                <w:noProof/>
              </w:rPr>
              <w:fldChar w:fldCharType="end"/>
            </w:r>
            <w:r w:rsidRPr="004C25FE">
              <w:t xml:space="preserve">.  The Scratch </w:t>
            </w:r>
            <w:r>
              <w:br/>
            </w:r>
            <w:r w:rsidRPr="0028284B">
              <w:rPr>
                <w:rFonts w:ascii="Verdana" w:hAnsi="Verdana"/>
                <w:sz w:val="20"/>
              </w:rPr>
              <w:t>Operators</w:t>
            </w:r>
            <w:r w:rsidR="00DD10F1">
              <w:t xml:space="preserve"> p</w:t>
            </w:r>
            <w:r w:rsidRPr="004C25FE">
              <w:t>anel.</w:t>
            </w:r>
          </w:p>
        </w:tc>
      </w:tr>
    </w:tbl>
    <w:p w14:paraId="57B3F61B" w14:textId="77777777" w:rsidR="00FC2990" w:rsidRPr="00664359" w:rsidRDefault="00664359" w:rsidP="00572D03">
      <w:pPr>
        <w:pStyle w:val="Quote"/>
        <w:keepNext/>
        <w:pBdr>
          <w:top w:val="single" w:sz="8" w:space="6" w:color="000000"/>
          <w:left w:val="single" w:sz="8" w:space="12" w:color="000000"/>
          <w:bottom w:val="single" w:sz="8" w:space="6" w:color="000000"/>
          <w:right w:val="single" w:sz="8" w:space="12" w:color="000000"/>
        </w:pBdr>
        <w:shd w:val="pct10" w:color="auto" w:fill="auto"/>
        <w:jc w:val="center"/>
        <w:rPr>
          <w:b/>
        </w:rPr>
      </w:pPr>
      <w:r w:rsidRPr="00664359">
        <w:rPr>
          <w:b/>
        </w:rPr>
        <w:lastRenderedPageBreak/>
        <w:t>Please Note</w:t>
      </w:r>
    </w:p>
    <w:p w14:paraId="2DF56119" w14:textId="08F3C17A" w:rsidR="00664359" w:rsidRPr="00664359" w:rsidRDefault="00664359" w:rsidP="00572D03">
      <w:pPr>
        <w:pStyle w:val="Quote"/>
        <w:keepLines/>
        <w:pBdr>
          <w:top w:val="single" w:sz="8" w:space="6" w:color="000000"/>
          <w:left w:val="single" w:sz="8" w:space="12" w:color="000000"/>
          <w:bottom w:val="single" w:sz="8" w:space="6" w:color="000000"/>
          <w:right w:val="single" w:sz="8" w:space="12" w:color="000000"/>
        </w:pBdr>
        <w:shd w:val="pct10" w:color="auto" w:fill="auto"/>
      </w:pPr>
      <w:r>
        <w:t xml:space="preserve">Scratch is built for animation.  For this reason, Scratch </w:t>
      </w:r>
      <w:r w:rsidRPr="00664359">
        <w:rPr>
          <w:i/>
        </w:rPr>
        <w:t>intentionally</w:t>
      </w:r>
      <w:r>
        <w:t xml:space="preserve"> </w:t>
      </w:r>
      <w:r w:rsidRPr="00664359">
        <w:rPr>
          <w:i/>
        </w:rPr>
        <w:t>slows down</w:t>
      </w:r>
      <w:r>
        <w:t xml:space="preserve"> processing so that animations do not run too quickly on today’s fast computers.  However, “fast” is of course a relative word.  What’s too fast for animations is sometimes too slow for music, where precise timing is necessary.  Therefore, to ensure that Scratch processes blocks as quickly as it can so that your music plays as smoothly as</w:t>
      </w:r>
      <w:r w:rsidR="009B259A">
        <w:t xml:space="preserve"> possible</w:t>
      </w:r>
      <w:r>
        <w:t xml:space="preserve">, </w:t>
      </w:r>
      <w:r w:rsidR="00CC61B8">
        <w:t xml:space="preserve">make sure to </w:t>
      </w:r>
      <w:r>
        <w:t xml:space="preserve">set Scratch’s </w:t>
      </w:r>
      <w:r w:rsidR="00CC61B8">
        <w:t xml:space="preserve">“single-step speed” to “turbo speed” </w:t>
      </w:r>
      <w:r w:rsidR="005F1047">
        <w:t xml:space="preserve">by selecting the </w:t>
      </w:r>
      <w:r w:rsidR="005F1047" w:rsidRPr="009B259A">
        <w:rPr>
          <w:rFonts w:ascii="Verdana" w:hAnsi="Verdana"/>
          <w:sz w:val="20"/>
        </w:rPr>
        <w:t xml:space="preserve">Set Single Stepping… </w:t>
      </w:r>
      <w:r w:rsidR="005F1047">
        <w:t xml:space="preserve">option from the </w:t>
      </w:r>
      <w:r w:rsidR="005F1047" w:rsidRPr="009B259A">
        <w:rPr>
          <w:rFonts w:ascii="Verdana" w:hAnsi="Verdana"/>
          <w:sz w:val="20"/>
        </w:rPr>
        <w:t xml:space="preserve">Edit </w:t>
      </w:r>
      <w:r w:rsidR="005F1047">
        <w:t xml:space="preserve">menu and then clicking </w:t>
      </w:r>
      <w:r w:rsidR="005F1047" w:rsidRPr="009B259A">
        <w:rPr>
          <w:rFonts w:ascii="Verdana" w:hAnsi="Verdana"/>
          <w:sz w:val="20"/>
        </w:rPr>
        <w:t>Turbo speed</w:t>
      </w:r>
      <w:r w:rsidR="005F1047">
        <w:t xml:space="preserve"> as shown in 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005F1047">
        <w:noBreakHyphen/>
      </w:r>
      <w:r w:rsidR="00DD06EA">
        <w:fldChar w:fldCharType="begin"/>
      </w:r>
      <w:r w:rsidR="00DD06EA">
        <w:instrText xml:space="preserve"> seq figno </w:instrText>
      </w:r>
      <w:r w:rsidR="00DD06EA">
        <w:fldChar w:fldCharType="separate"/>
      </w:r>
      <w:r w:rsidR="0094302E">
        <w:rPr>
          <w:noProof/>
        </w:rPr>
        <w:t>17</w:t>
      </w:r>
      <w:r w:rsidR="00DD06EA">
        <w:rPr>
          <w:noProof/>
        </w:rPr>
        <w:fldChar w:fldCharType="end"/>
      </w:r>
      <w:r w:rsidR="005F1047">
        <w:t>.</w:t>
      </w:r>
    </w:p>
    <w:p w14:paraId="399AB627" w14:textId="77777777" w:rsidR="00FB2539" w:rsidRDefault="00FB2539" w:rsidP="00FB2539">
      <w:pPr>
        <w:pStyle w:val="SingleSpaced"/>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04406F" w14:paraId="3E1FC9EB" w14:textId="77777777" w:rsidTr="003C1A15">
        <w:tc>
          <w:tcPr>
            <w:tcW w:w="4428" w:type="dxa"/>
          </w:tcPr>
          <w:p w14:paraId="7F4AC73D" w14:textId="77777777" w:rsidR="0004406F" w:rsidRDefault="0004406F" w:rsidP="0004406F">
            <w:pPr>
              <w:pStyle w:val="SingleSpaced"/>
              <w:jc w:val="center"/>
            </w:pPr>
            <w:r>
              <w:rPr>
                <w:noProof/>
              </w:rPr>
              <w:drawing>
                <wp:inline distT="0" distB="0" distL="0" distR="0" wp14:anchorId="6B6134CA" wp14:editId="0B331E20">
                  <wp:extent cx="2533650" cy="1428750"/>
                  <wp:effectExtent l="19050" t="19050" r="19050" b="190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atchMenu-Edit-SetSingleStepping.gif"/>
                          <pic:cNvPicPr/>
                        </pic:nvPicPr>
                        <pic:blipFill>
                          <a:blip r:embed="rId28">
                            <a:extLst>
                              <a:ext uri="{28A0092B-C50C-407E-A947-70E740481C1C}">
                                <a14:useLocalDpi xmlns:a14="http://schemas.microsoft.com/office/drawing/2010/main" val="0"/>
                              </a:ext>
                            </a:extLst>
                          </a:blip>
                          <a:stretch>
                            <a:fillRect/>
                          </a:stretch>
                        </pic:blipFill>
                        <pic:spPr>
                          <a:xfrm>
                            <a:off x="0" y="0"/>
                            <a:ext cx="2533650" cy="1428750"/>
                          </a:xfrm>
                          <a:prstGeom prst="rect">
                            <a:avLst/>
                          </a:prstGeom>
                          <a:ln w="12700">
                            <a:solidFill>
                              <a:schemeClr val="tx1"/>
                            </a:solidFill>
                          </a:ln>
                        </pic:spPr>
                      </pic:pic>
                    </a:graphicData>
                  </a:graphic>
                </wp:inline>
              </w:drawing>
            </w:r>
          </w:p>
          <w:p w14:paraId="72CA5D87" w14:textId="77777777" w:rsidR="0004406F" w:rsidRDefault="0004406F" w:rsidP="0004406F">
            <w:pPr>
              <w:pStyle w:val="Caption"/>
              <w:spacing w:after="0"/>
            </w:pPr>
            <w:r>
              <w:t>(a)</w:t>
            </w:r>
          </w:p>
        </w:tc>
        <w:tc>
          <w:tcPr>
            <w:tcW w:w="4428" w:type="dxa"/>
          </w:tcPr>
          <w:p w14:paraId="5872F34F" w14:textId="77777777" w:rsidR="0004406F" w:rsidRDefault="0004406F" w:rsidP="0004406F">
            <w:pPr>
              <w:pStyle w:val="SingleSpaced"/>
              <w:jc w:val="center"/>
            </w:pPr>
            <w:r>
              <w:rPr>
                <w:noProof/>
              </w:rPr>
              <w:drawing>
                <wp:inline distT="0" distB="0" distL="0" distR="0" wp14:anchorId="4317651A" wp14:editId="738E681D">
                  <wp:extent cx="2533650" cy="1428750"/>
                  <wp:effectExtent l="19050" t="19050" r="19050" b="190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atchMenu-Edit-SetSingleStepping-TurboSpeed.gif"/>
                          <pic:cNvPicPr/>
                        </pic:nvPicPr>
                        <pic:blipFill>
                          <a:blip r:embed="rId29">
                            <a:extLst>
                              <a:ext uri="{28A0092B-C50C-407E-A947-70E740481C1C}">
                                <a14:useLocalDpi xmlns:a14="http://schemas.microsoft.com/office/drawing/2010/main" val="0"/>
                              </a:ext>
                            </a:extLst>
                          </a:blip>
                          <a:stretch>
                            <a:fillRect/>
                          </a:stretch>
                        </pic:blipFill>
                        <pic:spPr>
                          <a:xfrm>
                            <a:off x="0" y="0"/>
                            <a:ext cx="2533650" cy="1428750"/>
                          </a:xfrm>
                          <a:prstGeom prst="rect">
                            <a:avLst/>
                          </a:prstGeom>
                          <a:ln w="12700">
                            <a:solidFill>
                              <a:schemeClr val="tx1"/>
                            </a:solidFill>
                          </a:ln>
                        </pic:spPr>
                      </pic:pic>
                    </a:graphicData>
                  </a:graphic>
                </wp:inline>
              </w:drawing>
            </w:r>
          </w:p>
          <w:p w14:paraId="4CED13DC" w14:textId="77777777" w:rsidR="0004406F" w:rsidRDefault="0004406F" w:rsidP="0004406F">
            <w:pPr>
              <w:pStyle w:val="Caption"/>
              <w:spacing w:after="0"/>
            </w:pPr>
            <w:r>
              <w:t>(b)</w:t>
            </w:r>
          </w:p>
        </w:tc>
      </w:tr>
      <w:tr w:rsidR="0004406F" w14:paraId="559E4DF1" w14:textId="77777777" w:rsidTr="003C1A15">
        <w:tc>
          <w:tcPr>
            <w:tcW w:w="8856" w:type="dxa"/>
            <w:gridSpan w:val="2"/>
          </w:tcPr>
          <w:p w14:paraId="649224E5" w14:textId="77777777" w:rsidR="0004406F" w:rsidRDefault="0004406F" w:rsidP="0004406F">
            <w:pPr>
              <w:pStyle w:val="Caption"/>
              <w:rPr>
                <w:noProof/>
              </w:rPr>
            </w:pPr>
            <w:r>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noBreakHyphen/>
            </w:r>
            <w:r w:rsidRPr="004C25FE">
              <w:fldChar w:fldCharType="begin"/>
            </w:r>
            <w:r w:rsidRPr="004C25FE">
              <w:instrText xml:space="preserve"> seq figno </w:instrText>
            </w:r>
            <w:r>
              <w:instrText xml:space="preserve">\c </w:instrText>
            </w:r>
            <w:r w:rsidRPr="004C25FE">
              <w:fldChar w:fldCharType="separate"/>
            </w:r>
            <w:r w:rsidR="0094302E">
              <w:rPr>
                <w:noProof/>
              </w:rPr>
              <w:t>17</w:t>
            </w:r>
            <w:r w:rsidRPr="004C25FE">
              <w:fldChar w:fldCharType="end"/>
            </w:r>
            <w:r>
              <w:t>.  Setting “turbo speed” to improve music timing.</w:t>
            </w:r>
          </w:p>
        </w:tc>
      </w:tr>
    </w:tbl>
    <w:p w14:paraId="3520EDD8" w14:textId="437E1240" w:rsidR="00EF5645" w:rsidRDefault="001A79DE" w:rsidP="00EF5645">
      <w:pPr>
        <w:pStyle w:val="Heading3"/>
      </w:pPr>
      <w:r>
        <w:t>Going Further w</w:t>
      </w:r>
      <w:r w:rsidR="00EF5645">
        <w:t>ith Scratch Music</w:t>
      </w:r>
    </w:p>
    <w:p w14:paraId="4A7C64C3" w14:textId="3051663F" w:rsidR="00790057" w:rsidRDefault="00AB252F" w:rsidP="00196524">
      <w:pPr>
        <w:pStyle w:val="DoubleSpaced"/>
      </w:pPr>
      <w:r>
        <w:t xml:space="preserve">A more advanced approach uses the </w:t>
      </w:r>
      <w:r w:rsidR="009A6CDB">
        <w:t>Scratch list capabilities</w:t>
      </w:r>
      <w:r w:rsidR="008B1E80">
        <w:t xml:space="preserve">, which </w:t>
      </w:r>
      <w:r w:rsidR="004A1001">
        <w:t xml:space="preserve">are series of values that can be referred to by an index value.  </w:t>
      </w:r>
      <w:r w:rsidR="00790057">
        <w:t xml:space="preserve">For example, if we have a list named </w:t>
      </w:r>
      <w:r w:rsidR="00790057" w:rsidRPr="00790057">
        <w:rPr>
          <w:rFonts w:ascii="Verdana" w:hAnsi="Verdana"/>
          <w:sz w:val="20"/>
        </w:rPr>
        <w:t>CMajorNotes</w:t>
      </w:r>
      <w:r w:rsidR="00790057">
        <w:t xml:space="preserve"> that contains the notes of a C major scale (60, 62, 64, 65, 67, 69, 71, </w:t>
      </w:r>
      <w:proofErr w:type="gramStart"/>
      <w:r w:rsidR="00790057">
        <w:t>72</w:t>
      </w:r>
      <w:proofErr w:type="gramEnd"/>
      <w:r w:rsidR="00790057">
        <w:t xml:space="preserve">), we can refer to the third note as “item 3 of notes.”  The Scratch </w:t>
      </w:r>
      <w:r w:rsidR="00790057">
        <w:rPr>
          <w:rFonts w:ascii="Verdana" w:hAnsi="Verdana"/>
          <w:sz w:val="20"/>
        </w:rPr>
        <w:t xml:space="preserve">item </w:t>
      </w:r>
      <w:r w:rsidR="00790057">
        <w:rPr>
          <w:rFonts w:ascii="Verdana" w:hAnsi="Verdana"/>
          <w:i/>
          <w:sz w:val="20"/>
        </w:rPr>
        <w:t>n</w:t>
      </w:r>
      <w:r w:rsidR="00790057">
        <w:rPr>
          <w:rFonts w:ascii="Verdana" w:hAnsi="Verdana"/>
          <w:sz w:val="20"/>
        </w:rPr>
        <w:t xml:space="preserve"> of </w:t>
      </w:r>
      <w:r w:rsidR="00790057">
        <w:rPr>
          <w:rFonts w:ascii="Verdana" w:hAnsi="Verdana"/>
          <w:i/>
          <w:sz w:val="20"/>
        </w:rPr>
        <w:t>list</w:t>
      </w:r>
      <w:r w:rsidR="00790057">
        <w:t xml:space="preserve"> block </w:t>
      </w:r>
      <w:r w:rsidR="006279EA">
        <w:rPr>
          <w:noProof/>
        </w:rPr>
        <w:drawing>
          <wp:inline distT="0" distB="0" distL="0" distR="0" wp14:anchorId="3DCC4D0A" wp14:editId="0ECDEBCC">
            <wp:extent cx="1256694" cy="137160"/>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atchBlock-Variables-ItemNofList-300dpi.gif"/>
                    <pic:cNvPicPr/>
                  </pic:nvPicPr>
                  <pic:blipFill>
                    <a:blip r:embed="rId30">
                      <a:extLst>
                        <a:ext uri="{28A0092B-C50C-407E-A947-70E740481C1C}">
                          <a14:useLocalDpi xmlns:a14="http://schemas.microsoft.com/office/drawing/2010/main" val="0"/>
                        </a:ext>
                      </a:extLst>
                    </a:blip>
                    <a:stretch>
                      <a:fillRect/>
                    </a:stretch>
                  </pic:blipFill>
                  <pic:spPr>
                    <a:xfrm>
                      <a:off x="0" y="0"/>
                      <a:ext cx="1256694" cy="137160"/>
                    </a:xfrm>
                    <a:prstGeom prst="rect">
                      <a:avLst/>
                    </a:prstGeom>
                  </pic:spPr>
                </pic:pic>
              </a:graphicData>
            </a:graphic>
          </wp:inline>
        </w:drawing>
      </w:r>
      <w:r w:rsidR="006279EA">
        <w:t xml:space="preserve"> </w:t>
      </w:r>
      <w:r w:rsidR="00790057">
        <w:t xml:space="preserve">in the </w:t>
      </w:r>
      <w:r w:rsidR="00790057">
        <w:rPr>
          <w:rFonts w:ascii="Verdana" w:hAnsi="Verdana"/>
          <w:sz w:val="20"/>
        </w:rPr>
        <w:t>Variables</w:t>
      </w:r>
      <w:r w:rsidR="00790057">
        <w:t xml:space="preserve"> panel is intended precisely for this purpose.</w:t>
      </w:r>
    </w:p>
    <w:p w14:paraId="39A93A8A" w14:textId="6DB39E2C" w:rsidR="00295F78" w:rsidRDefault="00790057" w:rsidP="00295F78">
      <w:pPr>
        <w:pStyle w:val="DoubleSpaced"/>
      </w:pPr>
      <w:r>
        <w:t>List</w:t>
      </w:r>
      <w:r w:rsidR="00196524">
        <w:t>s</w:t>
      </w:r>
      <w:r>
        <w:t xml:space="preserve"> </w:t>
      </w:r>
      <w:r w:rsidR="008B1E80">
        <w:t xml:space="preserve">can be </w:t>
      </w:r>
      <w:r>
        <w:t xml:space="preserve">also </w:t>
      </w:r>
      <w:r w:rsidR="008B1E80">
        <w:t>used to teach numerous computational thinking concepts</w:t>
      </w:r>
      <w:r w:rsidR="00AB252F">
        <w:t>.</w:t>
      </w:r>
      <w:r w:rsidR="00EE3CED">
        <w:t xml:space="preserve">  </w:t>
      </w:r>
      <w:r w:rsidR="00295F78">
        <w:t xml:space="preserve">For example, in addition to the basic concept of an indexed data structure, a great deal can be </w:t>
      </w:r>
      <w:r w:rsidR="00295F78">
        <w:lastRenderedPageBreak/>
        <w:t>done with computing the index of the note you want to play.  When combined with loops, the structure becomes even more powerful.  It is interesting to write code that plays the scale from the bottom note upwards and then again from the top note back down.  Or you can play every other note.  Or you can pick out notes that make a chord.  All such programs require CT.</w:t>
      </w:r>
    </w:p>
    <w:p w14:paraId="4B514266" w14:textId="683C239B" w:rsidR="009A6CDB" w:rsidRDefault="004F7C92" w:rsidP="00BC600B">
      <w:pPr>
        <w:pStyle w:val="DoubleSpaced"/>
        <w:spacing w:after="240"/>
      </w:pPr>
      <w:r>
        <w:t xml:space="preserve">To make a list, you </w:t>
      </w:r>
      <w:r w:rsidR="00EE3CED">
        <w:t xml:space="preserve">begin by clicking the </w:t>
      </w:r>
      <w:r w:rsidR="00EE3CED" w:rsidRPr="00EE3CED">
        <w:rPr>
          <w:rFonts w:ascii="Verdana" w:hAnsi="Verdana"/>
          <w:sz w:val="20"/>
        </w:rPr>
        <w:t>Make a list</w:t>
      </w:r>
      <w:r w:rsidR="00EE3CED">
        <w:t xml:space="preserve"> button in the Scratch </w:t>
      </w:r>
      <w:r w:rsidR="00EE3CED" w:rsidRPr="00EE3CED">
        <w:rPr>
          <w:rFonts w:ascii="Verdana" w:hAnsi="Verdana"/>
          <w:sz w:val="20"/>
        </w:rPr>
        <w:t>Variables</w:t>
      </w:r>
      <w:r w:rsidR="00EE3CED">
        <w:t xml:space="preserve"> panel as shown in 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00EE3CED">
        <w:noBreakHyphen/>
      </w:r>
      <w:r w:rsidR="00DD06EA">
        <w:fldChar w:fldCharType="begin"/>
      </w:r>
      <w:r w:rsidR="00DD06EA">
        <w:instrText xml:space="preserve"> seq figno </w:instrText>
      </w:r>
      <w:r w:rsidR="00DD06EA">
        <w:fldChar w:fldCharType="separate"/>
      </w:r>
      <w:r w:rsidR="0094302E">
        <w:rPr>
          <w:noProof/>
        </w:rPr>
        <w:t>18</w:t>
      </w:r>
      <w:r w:rsidR="00DD06EA">
        <w:rPr>
          <w:noProof/>
        </w:rPr>
        <w:fldChar w:fldCharType="end"/>
      </w:r>
      <w:r w:rsidR="008D0F4E">
        <w:t>a</w:t>
      </w:r>
      <w:r w:rsidR="00EE3CED">
        <w:t>.</w:t>
      </w:r>
      <w:r w:rsidR="008D0F4E">
        <w:t xml:space="preserve">  Just like when we created a variable, this brings up a dialog box for you to name your list (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008D0F4E">
        <w:noBreakHyphen/>
      </w:r>
      <w:r w:rsidR="008D0F4E" w:rsidRPr="004C25FE">
        <w:fldChar w:fldCharType="begin"/>
      </w:r>
      <w:r w:rsidR="008D0F4E" w:rsidRPr="004C25FE">
        <w:instrText xml:space="preserve"> seq figno </w:instrText>
      </w:r>
      <w:r w:rsidR="008D0F4E">
        <w:instrText xml:space="preserve">\c </w:instrText>
      </w:r>
      <w:r w:rsidR="008D0F4E" w:rsidRPr="004C25FE">
        <w:fldChar w:fldCharType="separate"/>
      </w:r>
      <w:r w:rsidR="0094302E">
        <w:rPr>
          <w:noProof/>
        </w:rPr>
        <w:t>18</w:t>
      </w:r>
      <w:r w:rsidR="008D0F4E" w:rsidRPr="004C25FE">
        <w:fldChar w:fldCharType="end"/>
      </w:r>
      <w:r w:rsidR="008D0F4E">
        <w:t xml:space="preserve">b).  The </w:t>
      </w:r>
      <w:r w:rsidR="008D0F4E" w:rsidRPr="00790F63">
        <w:rPr>
          <w:rFonts w:ascii="Verdana" w:hAnsi="Verdana"/>
          <w:sz w:val="20"/>
        </w:rPr>
        <w:t>Variables</w:t>
      </w:r>
      <w:r w:rsidR="008D0F4E">
        <w:t xml:space="preserve"> panel then displays a list of operations that you can do on the list </w:t>
      </w:r>
      <w:r w:rsidR="00790F63">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00790F63">
        <w:noBreakHyphen/>
      </w:r>
      <w:r w:rsidR="00790F63" w:rsidRPr="004C25FE">
        <w:fldChar w:fldCharType="begin"/>
      </w:r>
      <w:r w:rsidR="00790F63" w:rsidRPr="004C25FE">
        <w:instrText xml:space="preserve"> seq figno </w:instrText>
      </w:r>
      <w:r w:rsidR="00790F63">
        <w:instrText xml:space="preserve">\c </w:instrText>
      </w:r>
      <w:r w:rsidR="00790F63" w:rsidRPr="004C25FE">
        <w:fldChar w:fldCharType="separate"/>
      </w:r>
      <w:r w:rsidR="0094302E">
        <w:rPr>
          <w:noProof/>
        </w:rPr>
        <w:t>18</w:t>
      </w:r>
      <w:r w:rsidR="00790F63" w:rsidRPr="004C25FE">
        <w:fldChar w:fldCharType="end"/>
      </w:r>
      <w:r w:rsidR="00790F63">
        <w:t xml:space="preserve">c), </w:t>
      </w:r>
      <w:r w:rsidR="008D0F4E">
        <w:t xml:space="preserve">and </w:t>
      </w:r>
      <w:r w:rsidR="00790F63">
        <w:t xml:space="preserve">an empty list display appears in the stage area (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00790F63">
        <w:noBreakHyphen/>
      </w:r>
      <w:r w:rsidR="00790F63" w:rsidRPr="004C25FE">
        <w:fldChar w:fldCharType="begin"/>
      </w:r>
      <w:r w:rsidR="00790F63" w:rsidRPr="004C25FE">
        <w:instrText xml:space="preserve"> seq figno </w:instrText>
      </w:r>
      <w:r w:rsidR="00790F63">
        <w:instrText xml:space="preserve">\c </w:instrText>
      </w:r>
      <w:r w:rsidR="00790F63" w:rsidRPr="004C25FE">
        <w:fldChar w:fldCharType="separate"/>
      </w:r>
      <w:r w:rsidR="0094302E">
        <w:rPr>
          <w:noProof/>
        </w:rPr>
        <w:t>18</w:t>
      </w:r>
      <w:r w:rsidR="00790F63" w:rsidRPr="004C25FE">
        <w:fldChar w:fldCharType="end"/>
      </w:r>
      <w:r w:rsidR="00790F63">
        <w:t>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2"/>
        <w:gridCol w:w="2952"/>
        <w:gridCol w:w="2952"/>
      </w:tblGrid>
      <w:tr w:rsidR="008D0F4E" w14:paraId="3CEA17EB" w14:textId="77777777" w:rsidTr="002506AB">
        <w:tc>
          <w:tcPr>
            <w:tcW w:w="2952" w:type="dxa"/>
          </w:tcPr>
          <w:p w14:paraId="076D0F1C" w14:textId="77777777" w:rsidR="008D0F4E" w:rsidRDefault="008923E0" w:rsidP="002506AB">
            <w:pPr>
              <w:pStyle w:val="SingleSpaced"/>
              <w:jc w:val="center"/>
            </w:pPr>
            <w:r>
              <w:rPr>
                <w:noProof/>
              </w:rPr>
              <w:lastRenderedPageBreak/>
              <w:drawing>
                <wp:inline distT="0" distB="0" distL="0" distR="0" wp14:anchorId="393D204A" wp14:editId="790C852E">
                  <wp:extent cx="1737360" cy="3987741"/>
                  <wp:effectExtent l="19050" t="19050" r="15240" b="133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737360" cy="3987741"/>
                          </a:xfrm>
                          <a:prstGeom prst="rect">
                            <a:avLst/>
                          </a:prstGeom>
                          <a:noFill/>
                          <a:ln w="12700">
                            <a:solidFill>
                              <a:schemeClr val="tx1"/>
                            </a:solidFill>
                          </a:ln>
                        </pic:spPr>
                      </pic:pic>
                    </a:graphicData>
                  </a:graphic>
                </wp:inline>
              </w:drawing>
            </w:r>
          </w:p>
          <w:p w14:paraId="7DE966A8" w14:textId="77777777" w:rsidR="008D0F4E" w:rsidRDefault="008D0F4E" w:rsidP="002506AB">
            <w:pPr>
              <w:pStyle w:val="Caption"/>
              <w:spacing w:after="0"/>
            </w:pPr>
            <w:r>
              <w:t>(a)</w:t>
            </w:r>
          </w:p>
        </w:tc>
        <w:tc>
          <w:tcPr>
            <w:tcW w:w="2952" w:type="dxa"/>
            <w:vAlign w:val="bottom"/>
          </w:tcPr>
          <w:p w14:paraId="7E1431CA" w14:textId="77777777" w:rsidR="008D0F4E" w:rsidRDefault="002506AB" w:rsidP="002506AB">
            <w:pPr>
              <w:pStyle w:val="SingleSpaced"/>
              <w:jc w:val="center"/>
            </w:pPr>
            <w:r>
              <w:rPr>
                <w:noProof/>
              </w:rPr>
              <w:drawing>
                <wp:inline distT="0" distB="0" distL="0" distR="0" wp14:anchorId="705E2ECB" wp14:editId="68360FF7">
                  <wp:extent cx="1737360" cy="1024128"/>
                  <wp:effectExtent l="19050" t="19050" r="15240" b="2413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737360" cy="1024128"/>
                          </a:xfrm>
                          <a:prstGeom prst="rect">
                            <a:avLst/>
                          </a:prstGeom>
                          <a:noFill/>
                          <a:ln w="12700">
                            <a:solidFill>
                              <a:schemeClr val="tx1"/>
                            </a:solidFill>
                          </a:ln>
                        </pic:spPr>
                      </pic:pic>
                    </a:graphicData>
                  </a:graphic>
                </wp:inline>
              </w:drawing>
            </w:r>
          </w:p>
          <w:p w14:paraId="67C70ED6" w14:textId="77777777" w:rsidR="002506AB" w:rsidRDefault="002506AB" w:rsidP="00B6497D">
            <w:pPr>
              <w:pStyle w:val="SingleSpaced"/>
              <w:spacing w:after="720"/>
              <w:jc w:val="center"/>
            </w:pPr>
            <w:r>
              <w:t>(b)</w:t>
            </w:r>
          </w:p>
          <w:p w14:paraId="5A911CB4" w14:textId="77777777" w:rsidR="002506AB" w:rsidRDefault="009A6B4D" w:rsidP="002506AB">
            <w:pPr>
              <w:pStyle w:val="SingleSpaced"/>
              <w:jc w:val="center"/>
            </w:pPr>
            <w:r>
              <w:rPr>
                <w:noProof/>
              </w:rPr>
              <w:drawing>
                <wp:inline distT="0" distB="0" distL="0" distR="0" wp14:anchorId="7D0F580F" wp14:editId="50B235C7">
                  <wp:extent cx="914400" cy="1101578"/>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3">
                            <a:extLst>
                              <a:ext uri="{28A0092B-C50C-407E-A947-70E740481C1C}">
                                <a14:useLocalDpi xmlns:a14="http://schemas.microsoft.com/office/drawing/2010/main" val="0"/>
                              </a:ext>
                            </a:extLst>
                          </a:blip>
                          <a:srcRect t="-1" b="6709"/>
                          <a:stretch/>
                        </pic:blipFill>
                        <pic:spPr bwMode="auto">
                          <a:xfrm>
                            <a:off x="0" y="0"/>
                            <a:ext cx="914400" cy="1101578"/>
                          </a:xfrm>
                          <a:prstGeom prst="rect">
                            <a:avLst/>
                          </a:prstGeom>
                          <a:noFill/>
                          <a:ln>
                            <a:noFill/>
                          </a:ln>
                          <a:extLst>
                            <a:ext uri="{53640926-AAD7-44D8-BBD7-CCE9431645EC}">
                              <a14:shadowObscured xmlns:a14="http://schemas.microsoft.com/office/drawing/2010/main"/>
                            </a:ext>
                          </a:extLst>
                        </pic:spPr>
                      </pic:pic>
                    </a:graphicData>
                  </a:graphic>
                </wp:inline>
              </w:drawing>
            </w:r>
          </w:p>
          <w:p w14:paraId="0C0713FD" w14:textId="77777777" w:rsidR="008D0F4E" w:rsidRDefault="009A6B4D" w:rsidP="002506AB">
            <w:pPr>
              <w:pStyle w:val="Caption"/>
              <w:spacing w:after="0"/>
            </w:pPr>
            <w:r>
              <w:t>(d</w:t>
            </w:r>
            <w:r w:rsidR="008D0F4E">
              <w:t>)</w:t>
            </w:r>
          </w:p>
        </w:tc>
        <w:tc>
          <w:tcPr>
            <w:tcW w:w="2952" w:type="dxa"/>
          </w:tcPr>
          <w:p w14:paraId="06968849" w14:textId="77777777" w:rsidR="008D0F4E" w:rsidRDefault="002506AB" w:rsidP="002506AB">
            <w:pPr>
              <w:pStyle w:val="SingleSpaced"/>
              <w:jc w:val="center"/>
            </w:pPr>
            <w:r>
              <w:rPr>
                <w:noProof/>
              </w:rPr>
              <w:drawing>
                <wp:inline distT="0" distB="0" distL="0" distR="0" wp14:anchorId="5FC5F6B9" wp14:editId="4896F278">
                  <wp:extent cx="1737360" cy="3986784"/>
                  <wp:effectExtent l="19050" t="19050" r="15240" b="139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737360" cy="3986784"/>
                          </a:xfrm>
                          <a:prstGeom prst="rect">
                            <a:avLst/>
                          </a:prstGeom>
                          <a:noFill/>
                          <a:ln w="12700">
                            <a:solidFill>
                              <a:schemeClr val="tx1"/>
                            </a:solidFill>
                          </a:ln>
                        </pic:spPr>
                      </pic:pic>
                    </a:graphicData>
                  </a:graphic>
                </wp:inline>
              </w:drawing>
            </w:r>
          </w:p>
          <w:p w14:paraId="57F714E9" w14:textId="77777777" w:rsidR="008D0F4E" w:rsidRDefault="008D0F4E" w:rsidP="002506AB">
            <w:pPr>
              <w:pStyle w:val="Caption"/>
              <w:spacing w:after="0"/>
            </w:pPr>
            <w:r>
              <w:t>(c)</w:t>
            </w:r>
          </w:p>
        </w:tc>
      </w:tr>
      <w:tr w:rsidR="008D0F4E" w14:paraId="6F05F7B5" w14:textId="77777777" w:rsidTr="002506AB">
        <w:tc>
          <w:tcPr>
            <w:tcW w:w="8856" w:type="dxa"/>
            <w:gridSpan w:val="3"/>
          </w:tcPr>
          <w:p w14:paraId="7BA47413" w14:textId="77777777" w:rsidR="008D0F4E" w:rsidRDefault="008D0F4E" w:rsidP="001E0470">
            <w:pPr>
              <w:pStyle w:val="Caption"/>
              <w:rPr>
                <w:noProof/>
              </w:rPr>
            </w:pPr>
            <w:r>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noBreakHyphen/>
            </w:r>
            <w:r w:rsidRPr="004C25FE">
              <w:fldChar w:fldCharType="begin"/>
            </w:r>
            <w:r w:rsidRPr="004C25FE">
              <w:instrText xml:space="preserve"> seq figno </w:instrText>
            </w:r>
            <w:r>
              <w:instrText xml:space="preserve">\c </w:instrText>
            </w:r>
            <w:r w:rsidRPr="004C25FE">
              <w:fldChar w:fldCharType="separate"/>
            </w:r>
            <w:r w:rsidR="0094302E">
              <w:rPr>
                <w:noProof/>
              </w:rPr>
              <w:t>18</w:t>
            </w:r>
            <w:r w:rsidRPr="004C25FE">
              <w:fldChar w:fldCharType="end"/>
            </w:r>
            <w:r>
              <w:t xml:space="preserve">.  Creating a Scratch </w:t>
            </w:r>
            <w:r w:rsidR="001E0470">
              <w:t xml:space="preserve">list </w:t>
            </w:r>
            <w:r>
              <w:t xml:space="preserve">named </w:t>
            </w:r>
            <w:r w:rsidRPr="000934AB">
              <w:rPr>
                <w:rFonts w:ascii="Verdana" w:hAnsi="Verdana"/>
                <w:sz w:val="20"/>
              </w:rPr>
              <w:t>note</w:t>
            </w:r>
            <w:r w:rsidR="001E0470">
              <w:rPr>
                <w:rFonts w:ascii="Verdana" w:hAnsi="Verdana"/>
                <w:sz w:val="20"/>
              </w:rPr>
              <w:t>s</w:t>
            </w:r>
            <w:r>
              <w:t xml:space="preserve"> and the operations that Scratch makes available after at least one </w:t>
            </w:r>
            <w:r w:rsidR="001E0470">
              <w:t>list</w:t>
            </w:r>
            <w:r>
              <w:t xml:space="preserve"> has been created.</w:t>
            </w:r>
          </w:p>
        </w:tc>
      </w:tr>
    </w:tbl>
    <w:p w14:paraId="52FCCFDE" w14:textId="77777777" w:rsidR="007B4F4A" w:rsidRDefault="00BC600B" w:rsidP="00AA10BC">
      <w:pPr>
        <w:pStyle w:val="DoubleSpaced"/>
        <w:spacing w:after="240"/>
      </w:pPr>
      <w:r>
        <w:t xml:space="preserve">There are several ways to </w:t>
      </w:r>
      <w:r w:rsidR="00921DAE">
        <w:t>ge</w:t>
      </w:r>
      <w:r>
        <w:t>t data into a list</w:t>
      </w:r>
      <w:r w:rsidR="007B4F4A">
        <w:t>.  The most straightforward is to enter values manually by clicking the + in the lower left-hand corner of the list display and then enter</w:t>
      </w:r>
      <w:r w:rsidR="00921DAE">
        <w:t>ing</w:t>
      </w:r>
      <w:r w:rsidR="007B4F4A">
        <w:t xml:space="preserve"> the values one at a time, pressing the </w:t>
      </w:r>
      <w:r w:rsidR="007B4F4A" w:rsidRPr="00921DAE">
        <w:rPr>
          <w:rFonts w:ascii="Verdana" w:hAnsi="Verdana"/>
          <w:sz w:val="20"/>
        </w:rPr>
        <w:t>Enter</w:t>
      </w:r>
      <w:r w:rsidR="007B4F4A">
        <w:t xml:space="preserve"> key </w:t>
      </w:r>
      <w:r w:rsidR="00921DAE">
        <w:t xml:space="preserve">after typing </w:t>
      </w:r>
      <w:r w:rsidR="007B4F4A">
        <w:t xml:space="preserve">each </w:t>
      </w:r>
      <w:r w:rsidR="00921DAE">
        <w:t>one</w:t>
      </w:r>
      <w:r w:rsidR="007B4F4A">
        <w:t xml:space="preserve"> (see 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007B4F4A">
        <w:noBreakHyphen/>
      </w:r>
      <w:r w:rsidR="00DD06EA">
        <w:fldChar w:fldCharType="begin"/>
      </w:r>
      <w:r w:rsidR="00DD06EA">
        <w:instrText xml:space="preserve"> seq figno </w:instrText>
      </w:r>
      <w:r w:rsidR="00DD06EA">
        <w:fldChar w:fldCharType="separate"/>
      </w:r>
      <w:r w:rsidR="0094302E">
        <w:rPr>
          <w:noProof/>
        </w:rPr>
        <w:t>19</w:t>
      </w:r>
      <w:r w:rsidR="00DD06EA">
        <w:rPr>
          <w:noProof/>
        </w:rPr>
        <w:fldChar w:fldCharType="end"/>
      </w:r>
      <w:r w:rsidR="007B4F4A">
        <w:t xml:space="preserve">).  </w:t>
      </w:r>
      <w:r w:rsidR="00921DAE">
        <w:t>For music, however, this approach is not optimal.  With a lot of MIDI note values to enter, which is the usual case, it is easy to miss a note or to enter a note twice.  Editing the list in Scratch is a little tricky, so we prefer to create our lists of notes in external text files and then import those lists into Scratch.</w:t>
      </w:r>
    </w:p>
    <w:p w14:paraId="47BF4DE4" w14:textId="77777777" w:rsidR="008C0094" w:rsidRDefault="00E0147E" w:rsidP="00921DAE">
      <w:pPr>
        <w:pStyle w:val="SingleSpaced"/>
        <w:jc w:val="center"/>
      </w:pPr>
      <w:r>
        <w:rPr>
          <w:noProof/>
        </w:rPr>
        <w:lastRenderedPageBreak/>
        <w:drawing>
          <wp:inline distT="0" distB="0" distL="0" distR="0" wp14:anchorId="61E0C893" wp14:editId="077B8739">
            <wp:extent cx="906145" cy="1169035"/>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06145" cy="1169035"/>
                    </a:xfrm>
                    <a:prstGeom prst="rect">
                      <a:avLst/>
                    </a:prstGeom>
                    <a:noFill/>
                    <a:ln>
                      <a:noFill/>
                    </a:ln>
                  </pic:spPr>
                </pic:pic>
              </a:graphicData>
            </a:graphic>
          </wp:inline>
        </w:drawing>
      </w:r>
    </w:p>
    <w:p w14:paraId="111C004B" w14:textId="77777777" w:rsidR="00921DAE" w:rsidRDefault="00921DAE" w:rsidP="00921DAE">
      <w:pPr>
        <w:pStyle w:val="Caption"/>
        <w:ind w:left="2880" w:right="2880"/>
      </w:pPr>
      <w:proofErr w:type="gramStart"/>
      <w:r>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noBreakHyphen/>
      </w:r>
      <w:r w:rsidRPr="004C25FE">
        <w:fldChar w:fldCharType="begin"/>
      </w:r>
      <w:r w:rsidRPr="004C25FE">
        <w:instrText xml:space="preserve"> seq figno </w:instrText>
      </w:r>
      <w:r>
        <w:instrText xml:space="preserve">\c </w:instrText>
      </w:r>
      <w:r w:rsidRPr="004C25FE">
        <w:fldChar w:fldCharType="separate"/>
      </w:r>
      <w:r w:rsidR="0094302E">
        <w:rPr>
          <w:noProof/>
        </w:rPr>
        <w:t>19</w:t>
      </w:r>
      <w:r w:rsidRPr="004C25FE">
        <w:fldChar w:fldCharType="end"/>
      </w:r>
      <w:r>
        <w:t>.</w:t>
      </w:r>
      <w:proofErr w:type="gramEnd"/>
      <w:r>
        <w:t xml:space="preserve">  Clicking the + sign on the list display to enter note values manually.</w:t>
      </w:r>
    </w:p>
    <w:p w14:paraId="7A43F643" w14:textId="662EF0E9" w:rsidR="0062400A" w:rsidRDefault="00921DAE" w:rsidP="00AA10BC">
      <w:pPr>
        <w:pStyle w:val="DoubleSpaced"/>
        <w:spacing w:after="240"/>
      </w:pPr>
      <w:r>
        <w:t xml:space="preserve">The list to be imported into Scratch must be a </w:t>
      </w:r>
      <w:r w:rsidR="009C4C14">
        <w:t>simple text file</w:t>
      </w:r>
      <w:r>
        <w:t xml:space="preserve"> with</w:t>
      </w:r>
      <w:r w:rsidR="009C4C14">
        <w:t xml:space="preserve"> one value per line.  This </w:t>
      </w:r>
      <w:r w:rsidR="001350AB">
        <w:t xml:space="preserve">can </w:t>
      </w:r>
      <w:r w:rsidR="009C4C14">
        <w:t xml:space="preserve">easily </w:t>
      </w:r>
      <w:r w:rsidR="00C3772A">
        <w:t xml:space="preserve">be </w:t>
      </w:r>
      <w:r w:rsidR="001350AB">
        <w:t xml:space="preserve">created </w:t>
      </w:r>
      <w:r w:rsidR="00404FFF">
        <w:t xml:space="preserve">using </w:t>
      </w:r>
      <w:r w:rsidR="009732A6">
        <w:t xml:space="preserve">the </w:t>
      </w:r>
      <w:r w:rsidR="00404FFF">
        <w:t xml:space="preserve">built-in </w:t>
      </w:r>
      <w:r w:rsidR="009732A6">
        <w:t xml:space="preserve">Notepad </w:t>
      </w:r>
      <w:r w:rsidR="00404FFF">
        <w:t xml:space="preserve">application on </w:t>
      </w:r>
      <w:r w:rsidR="009C4C14">
        <w:t xml:space="preserve">Windows </w:t>
      </w:r>
      <w:r w:rsidR="009732A6">
        <w:t xml:space="preserve">systems or the built-in TextEdit application on </w:t>
      </w:r>
      <w:r w:rsidR="00404FFF">
        <w:t xml:space="preserve">Macintosh systems.  </w:t>
      </w:r>
      <w:r w:rsidR="009732A6">
        <w:t xml:space="preserve">If you use TextEdit, however, </w:t>
      </w:r>
      <w:r w:rsidR="009C4C14">
        <w:t xml:space="preserve">be sure to save your list of numbers as plain text by selecting the </w:t>
      </w:r>
      <w:r w:rsidR="009C4C14" w:rsidRPr="009C4C14">
        <w:rPr>
          <w:rFonts w:ascii="Verdana" w:hAnsi="Verdana"/>
          <w:sz w:val="20"/>
        </w:rPr>
        <w:t>Plain</w:t>
      </w:r>
      <w:r w:rsidR="009C4C14" w:rsidRPr="001350AB">
        <w:t xml:space="preserve"> </w:t>
      </w:r>
      <w:r w:rsidR="009C4C14" w:rsidRPr="009C4C14">
        <w:rPr>
          <w:rFonts w:ascii="Verdana" w:hAnsi="Verdana"/>
          <w:sz w:val="20"/>
        </w:rPr>
        <w:t xml:space="preserve">Text </w:t>
      </w:r>
      <w:r w:rsidR="009C4C14">
        <w:t xml:space="preserve">option in the </w:t>
      </w:r>
      <w:r w:rsidR="009C4C14" w:rsidRPr="009C4C14">
        <w:rPr>
          <w:rFonts w:ascii="Verdana" w:hAnsi="Verdana"/>
          <w:sz w:val="20"/>
        </w:rPr>
        <w:t>File</w:t>
      </w:r>
      <w:r w:rsidR="009C4C14" w:rsidRPr="001350AB">
        <w:t xml:space="preserve"> </w:t>
      </w:r>
      <w:r w:rsidR="009C4C14" w:rsidRPr="009C4C14">
        <w:rPr>
          <w:rFonts w:ascii="Verdana" w:hAnsi="Verdana"/>
          <w:sz w:val="20"/>
        </w:rPr>
        <w:t>Format</w:t>
      </w:r>
      <w:r w:rsidR="009C4C14">
        <w:t xml:space="preserve"> dropdown list when you first save the file</w:t>
      </w:r>
      <w:r w:rsidR="005334C4">
        <w:t xml:space="preserve"> (see 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005334C4">
        <w:noBreakHyphen/>
      </w:r>
      <w:r w:rsidR="00DD06EA">
        <w:fldChar w:fldCharType="begin"/>
      </w:r>
      <w:r w:rsidR="00DD06EA">
        <w:instrText xml:space="preserve"> seq figno </w:instrText>
      </w:r>
      <w:r w:rsidR="00DD06EA">
        <w:fldChar w:fldCharType="separate"/>
      </w:r>
      <w:r w:rsidR="0094302E">
        <w:rPr>
          <w:noProof/>
        </w:rPr>
        <w:t>20</w:t>
      </w:r>
      <w:r w:rsidR="00DD06EA">
        <w:rPr>
          <w:noProof/>
        </w:rPr>
        <w:fldChar w:fldCharType="end"/>
      </w:r>
      <w:r w:rsidR="005334C4">
        <w:t>)</w:t>
      </w:r>
      <w:r w:rsidR="009C4C14">
        <w:t xml:space="preserve">.  If you save the file as </w:t>
      </w:r>
      <w:r w:rsidR="009C4C14" w:rsidRPr="009C4C14">
        <w:rPr>
          <w:rFonts w:ascii="Verdana" w:hAnsi="Verdana"/>
          <w:sz w:val="20"/>
        </w:rPr>
        <w:t>Rich Text Format</w:t>
      </w:r>
      <w:r w:rsidR="009C4C14">
        <w:t>, which is the default, you will not be able to import the list into Scratch.</w:t>
      </w:r>
    </w:p>
    <w:p w14:paraId="1C4B7150" w14:textId="77777777" w:rsidR="0062400A" w:rsidRDefault="004B2DDD" w:rsidP="0062400A">
      <w:pPr>
        <w:pStyle w:val="SingleSpaced"/>
        <w:jc w:val="center"/>
      </w:pPr>
      <w:r>
        <w:rPr>
          <w:noProof/>
        </w:rPr>
        <w:lastRenderedPageBreak/>
        <w:drawing>
          <wp:inline distT="0" distB="0" distL="0" distR="0" wp14:anchorId="28FF44B0" wp14:editId="63FAE981">
            <wp:extent cx="3657600" cy="3082479"/>
            <wp:effectExtent l="19050" t="19050" r="19050" b="2286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57600" cy="3082479"/>
                    </a:xfrm>
                    <a:prstGeom prst="rect">
                      <a:avLst/>
                    </a:prstGeom>
                    <a:noFill/>
                    <a:ln w="12700">
                      <a:solidFill>
                        <a:schemeClr val="tx1"/>
                      </a:solidFill>
                    </a:ln>
                  </pic:spPr>
                </pic:pic>
              </a:graphicData>
            </a:graphic>
          </wp:inline>
        </w:drawing>
      </w:r>
    </w:p>
    <w:p w14:paraId="1546BF0A" w14:textId="77777777" w:rsidR="0062400A" w:rsidRDefault="0062400A" w:rsidP="00823470">
      <w:pPr>
        <w:pStyle w:val="Caption"/>
        <w:ind w:left="1440" w:right="1440"/>
        <w:rPr>
          <w:noProof/>
        </w:rPr>
      </w:pPr>
      <w:proofErr w:type="gramStart"/>
      <w:r>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noBreakHyphen/>
      </w:r>
      <w:r w:rsidRPr="004C25FE">
        <w:fldChar w:fldCharType="begin"/>
      </w:r>
      <w:r w:rsidRPr="004C25FE">
        <w:instrText xml:space="preserve"> seq figno </w:instrText>
      </w:r>
      <w:r>
        <w:instrText xml:space="preserve">\c </w:instrText>
      </w:r>
      <w:r w:rsidRPr="004C25FE">
        <w:fldChar w:fldCharType="separate"/>
      </w:r>
      <w:r w:rsidR="0094302E">
        <w:rPr>
          <w:noProof/>
        </w:rPr>
        <w:t>20</w:t>
      </w:r>
      <w:r w:rsidRPr="004C25FE">
        <w:fldChar w:fldCharType="end"/>
      </w:r>
      <w:r>
        <w:t>.</w:t>
      </w:r>
      <w:proofErr w:type="gramEnd"/>
      <w:r>
        <w:t xml:space="preserve">  Creating and saving a list of numbers to be imported into a Scratch </w:t>
      </w:r>
      <w:r w:rsidR="00694BF7">
        <w:t xml:space="preserve">list </w:t>
      </w:r>
      <w:r>
        <w:t xml:space="preserve">using the TextEdit application on a Macintosh system.  Note that the file must be saved in </w:t>
      </w:r>
      <w:r w:rsidRPr="0062400A">
        <w:rPr>
          <w:rFonts w:ascii="Verdana" w:hAnsi="Verdana"/>
          <w:sz w:val="20"/>
        </w:rPr>
        <w:t>Plain</w:t>
      </w:r>
      <w:r w:rsidRPr="00AA10BC">
        <w:t> </w:t>
      </w:r>
      <w:r w:rsidRPr="0062400A">
        <w:rPr>
          <w:rFonts w:ascii="Verdana" w:hAnsi="Verdana"/>
          <w:sz w:val="20"/>
        </w:rPr>
        <w:t>Text</w:t>
      </w:r>
      <w:r w:rsidRPr="0062400A">
        <w:t xml:space="preserve"> format </w:t>
      </w:r>
      <w:r w:rsidR="00823470">
        <w:t xml:space="preserve">for </w:t>
      </w:r>
      <w:r>
        <w:t xml:space="preserve">Scratch </w:t>
      </w:r>
      <w:r w:rsidR="00823470">
        <w:t xml:space="preserve">to </w:t>
      </w:r>
      <w:r>
        <w:t>be able to read it.</w:t>
      </w:r>
      <w:r w:rsidR="000B6E46">
        <w:t xml:space="preserve">  After </w:t>
      </w:r>
      <w:r w:rsidR="000B6E46" w:rsidRPr="000B6E46">
        <w:rPr>
          <w:rFonts w:ascii="Verdana" w:hAnsi="Verdana"/>
          <w:sz w:val="20"/>
        </w:rPr>
        <w:t>Plain</w:t>
      </w:r>
      <w:r w:rsidR="000B6E46" w:rsidRPr="000B6E46">
        <w:t xml:space="preserve"> </w:t>
      </w:r>
      <w:r w:rsidR="000B6E46" w:rsidRPr="000B6E46">
        <w:rPr>
          <w:rFonts w:ascii="Verdana" w:hAnsi="Verdana"/>
          <w:sz w:val="20"/>
        </w:rPr>
        <w:t>Text</w:t>
      </w:r>
      <w:r w:rsidR="000B6E46">
        <w:t xml:space="preserve"> format is selected, the entry in the </w:t>
      </w:r>
      <w:r w:rsidR="000B6E46" w:rsidRPr="00597C3D">
        <w:rPr>
          <w:rFonts w:ascii="Verdana" w:hAnsi="Verdana"/>
          <w:sz w:val="20"/>
        </w:rPr>
        <w:t>Save</w:t>
      </w:r>
      <w:r w:rsidR="000B6E46" w:rsidRPr="00BC0145">
        <w:t xml:space="preserve"> </w:t>
      </w:r>
      <w:r w:rsidR="000B6E46" w:rsidRPr="00597C3D">
        <w:rPr>
          <w:rFonts w:ascii="Verdana" w:hAnsi="Verdana"/>
          <w:sz w:val="20"/>
        </w:rPr>
        <w:t>As</w:t>
      </w:r>
      <w:r w:rsidR="000B6E46">
        <w:t xml:space="preserve"> box will change to </w:t>
      </w:r>
      <w:r w:rsidR="000B6E46" w:rsidRPr="000B6E46">
        <w:rPr>
          <w:rFonts w:ascii="Verdana" w:hAnsi="Verdana"/>
          <w:sz w:val="20"/>
        </w:rPr>
        <w:t>Untitled.txt</w:t>
      </w:r>
      <w:r w:rsidR="000B6E46">
        <w:t>, which you can then change to whatever filename you like.</w:t>
      </w:r>
    </w:p>
    <w:p w14:paraId="561BA638" w14:textId="14F1B93E" w:rsidR="0062400A" w:rsidRDefault="000B6E46" w:rsidP="000B6E46">
      <w:pPr>
        <w:pStyle w:val="DoubleSpaced"/>
      </w:pPr>
      <w:r>
        <w:t>Once you’ve create</w:t>
      </w:r>
      <w:r w:rsidR="00AB20F9">
        <w:t>d</w:t>
      </w:r>
      <w:r>
        <w:t xml:space="preserve"> your list, </w:t>
      </w:r>
      <w:r w:rsidR="00581C88">
        <w:t xml:space="preserve">right-click (control-click or two-finger click on the Mac) the list display </w:t>
      </w:r>
      <w:r w:rsidR="00F9618A">
        <w:t xml:space="preserve">to pop up the menu shown in 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00F9618A">
        <w:noBreakHyphen/>
      </w:r>
      <w:r w:rsidR="00DD06EA">
        <w:fldChar w:fldCharType="begin"/>
      </w:r>
      <w:r w:rsidR="00DD06EA">
        <w:instrText xml:space="preserve"> seq figno </w:instrText>
      </w:r>
      <w:r w:rsidR="00DD06EA">
        <w:fldChar w:fldCharType="separate"/>
      </w:r>
      <w:r w:rsidR="0094302E">
        <w:rPr>
          <w:noProof/>
        </w:rPr>
        <w:t>21</w:t>
      </w:r>
      <w:r w:rsidR="00DD06EA">
        <w:rPr>
          <w:noProof/>
        </w:rPr>
        <w:fldChar w:fldCharType="end"/>
      </w:r>
      <w:proofErr w:type="gramStart"/>
      <w:r w:rsidR="00F9618A">
        <w:t>a and</w:t>
      </w:r>
      <w:proofErr w:type="gramEnd"/>
      <w:r w:rsidR="00F9618A">
        <w:t xml:space="preserve"> click the </w:t>
      </w:r>
      <w:r w:rsidR="00F9618A" w:rsidRPr="00F9618A">
        <w:rPr>
          <w:rFonts w:ascii="Verdana" w:hAnsi="Verdana"/>
          <w:sz w:val="20"/>
        </w:rPr>
        <w:t>import…</w:t>
      </w:r>
      <w:r w:rsidR="00F9618A">
        <w:t xml:space="preserve"> menu item. </w:t>
      </w:r>
      <w:r w:rsidR="00F9618A" w:rsidRPr="00F9618A">
        <w:t xml:space="preserve"> </w:t>
      </w:r>
      <w:r w:rsidR="00F9618A">
        <w:t xml:space="preserve">This brings up the dialog box in 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00F9618A">
        <w:noBreakHyphen/>
      </w:r>
      <w:r w:rsidR="00F9618A" w:rsidRPr="004C25FE">
        <w:fldChar w:fldCharType="begin"/>
      </w:r>
      <w:r w:rsidR="00F9618A" w:rsidRPr="004C25FE">
        <w:instrText xml:space="preserve"> seq figno </w:instrText>
      </w:r>
      <w:r w:rsidR="00F9618A">
        <w:instrText xml:space="preserve">\c </w:instrText>
      </w:r>
      <w:r w:rsidR="00F9618A" w:rsidRPr="004C25FE">
        <w:fldChar w:fldCharType="separate"/>
      </w:r>
      <w:r w:rsidR="0094302E">
        <w:rPr>
          <w:noProof/>
        </w:rPr>
        <w:t>21</w:t>
      </w:r>
      <w:r w:rsidR="00F9618A" w:rsidRPr="004C25FE">
        <w:fldChar w:fldCharType="end"/>
      </w:r>
      <w:r w:rsidR="00F9618A">
        <w:t xml:space="preserve">b.  Click the </w:t>
      </w:r>
      <w:r w:rsidR="00F9618A" w:rsidRPr="00F9618A">
        <w:rPr>
          <w:rFonts w:ascii="Verdana" w:hAnsi="Verdana"/>
          <w:sz w:val="20"/>
        </w:rPr>
        <w:t>Computer</w:t>
      </w:r>
      <w:r w:rsidR="00F9618A">
        <w:t xml:space="preserve"> button to navigate to the folder in which you stored your text file, </w:t>
      </w:r>
      <w:r w:rsidR="0012088C">
        <w:t xml:space="preserve">select the file, and click the </w:t>
      </w:r>
      <w:r w:rsidR="0012088C" w:rsidRPr="0012088C">
        <w:rPr>
          <w:rFonts w:ascii="Verdana" w:hAnsi="Verdana"/>
          <w:sz w:val="20"/>
        </w:rPr>
        <w:t>OK</w:t>
      </w:r>
      <w:r w:rsidR="0012088C">
        <w:t xml:space="preserve"> button.  Your current list values will be deleted, and then the entries in the text file will populate the list.  If you make a mistake, it’s usually easier to change the text file and reimport the list values than to try to edit them from within Scratch.</w:t>
      </w:r>
    </w:p>
    <w:p w14:paraId="7DC48609" w14:textId="77777777" w:rsidR="00F14861" w:rsidRDefault="00F14861" w:rsidP="000B6E46">
      <w:pPr>
        <w:pStyle w:val="DoubleSpaced"/>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9"/>
        <w:gridCol w:w="901"/>
        <w:gridCol w:w="5976"/>
      </w:tblGrid>
      <w:tr w:rsidR="00F14861" w14:paraId="04FCAC60" w14:textId="77777777" w:rsidTr="00F206FF">
        <w:tc>
          <w:tcPr>
            <w:tcW w:w="1979" w:type="dxa"/>
            <w:vAlign w:val="bottom"/>
          </w:tcPr>
          <w:p w14:paraId="77570359" w14:textId="77777777" w:rsidR="00F14861" w:rsidRDefault="00F14861" w:rsidP="00F14861">
            <w:pPr>
              <w:pStyle w:val="SingleSpaced"/>
              <w:jc w:val="center"/>
            </w:pPr>
            <w:r>
              <w:rPr>
                <w:noProof/>
              </w:rPr>
              <w:lastRenderedPageBreak/>
              <w:drawing>
                <wp:inline distT="0" distB="0" distL="0" distR="0" wp14:anchorId="2BDCE457" wp14:editId="5430955A">
                  <wp:extent cx="906145" cy="1169035"/>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06145" cy="1169035"/>
                          </a:xfrm>
                          <a:prstGeom prst="rect">
                            <a:avLst/>
                          </a:prstGeom>
                          <a:noFill/>
                          <a:ln>
                            <a:noFill/>
                          </a:ln>
                        </pic:spPr>
                      </pic:pic>
                    </a:graphicData>
                  </a:graphic>
                </wp:inline>
              </w:drawing>
            </w:r>
          </w:p>
          <w:p w14:paraId="602865BD" w14:textId="77777777" w:rsidR="00F14861" w:rsidRDefault="00F14861" w:rsidP="00F14861">
            <w:pPr>
              <w:pStyle w:val="SingleSpaced"/>
              <w:jc w:val="center"/>
            </w:pPr>
            <w:r>
              <w:t>(a)</w:t>
            </w:r>
          </w:p>
        </w:tc>
        <w:tc>
          <w:tcPr>
            <w:tcW w:w="901" w:type="dxa"/>
          </w:tcPr>
          <w:p w14:paraId="08D3FFF8" w14:textId="77777777" w:rsidR="00F14861" w:rsidRDefault="00F14861" w:rsidP="00F14861">
            <w:pPr>
              <w:pStyle w:val="SingleSpaced"/>
              <w:jc w:val="center"/>
            </w:pPr>
          </w:p>
        </w:tc>
        <w:tc>
          <w:tcPr>
            <w:tcW w:w="5976" w:type="dxa"/>
          </w:tcPr>
          <w:p w14:paraId="480F8DAF" w14:textId="77777777" w:rsidR="00F14861" w:rsidRDefault="00F14861" w:rsidP="00F14861">
            <w:pPr>
              <w:pStyle w:val="SingleSpaced"/>
              <w:jc w:val="center"/>
            </w:pPr>
            <w:r>
              <w:rPr>
                <w:noProof/>
              </w:rPr>
              <w:drawing>
                <wp:inline distT="0" distB="0" distL="0" distR="0" wp14:anchorId="66DE7CED" wp14:editId="006B8B22">
                  <wp:extent cx="3657600" cy="284378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57600" cy="2843784"/>
                          </a:xfrm>
                          <a:prstGeom prst="rect">
                            <a:avLst/>
                          </a:prstGeom>
                          <a:noFill/>
                          <a:ln>
                            <a:noFill/>
                          </a:ln>
                        </pic:spPr>
                      </pic:pic>
                    </a:graphicData>
                  </a:graphic>
                </wp:inline>
              </w:drawing>
            </w:r>
          </w:p>
          <w:p w14:paraId="17BB3C15" w14:textId="77777777" w:rsidR="00F14861" w:rsidRDefault="00F14861" w:rsidP="00F14861">
            <w:pPr>
              <w:pStyle w:val="SingleSpaced"/>
              <w:jc w:val="center"/>
            </w:pPr>
            <w:r>
              <w:t>(b)</w:t>
            </w:r>
          </w:p>
        </w:tc>
      </w:tr>
      <w:tr w:rsidR="00F14861" w14:paraId="44EA3D78" w14:textId="77777777" w:rsidTr="00F206FF">
        <w:tc>
          <w:tcPr>
            <w:tcW w:w="8856" w:type="dxa"/>
            <w:gridSpan w:val="3"/>
            <w:vAlign w:val="bottom"/>
          </w:tcPr>
          <w:p w14:paraId="6C6DA1EF" w14:textId="77777777" w:rsidR="00F14861" w:rsidRDefault="00F14861" w:rsidP="00795009">
            <w:pPr>
              <w:pStyle w:val="Caption"/>
              <w:ind w:left="1080" w:right="1080"/>
              <w:rPr>
                <w:noProof/>
              </w:rPr>
            </w:pPr>
            <w:r>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noBreakHyphen/>
            </w:r>
            <w:r w:rsidRPr="004C25FE">
              <w:fldChar w:fldCharType="begin"/>
            </w:r>
            <w:r w:rsidRPr="004C25FE">
              <w:instrText xml:space="preserve"> seq figno </w:instrText>
            </w:r>
            <w:r>
              <w:instrText xml:space="preserve">\c </w:instrText>
            </w:r>
            <w:r w:rsidRPr="004C25FE">
              <w:fldChar w:fldCharType="separate"/>
            </w:r>
            <w:r w:rsidR="0094302E">
              <w:rPr>
                <w:noProof/>
              </w:rPr>
              <w:t>21</w:t>
            </w:r>
            <w:r w:rsidRPr="004C25FE">
              <w:fldChar w:fldCharType="end"/>
            </w:r>
            <w:r>
              <w:t>.  Importing a list of numbers into a Scratch list.</w:t>
            </w:r>
            <w:r w:rsidR="00C24B9D">
              <w:t xml:space="preserve">  (a)</w:t>
            </w:r>
            <w:r w:rsidR="004821BF">
              <w:t> </w:t>
            </w:r>
            <w:r w:rsidR="00C24B9D">
              <w:t>The popup menu that appears when you right-click a list display.  (b)</w:t>
            </w:r>
            <w:r w:rsidR="00795009">
              <w:t> </w:t>
            </w:r>
            <w:r w:rsidR="00C24B9D">
              <w:t xml:space="preserve">The dialog box that appears when you select the </w:t>
            </w:r>
            <w:r w:rsidR="00C24B9D" w:rsidRPr="00C24B9D">
              <w:rPr>
                <w:rFonts w:ascii="Verdana" w:hAnsi="Verdana"/>
                <w:sz w:val="20"/>
              </w:rPr>
              <w:t>import…</w:t>
            </w:r>
            <w:r w:rsidR="00C24B9D">
              <w:t xml:space="preserve"> menu item.</w:t>
            </w:r>
          </w:p>
        </w:tc>
      </w:tr>
    </w:tbl>
    <w:p w14:paraId="6944F0F2" w14:textId="01B87A69" w:rsidR="00F9618A" w:rsidRDefault="003807A3" w:rsidP="00F33AF8">
      <w:pPr>
        <w:pStyle w:val="DoubleSpaced"/>
      </w:pPr>
      <w:r>
        <w:t xml:space="preserve">For </w:t>
      </w:r>
      <w:r>
        <w:rPr>
          <w:i/>
        </w:rPr>
        <w:t>Frère Jacques</w:t>
      </w:r>
      <w:r>
        <w:t>, we created two lists</w:t>
      </w:r>
      <w:r w:rsidR="0013243B">
        <w:t xml:space="preserve"> and one variable</w:t>
      </w:r>
      <w:r>
        <w:t xml:space="preserve"> (see 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noBreakHyphen/>
      </w:r>
      <w:r w:rsidR="00DD06EA">
        <w:fldChar w:fldCharType="begin"/>
      </w:r>
      <w:r w:rsidR="00DD06EA">
        <w:instrText xml:space="preserve"> seq figno </w:instrText>
      </w:r>
      <w:r w:rsidR="00DD06EA">
        <w:fldChar w:fldCharType="separate"/>
      </w:r>
      <w:r w:rsidR="0094302E">
        <w:rPr>
          <w:noProof/>
        </w:rPr>
        <w:t>22</w:t>
      </w:r>
      <w:r w:rsidR="00DD06EA">
        <w:rPr>
          <w:noProof/>
        </w:rPr>
        <w:fldChar w:fldCharType="end"/>
      </w:r>
      <w:r>
        <w:t xml:space="preserve">).  The first </w:t>
      </w:r>
      <w:r w:rsidR="0013243B">
        <w:t xml:space="preserve">list </w:t>
      </w:r>
      <w:r>
        <w:t>contains all the MIDI note values, while the second contains the rhythm values (in beats).  Note that whole numbers are used for the MIDI values</w:t>
      </w:r>
      <w:r w:rsidR="000A1839">
        <w:t>,</w:t>
      </w:r>
      <w:r>
        <w:t xml:space="preserve"> while decimal numbers are used for the </w:t>
      </w:r>
      <w:r w:rsidR="000A1839">
        <w:t xml:space="preserve">rhythm values.  This is perfectly fine: Scratch can handle them both.  What’s more, Scratch </w:t>
      </w:r>
      <w:r>
        <w:t xml:space="preserve">lists can contain </w:t>
      </w:r>
      <w:r w:rsidR="000A1839">
        <w:t>strings of characters, as well.</w:t>
      </w:r>
      <w:r w:rsidR="00201955">
        <w:rPr>
          <w:rStyle w:val="FootnoteReference"/>
        </w:rPr>
        <w:footnoteReference w:id="6"/>
      </w:r>
      <w:r w:rsidR="000A1839">
        <w:t xml:space="preserve">  These capabilities open up a world of possibilities.</w:t>
      </w:r>
      <w:r>
        <w:t xml:space="preserve"> </w:t>
      </w:r>
    </w:p>
    <w:p w14:paraId="14DC5147" w14:textId="71ACEAAA" w:rsidR="00F33AF8" w:rsidRPr="003807A3" w:rsidRDefault="00F33AF8" w:rsidP="006C7FFE">
      <w:pPr>
        <w:pStyle w:val="DoubleSpaced"/>
        <w:spacing w:after="240"/>
      </w:pPr>
      <w:r>
        <w:t>We’ll get to the use of the variable in a moment, but first we focus on the two lists</w:t>
      </w:r>
      <w:r w:rsidR="007A7158">
        <w:t xml:space="preserve">: one for </w:t>
      </w:r>
      <w:r w:rsidR="007A7158" w:rsidRPr="007A7158">
        <w:rPr>
          <w:rFonts w:ascii="Verdana" w:hAnsi="Verdana"/>
          <w:sz w:val="20"/>
        </w:rPr>
        <w:t>notes</w:t>
      </w:r>
      <w:r w:rsidR="007A7158">
        <w:t xml:space="preserve"> and one for </w:t>
      </w:r>
      <w:r w:rsidR="007A7158" w:rsidRPr="007A7158">
        <w:rPr>
          <w:rFonts w:ascii="Verdana" w:hAnsi="Verdana"/>
          <w:sz w:val="20"/>
        </w:rPr>
        <w:t>rhythms</w:t>
      </w:r>
      <w:r w:rsidR="007A7158">
        <w:t xml:space="preserve"> (or perhaps the second list might be better </w:t>
      </w:r>
      <w:r w:rsidR="007A7158">
        <w:lastRenderedPageBreak/>
        <w:t xml:space="preserve">named </w:t>
      </w:r>
      <w:r w:rsidR="007A7158" w:rsidRPr="007A7158">
        <w:rPr>
          <w:rFonts w:ascii="Verdana" w:hAnsi="Verdana"/>
          <w:sz w:val="20"/>
        </w:rPr>
        <w:t>durations</w:t>
      </w:r>
      <w:r w:rsidR="007A7158">
        <w:t>)</w:t>
      </w:r>
      <w:r>
        <w:t xml:space="preserve">.  Each was </w:t>
      </w:r>
      <w:r w:rsidRPr="00F33AF8">
        <w:t xml:space="preserve">populated by importing values from </w:t>
      </w:r>
      <w:r>
        <w:t xml:space="preserve">a corresponding </w:t>
      </w:r>
      <w:r w:rsidRPr="00F33AF8">
        <w:t xml:space="preserve">plain text file.  It is important to note that the two lists are the same length, </w:t>
      </w:r>
      <w:r>
        <w:t>such that each note had a corresponding rhythm</w:t>
      </w:r>
      <w:r w:rsidR="0023078F">
        <w:t xml:space="preserve"> (or duration)</w:t>
      </w:r>
      <w:r>
        <w:t>.</w:t>
      </w:r>
      <w:r w:rsidR="004076D9">
        <w:rPr>
          <w:rStyle w:val="FootnoteReference"/>
        </w:rPr>
        <w:footnoteReference w:id="7"/>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5"/>
        <w:gridCol w:w="305"/>
        <w:gridCol w:w="6186"/>
      </w:tblGrid>
      <w:tr w:rsidR="006C7FFE" w14:paraId="7E97B759" w14:textId="77777777" w:rsidTr="00D239F8">
        <w:tc>
          <w:tcPr>
            <w:tcW w:w="2365" w:type="dxa"/>
          </w:tcPr>
          <w:p w14:paraId="6326D0B4" w14:textId="77777777" w:rsidR="006C7FFE" w:rsidRDefault="006C7FFE" w:rsidP="006C7FFE">
            <w:pPr>
              <w:pStyle w:val="SingleSpaced"/>
              <w:jc w:val="center"/>
            </w:pPr>
            <w:r>
              <w:rPr>
                <w:noProof/>
              </w:rPr>
              <w:drawing>
                <wp:inline distT="0" distB="0" distL="0" distR="0" wp14:anchorId="38C55492" wp14:editId="054A27E1">
                  <wp:extent cx="1314994" cy="4206240"/>
                  <wp:effectExtent l="19050" t="19050" r="19050" b="2286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14994" cy="4206240"/>
                          </a:xfrm>
                          <a:prstGeom prst="rect">
                            <a:avLst/>
                          </a:prstGeom>
                          <a:noFill/>
                          <a:ln w="12700">
                            <a:solidFill>
                              <a:schemeClr val="tx1"/>
                            </a:solidFill>
                          </a:ln>
                        </pic:spPr>
                      </pic:pic>
                    </a:graphicData>
                  </a:graphic>
                </wp:inline>
              </w:drawing>
            </w:r>
          </w:p>
          <w:p w14:paraId="63218745" w14:textId="77777777" w:rsidR="0013243B" w:rsidRDefault="0013243B" w:rsidP="006C7FFE">
            <w:pPr>
              <w:pStyle w:val="SingleSpaced"/>
              <w:jc w:val="center"/>
            </w:pPr>
            <w:r>
              <w:t>(a)</w:t>
            </w:r>
          </w:p>
        </w:tc>
        <w:tc>
          <w:tcPr>
            <w:tcW w:w="305" w:type="dxa"/>
          </w:tcPr>
          <w:p w14:paraId="184F41E7" w14:textId="77777777" w:rsidR="006C7FFE" w:rsidRDefault="006C7FFE" w:rsidP="006C7FFE">
            <w:pPr>
              <w:pStyle w:val="SingleSpaced"/>
              <w:jc w:val="center"/>
            </w:pPr>
          </w:p>
        </w:tc>
        <w:tc>
          <w:tcPr>
            <w:tcW w:w="6186" w:type="dxa"/>
          </w:tcPr>
          <w:p w14:paraId="339FFA9C" w14:textId="77777777" w:rsidR="006C7FFE" w:rsidRDefault="006C7FFE" w:rsidP="006C7FFE">
            <w:pPr>
              <w:pStyle w:val="SingleSpaced"/>
              <w:jc w:val="center"/>
            </w:pPr>
            <w:r>
              <w:rPr>
                <w:noProof/>
              </w:rPr>
              <w:drawing>
                <wp:inline distT="0" distB="0" distL="0" distR="0" wp14:anchorId="08E8A295" wp14:editId="5FB1D850">
                  <wp:extent cx="3755572" cy="4206240"/>
                  <wp:effectExtent l="19050" t="19050" r="16510" b="2286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755572" cy="4206240"/>
                          </a:xfrm>
                          <a:prstGeom prst="rect">
                            <a:avLst/>
                          </a:prstGeom>
                          <a:noFill/>
                          <a:ln w="12700">
                            <a:solidFill>
                              <a:schemeClr val="tx1"/>
                            </a:solidFill>
                          </a:ln>
                        </pic:spPr>
                      </pic:pic>
                    </a:graphicData>
                  </a:graphic>
                </wp:inline>
              </w:drawing>
            </w:r>
          </w:p>
          <w:p w14:paraId="1B5DF549" w14:textId="77777777" w:rsidR="0013243B" w:rsidRDefault="0013243B" w:rsidP="006C7FFE">
            <w:pPr>
              <w:pStyle w:val="SingleSpaced"/>
              <w:jc w:val="center"/>
            </w:pPr>
            <w:r>
              <w:t>(b)</w:t>
            </w:r>
          </w:p>
        </w:tc>
      </w:tr>
      <w:tr w:rsidR="00754C31" w14:paraId="4E59B360" w14:textId="77777777" w:rsidTr="00D239F8">
        <w:tc>
          <w:tcPr>
            <w:tcW w:w="8856" w:type="dxa"/>
            <w:gridSpan w:val="3"/>
            <w:vAlign w:val="bottom"/>
          </w:tcPr>
          <w:p w14:paraId="1D61DCA0" w14:textId="77777777" w:rsidR="00754C31" w:rsidRDefault="00754C31" w:rsidP="007A7158">
            <w:pPr>
              <w:pStyle w:val="Caption"/>
              <w:ind w:left="1080" w:right="1080"/>
              <w:rPr>
                <w:noProof/>
              </w:rPr>
            </w:pPr>
            <w:r>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noBreakHyphen/>
            </w:r>
            <w:r w:rsidRPr="004C25FE">
              <w:fldChar w:fldCharType="begin"/>
            </w:r>
            <w:r w:rsidRPr="004C25FE">
              <w:instrText xml:space="preserve"> seq figno </w:instrText>
            </w:r>
            <w:r>
              <w:instrText xml:space="preserve">\c </w:instrText>
            </w:r>
            <w:r w:rsidRPr="004C25FE">
              <w:fldChar w:fldCharType="separate"/>
            </w:r>
            <w:r w:rsidR="0094302E">
              <w:rPr>
                <w:noProof/>
              </w:rPr>
              <w:t>22</w:t>
            </w:r>
            <w:r w:rsidRPr="004C25FE">
              <w:fldChar w:fldCharType="end"/>
            </w:r>
            <w:r>
              <w:t xml:space="preserve">.  (a) The Scratch </w:t>
            </w:r>
            <w:r w:rsidRPr="00E23129">
              <w:rPr>
                <w:rFonts w:ascii="Verdana" w:hAnsi="Verdana"/>
                <w:sz w:val="20"/>
              </w:rPr>
              <w:t>Variables</w:t>
            </w:r>
            <w:r>
              <w:t xml:space="preserve"> panel after creating two lists named </w:t>
            </w:r>
            <w:r w:rsidRPr="00754C31">
              <w:rPr>
                <w:rFonts w:ascii="Verdana" w:hAnsi="Verdana"/>
                <w:sz w:val="20"/>
              </w:rPr>
              <w:t>notes</w:t>
            </w:r>
            <w:r w:rsidRPr="00754C31">
              <w:t xml:space="preserve"> and </w:t>
            </w:r>
            <w:r w:rsidRPr="00754C31">
              <w:rPr>
                <w:rFonts w:ascii="Verdana" w:hAnsi="Verdana"/>
                <w:sz w:val="20"/>
              </w:rPr>
              <w:t>rhythms</w:t>
            </w:r>
            <w:r>
              <w:t xml:space="preserve"> and a variable named </w:t>
            </w:r>
            <w:r w:rsidRPr="00754C31">
              <w:rPr>
                <w:rFonts w:ascii="Verdana" w:hAnsi="Verdana"/>
                <w:sz w:val="20"/>
              </w:rPr>
              <w:t>counter</w:t>
            </w:r>
            <w:r>
              <w:t xml:space="preserve">.  (b) The </w:t>
            </w:r>
            <w:r w:rsidR="00F33AF8" w:rsidRPr="00754C31">
              <w:rPr>
                <w:rFonts w:ascii="Verdana" w:hAnsi="Verdana"/>
                <w:sz w:val="20"/>
              </w:rPr>
              <w:t>notes</w:t>
            </w:r>
            <w:r w:rsidR="00F33AF8" w:rsidRPr="00754C31">
              <w:t xml:space="preserve"> and </w:t>
            </w:r>
            <w:r w:rsidR="00F33AF8" w:rsidRPr="00754C31">
              <w:rPr>
                <w:rFonts w:ascii="Verdana" w:hAnsi="Verdana"/>
                <w:sz w:val="20"/>
              </w:rPr>
              <w:t>rhythms</w:t>
            </w:r>
            <w:r w:rsidR="00F33AF8">
              <w:t xml:space="preserve"> lists after they have been populated by importing values from corresponding plain text files. </w:t>
            </w:r>
          </w:p>
        </w:tc>
      </w:tr>
    </w:tbl>
    <w:p w14:paraId="0E8997BB" w14:textId="4F0C0CF4" w:rsidR="00C256E7" w:rsidRDefault="00D239F8" w:rsidP="00C256E7">
      <w:pPr>
        <w:pStyle w:val="DoubleSpaced"/>
      </w:pPr>
      <w:r>
        <w:lastRenderedPageBreak/>
        <w:t xml:space="preserve">The program that accesses these lists to play </w:t>
      </w:r>
      <w:r>
        <w:rPr>
          <w:i/>
        </w:rPr>
        <w:t>Frère Jacques</w:t>
      </w:r>
      <w:r>
        <w:t xml:space="preserve"> is shown in 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noBreakHyphen/>
      </w:r>
      <w:r w:rsidRPr="004C25FE">
        <w:fldChar w:fldCharType="begin"/>
      </w:r>
      <w:r>
        <w:instrText xml:space="preserve"> seq figno </w:instrText>
      </w:r>
      <w:r w:rsidRPr="004C25FE">
        <w:fldChar w:fldCharType="separate"/>
      </w:r>
      <w:r w:rsidR="0094302E">
        <w:rPr>
          <w:noProof/>
        </w:rPr>
        <w:t>23</w:t>
      </w:r>
      <w:r w:rsidRPr="004C25FE">
        <w:fldChar w:fldCharType="end"/>
      </w:r>
      <w:r>
        <w:t xml:space="preserve">.  </w:t>
      </w:r>
      <w:r w:rsidR="00C256E7">
        <w:t xml:space="preserve">This program uses a variable named </w:t>
      </w:r>
      <w:r w:rsidR="00C256E7" w:rsidRPr="00C256E7">
        <w:rPr>
          <w:rFonts w:ascii="Verdana" w:hAnsi="Verdana"/>
          <w:sz w:val="20"/>
        </w:rPr>
        <w:t>counter</w:t>
      </w:r>
      <w:r w:rsidR="00C256E7">
        <w:t xml:space="preserve"> to keep track of which loop it’s on.  That is, the first time through the loop the </w:t>
      </w:r>
      <w:r w:rsidR="00C256E7" w:rsidRPr="00C256E7">
        <w:rPr>
          <w:rFonts w:ascii="Verdana" w:hAnsi="Verdana"/>
          <w:sz w:val="20"/>
        </w:rPr>
        <w:t>counter</w:t>
      </w:r>
      <w:r w:rsidR="00C256E7">
        <w:t xml:space="preserve"> variable is 1, the second time it’s 2, and so on.  </w:t>
      </w:r>
      <w:r w:rsidR="007A7158">
        <w:t xml:space="preserve">The </w:t>
      </w:r>
      <w:r w:rsidR="007A7158" w:rsidRPr="007A7158">
        <w:rPr>
          <w:rFonts w:ascii="Verdana" w:hAnsi="Verdana"/>
          <w:sz w:val="20"/>
        </w:rPr>
        <w:t>counter</w:t>
      </w:r>
      <w:r w:rsidR="007A7158">
        <w:t xml:space="preserve"> variable </w:t>
      </w:r>
      <w:r>
        <w:t xml:space="preserve">is </w:t>
      </w:r>
      <w:r w:rsidR="00C256E7">
        <w:t xml:space="preserve">then </w:t>
      </w:r>
      <w:r>
        <w:t>used to provide access to the individual entries in the lists.</w:t>
      </w:r>
      <w:r w:rsidR="00E96172">
        <w:t xml:space="preserve">  </w:t>
      </w:r>
    </w:p>
    <w:p w14:paraId="62434E21" w14:textId="2FA92ED6" w:rsidR="00804A2A" w:rsidRDefault="00C256E7" w:rsidP="00E23129">
      <w:pPr>
        <w:pStyle w:val="DoubleSpaced"/>
        <w:spacing w:after="480"/>
      </w:pPr>
      <w:r>
        <w:t xml:space="preserve">Note that you </w:t>
      </w:r>
      <w:r w:rsidR="00E96172">
        <w:t>have to initialize and increment this variable</w:t>
      </w:r>
      <w:r>
        <w:t xml:space="preserve"> yourself</w:t>
      </w:r>
      <w:r w:rsidR="00E96172">
        <w:t xml:space="preserve">, because Scratch does not provide access to its internal loop counter.  This is not a big deal, and as a matter of fact it is a blessing to arts majors because it makes the way the loop works more explicit.  However, it is often a stumbling point for science majors who are experienced programmers, who know that there </w:t>
      </w:r>
      <w:r w:rsidR="00E96172" w:rsidRPr="00C256E7">
        <w:rPr>
          <w:i/>
        </w:rPr>
        <w:t>must</w:t>
      </w:r>
      <w:r w:rsidR="00E96172">
        <w:t xml:space="preserve"> be an internal counter </w:t>
      </w:r>
      <w:r>
        <w:t xml:space="preserve">somewhere, </w:t>
      </w:r>
      <w:r w:rsidR="00E96172">
        <w:t xml:space="preserve">and </w:t>
      </w:r>
      <w:r>
        <w:t xml:space="preserve">who </w:t>
      </w:r>
      <w:r w:rsidR="00E96172">
        <w:t xml:space="preserve">spend considerable time </w:t>
      </w:r>
      <w:r>
        <w:t xml:space="preserve">trying to figure out </w:t>
      </w:r>
      <w:r w:rsidR="00E96172">
        <w:t xml:space="preserve">how to access it.  So in this case, programming experience is a negative, not a positive!  </w:t>
      </w:r>
      <w:r w:rsidR="007E21E7">
        <w:t>Happily, though, the science majors’ confusion seldom lasts very long, and they</w:t>
      </w:r>
      <w:r w:rsidR="00AE5E99">
        <w:t xml:space="preserve"> get the loop working pretty quickly.  For both groups of students, the trick is to remember that you have to increment the variable each time through the loop.  Even we sometimes forget to do that, but the beauty of learning to program through music is that one clearly </w:t>
      </w:r>
      <w:r w:rsidR="00AE5E99" w:rsidRPr="00AE5E99">
        <w:rPr>
          <w:i/>
        </w:rPr>
        <w:t>hears</w:t>
      </w:r>
      <w:r w:rsidR="00AE5E99">
        <w:t xml:space="preserve"> the error.  That is, if you don’t increment the variable, the first note will play over and over again ad infinitum.  That’s clearly not what you want.</w:t>
      </w:r>
    </w:p>
    <w:p w14:paraId="4B19232D" w14:textId="77777777" w:rsidR="00E23129" w:rsidRDefault="00E23129" w:rsidP="00E23129">
      <w:pPr>
        <w:pStyle w:val="SingleSpaced"/>
        <w:jc w:val="center"/>
      </w:pPr>
      <w:r>
        <w:rPr>
          <w:noProof/>
        </w:rPr>
        <w:lastRenderedPageBreak/>
        <w:drawing>
          <wp:inline distT="0" distB="0" distL="0" distR="0" wp14:anchorId="44C45904" wp14:editId="3B97D422">
            <wp:extent cx="4866005" cy="2003425"/>
            <wp:effectExtent l="19050" t="19050" r="10795" b="158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66005" cy="2003425"/>
                    </a:xfrm>
                    <a:prstGeom prst="rect">
                      <a:avLst/>
                    </a:prstGeom>
                    <a:noFill/>
                    <a:ln w="12700">
                      <a:solidFill>
                        <a:schemeClr val="tx1"/>
                      </a:solidFill>
                    </a:ln>
                  </pic:spPr>
                </pic:pic>
              </a:graphicData>
            </a:graphic>
          </wp:inline>
        </w:drawing>
      </w:r>
    </w:p>
    <w:p w14:paraId="1E67515D" w14:textId="77777777" w:rsidR="00E23129" w:rsidRPr="00E23129" w:rsidRDefault="00E23129" w:rsidP="00E23129">
      <w:pPr>
        <w:pStyle w:val="Caption"/>
        <w:ind w:left="720" w:right="720"/>
      </w:pPr>
      <w:proofErr w:type="gramStart"/>
      <w:r>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noBreakHyphen/>
      </w:r>
      <w:r w:rsidRPr="004C25FE">
        <w:fldChar w:fldCharType="begin"/>
      </w:r>
      <w:r w:rsidRPr="004C25FE">
        <w:instrText xml:space="preserve"> seq figno </w:instrText>
      </w:r>
      <w:r>
        <w:instrText xml:space="preserve">\c </w:instrText>
      </w:r>
      <w:r w:rsidRPr="004C25FE">
        <w:fldChar w:fldCharType="separate"/>
      </w:r>
      <w:r w:rsidR="0094302E">
        <w:rPr>
          <w:noProof/>
        </w:rPr>
        <w:t>23</w:t>
      </w:r>
      <w:r w:rsidRPr="004C25FE">
        <w:fldChar w:fldCharType="end"/>
      </w:r>
      <w:r>
        <w:t>.</w:t>
      </w:r>
      <w:proofErr w:type="gramEnd"/>
      <w:r>
        <w:t xml:space="preserve">  Program to play </w:t>
      </w:r>
      <w:r>
        <w:rPr>
          <w:i/>
        </w:rPr>
        <w:t>Frère Jacques</w:t>
      </w:r>
      <w:r>
        <w:t xml:space="preserve"> from MIDI values and rhythms stored in the two parallel lists shown in 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noBreakHyphen/>
      </w:r>
      <w:r>
        <w:fldChar w:fldCharType="begin"/>
      </w:r>
      <w:r>
        <w:instrText xml:space="preserve"> = </w:instrText>
      </w:r>
      <w:r w:rsidRPr="004C25FE">
        <w:fldChar w:fldCharType="begin"/>
      </w:r>
      <w:r w:rsidRPr="004C25FE">
        <w:instrText xml:space="preserve"> seq figno </w:instrText>
      </w:r>
      <w:r>
        <w:instrText xml:space="preserve">\c </w:instrText>
      </w:r>
      <w:r w:rsidRPr="004C25FE">
        <w:fldChar w:fldCharType="separate"/>
      </w:r>
      <w:r w:rsidR="0094302E">
        <w:rPr>
          <w:noProof/>
        </w:rPr>
        <w:instrText>23</w:instrText>
      </w:r>
      <w:r w:rsidRPr="004C25FE">
        <w:fldChar w:fldCharType="end"/>
      </w:r>
      <w:r>
        <w:instrText xml:space="preserve"> - 1 </w:instrText>
      </w:r>
      <w:r>
        <w:fldChar w:fldCharType="separate"/>
      </w:r>
      <w:r w:rsidR="0094302E">
        <w:rPr>
          <w:noProof/>
        </w:rPr>
        <w:t>22</w:t>
      </w:r>
      <w:r>
        <w:fldChar w:fldCharType="end"/>
      </w:r>
      <w:r>
        <w:t xml:space="preserve">.  </w:t>
      </w:r>
    </w:p>
    <w:p w14:paraId="7CA9125B" w14:textId="77777777" w:rsidR="006C7FFE" w:rsidRDefault="001B5BC0" w:rsidP="001A79DE">
      <w:pPr>
        <w:pStyle w:val="Heading3"/>
      </w:pPr>
      <w:r>
        <w:t>Playing Multiple Parts</w:t>
      </w:r>
    </w:p>
    <w:p w14:paraId="60B80FAB" w14:textId="70BA083A" w:rsidR="00E046F6" w:rsidRPr="00E046F6" w:rsidRDefault="000B184D" w:rsidP="00E046F6">
      <w:pPr>
        <w:pStyle w:val="DoubleSpaced"/>
        <w:rPr>
          <w:rFonts w:ascii="Verdana" w:hAnsi="Verdana"/>
          <w:sz w:val="20"/>
        </w:rPr>
      </w:pPr>
      <w:r>
        <w:t xml:space="preserve">As most children know, </w:t>
      </w:r>
      <w:r>
        <w:rPr>
          <w:i/>
        </w:rPr>
        <w:t>Frère Jacques</w:t>
      </w:r>
      <w:r>
        <w:t xml:space="preserve"> is meant to be sung as a round.  To do that, we need to play multiple parts simultaneously using combinations of </w:t>
      </w:r>
      <w:proofErr w:type="gramStart"/>
      <w:r>
        <w:t xml:space="preserve">the </w:t>
      </w:r>
      <w:r w:rsidRPr="000D5B09">
        <w:rPr>
          <w:noProof/>
          <w:position w:val="-12"/>
        </w:rPr>
        <w:drawing>
          <wp:inline distT="0" distB="0" distL="0" distR="0" wp14:anchorId="4AB1E27C" wp14:editId="254A897D">
            <wp:extent cx="895350" cy="2286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atchBlock-Control-Broadcast.gif"/>
                    <pic:cNvPicPr/>
                  </pic:nvPicPr>
                  <pic:blipFill>
                    <a:blip r:embed="rId42">
                      <a:extLst>
                        <a:ext uri="{28A0092B-C50C-407E-A947-70E740481C1C}">
                          <a14:useLocalDpi xmlns:a14="http://schemas.microsoft.com/office/drawing/2010/main" val="0"/>
                        </a:ext>
                      </a:extLst>
                    </a:blip>
                    <a:stretch>
                      <a:fillRect/>
                    </a:stretch>
                  </pic:blipFill>
                  <pic:spPr>
                    <a:xfrm>
                      <a:off x="0" y="0"/>
                      <a:ext cx="895350" cy="228600"/>
                    </a:xfrm>
                    <a:prstGeom prst="rect">
                      <a:avLst/>
                    </a:prstGeom>
                  </pic:spPr>
                </pic:pic>
              </a:graphicData>
            </a:graphic>
          </wp:inline>
        </w:drawing>
      </w:r>
      <w:proofErr w:type="gramEnd"/>
      <w:r w:rsidR="002361D9">
        <w:t xml:space="preserve"> </w:t>
      </w:r>
      <w:r>
        <w:t xml:space="preserve">, </w:t>
      </w:r>
      <w:r w:rsidRPr="000D5B09">
        <w:rPr>
          <w:noProof/>
          <w:position w:val="-10"/>
        </w:rPr>
        <w:drawing>
          <wp:inline distT="0" distB="0" distL="0" distR="0" wp14:anchorId="37893D1A" wp14:editId="26F9ED3B">
            <wp:extent cx="1419225" cy="228600"/>
            <wp:effectExtent l="0" t="0" r="952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atchBlock-Control-BroadcastAndWait.gif"/>
                    <pic:cNvPicPr/>
                  </pic:nvPicPr>
                  <pic:blipFill>
                    <a:blip r:embed="rId43">
                      <a:extLst>
                        <a:ext uri="{28A0092B-C50C-407E-A947-70E740481C1C}">
                          <a14:useLocalDpi xmlns:a14="http://schemas.microsoft.com/office/drawing/2010/main" val="0"/>
                        </a:ext>
                      </a:extLst>
                    </a:blip>
                    <a:stretch>
                      <a:fillRect/>
                    </a:stretch>
                  </pic:blipFill>
                  <pic:spPr>
                    <a:xfrm>
                      <a:off x="0" y="0"/>
                      <a:ext cx="1419225" cy="228600"/>
                    </a:xfrm>
                    <a:prstGeom prst="rect">
                      <a:avLst/>
                    </a:prstGeom>
                  </pic:spPr>
                </pic:pic>
              </a:graphicData>
            </a:graphic>
          </wp:inline>
        </w:drawing>
      </w:r>
      <w:r w:rsidR="002361D9">
        <w:t xml:space="preserve"> </w:t>
      </w:r>
      <w:r>
        <w:t xml:space="preserve">, and </w:t>
      </w:r>
      <w:r w:rsidRPr="000D5B09">
        <w:rPr>
          <w:noProof/>
          <w:position w:val="-10"/>
        </w:rPr>
        <w:drawing>
          <wp:inline distT="0" distB="0" distL="0" distR="0" wp14:anchorId="5D0EC1A8" wp14:editId="1A281FFA">
            <wp:extent cx="1276350" cy="37147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atchBlock-Control-WhenIReceive.gif"/>
                    <pic:cNvPicPr/>
                  </pic:nvPicPr>
                  <pic:blipFill>
                    <a:blip r:embed="rId44">
                      <a:extLst>
                        <a:ext uri="{28A0092B-C50C-407E-A947-70E740481C1C}">
                          <a14:useLocalDpi xmlns:a14="http://schemas.microsoft.com/office/drawing/2010/main" val="0"/>
                        </a:ext>
                      </a:extLst>
                    </a:blip>
                    <a:stretch>
                      <a:fillRect/>
                    </a:stretch>
                  </pic:blipFill>
                  <pic:spPr>
                    <a:xfrm>
                      <a:off x="0" y="0"/>
                      <a:ext cx="1276350" cy="371475"/>
                    </a:xfrm>
                    <a:prstGeom prst="rect">
                      <a:avLst/>
                    </a:prstGeom>
                  </pic:spPr>
                </pic:pic>
              </a:graphicData>
            </a:graphic>
          </wp:inline>
        </w:drawing>
      </w:r>
      <w:r>
        <w:t xml:space="preserve"> blocks to create subroutine-like structures.  </w:t>
      </w:r>
      <w:r w:rsidR="00E046F6">
        <w:t xml:space="preserve">Using these blocks, you can “broadcast” a message that the </w:t>
      </w:r>
      <w:r w:rsidR="00E046F6" w:rsidRPr="00E046F6">
        <w:rPr>
          <w:rFonts w:ascii="Verdana" w:hAnsi="Verdana"/>
          <w:sz w:val="20"/>
        </w:rPr>
        <w:t>when I receive</w:t>
      </w:r>
      <w:r w:rsidR="00E046F6">
        <w:t xml:space="preserve"> block is listening for.  When the latter block “hears” the message it’s interested in, the blocks that it sits above will be executed.  The difference between the </w:t>
      </w:r>
      <w:r w:rsidR="00E046F6" w:rsidRPr="00E046F6">
        <w:rPr>
          <w:rFonts w:ascii="Verdana" w:hAnsi="Verdana"/>
          <w:sz w:val="20"/>
        </w:rPr>
        <w:t>broadcast</w:t>
      </w:r>
      <w:r w:rsidR="00E046F6">
        <w:t xml:space="preserve"> and </w:t>
      </w:r>
      <w:r w:rsidR="00E046F6" w:rsidRPr="00E046F6">
        <w:rPr>
          <w:rFonts w:ascii="Verdana" w:hAnsi="Verdana"/>
          <w:sz w:val="20"/>
        </w:rPr>
        <w:t>broadcast and wait</w:t>
      </w:r>
      <w:r w:rsidR="00E046F6">
        <w:t xml:space="preserve"> blocks is that the former sends its message and then allows the program to continue immediately on its way, kind of like when you send an email message.  That is, you send an email and then go on to do something else without waiting for the recipient to respond.  The latter, the </w:t>
      </w:r>
      <w:r w:rsidR="00E046F6">
        <w:rPr>
          <w:rFonts w:ascii="Verdana" w:hAnsi="Verdana"/>
          <w:sz w:val="20"/>
        </w:rPr>
        <w:t>broadcast and wait</w:t>
      </w:r>
      <w:r w:rsidR="00E046F6">
        <w:t xml:space="preserve"> block, is more like a telephone call.  It sends its message and does not go on until the stack of blocks under the corresponding </w:t>
      </w:r>
      <w:r w:rsidR="00E046F6">
        <w:rPr>
          <w:rFonts w:ascii="Verdana" w:hAnsi="Verdana"/>
          <w:sz w:val="20"/>
        </w:rPr>
        <w:t>when I receive</w:t>
      </w:r>
      <w:r w:rsidR="00E046F6">
        <w:t xml:space="preserve"> block finishes executing.  This is like waiting for the </w:t>
      </w:r>
      <w:r w:rsidR="00E046F6">
        <w:lastRenderedPageBreak/>
        <w:t xml:space="preserve">person on the other end of the line to answer before you can communicate with him or her. </w:t>
      </w:r>
    </w:p>
    <w:p w14:paraId="7D322863" w14:textId="3421E62F" w:rsidR="000B184D" w:rsidRDefault="00E046F6" w:rsidP="00A00828">
      <w:pPr>
        <w:pStyle w:val="DoubleSpaced"/>
        <w:spacing w:after="240"/>
      </w:pPr>
      <w:r>
        <w:t xml:space="preserve"> To play </w:t>
      </w:r>
      <w:r w:rsidRPr="00E046F6">
        <w:rPr>
          <w:i/>
        </w:rPr>
        <w:t>Fr</w:t>
      </w:r>
      <w:r>
        <w:rPr>
          <w:i/>
        </w:rPr>
        <w:t>è</w:t>
      </w:r>
      <w:r w:rsidRPr="00E046F6">
        <w:rPr>
          <w:i/>
        </w:rPr>
        <w:t xml:space="preserve">re Jacques </w:t>
      </w:r>
      <w:r>
        <w:t>as a round</w:t>
      </w:r>
      <w:r w:rsidR="000B184D">
        <w:t xml:space="preserve">, we </w:t>
      </w:r>
      <w:r>
        <w:t xml:space="preserve">first </w:t>
      </w:r>
      <w:r w:rsidR="000B184D">
        <w:t xml:space="preserve">put each phrase into a separate block as shown in 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000B184D">
        <w:noBreakHyphen/>
      </w:r>
      <w:r w:rsidR="000B184D" w:rsidRPr="004C25FE">
        <w:fldChar w:fldCharType="begin"/>
      </w:r>
      <w:r w:rsidR="000B184D">
        <w:instrText xml:space="preserve"> seq figno </w:instrText>
      </w:r>
      <w:r w:rsidR="000B184D" w:rsidRPr="004C25FE">
        <w:fldChar w:fldCharType="separate"/>
      </w:r>
      <w:r w:rsidR="0094302E">
        <w:rPr>
          <w:noProof/>
        </w:rPr>
        <w:t>24</w:t>
      </w:r>
      <w:r w:rsidR="000B184D" w:rsidRPr="004C25FE">
        <w:fldChar w:fldCharType="end"/>
      </w:r>
      <w:r w:rsidR="000B184D">
        <w:t xml:space="preserve">.  </w:t>
      </w:r>
      <w:r w:rsidR="00A00828">
        <w:t xml:space="preserve">Each of these phrases is also stored in a separate Scratch sprite so that they can have different volume (loudness) and timbre (instrument) characteristics, which are “local” to each sprite rather than “global” to the entire program.  </w:t>
      </w:r>
      <w:r w:rsidR="00845D79">
        <w:t xml:space="preserve">Each of these </w:t>
      </w:r>
      <w:r w:rsidR="0074569C">
        <w:t xml:space="preserve">stacks of </w:t>
      </w:r>
      <w:r w:rsidR="00845D79">
        <w:t xml:space="preserve">blocks is </w:t>
      </w:r>
      <w:r w:rsidR="0074569C">
        <w:t xml:space="preserve">executed when it receives the message it is waiting for </w:t>
      </w:r>
      <w:r w:rsidR="00845D79">
        <w:t xml:space="preserve">from one of the </w:t>
      </w:r>
      <w:r w:rsidR="00845D79" w:rsidRPr="000B184D">
        <w:rPr>
          <w:rFonts w:ascii="Verdana" w:hAnsi="Verdana"/>
          <w:sz w:val="20"/>
        </w:rPr>
        <w:t>broadcast</w:t>
      </w:r>
      <w:r w:rsidR="00845D79">
        <w:t xml:space="preserve"> blocks.  Thus, we can play the song “straight” using the code in 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00845D79">
        <w:noBreakHyphen/>
      </w:r>
      <w:r w:rsidR="00845D79" w:rsidRPr="004C25FE">
        <w:fldChar w:fldCharType="begin"/>
      </w:r>
      <w:r w:rsidR="00845D79">
        <w:instrText xml:space="preserve"> seq figno </w:instrText>
      </w:r>
      <w:r w:rsidR="00845D79" w:rsidRPr="004C25FE">
        <w:fldChar w:fldCharType="separate"/>
      </w:r>
      <w:r w:rsidR="0094302E">
        <w:rPr>
          <w:noProof/>
        </w:rPr>
        <w:t>25</w:t>
      </w:r>
      <w:r w:rsidR="00845D79" w:rsidRPr="004C25FE">
        <w:fldChar w:fldCharType="end"/>
      </w:r>
      <w:r w:rsidR="00845D79">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7"/>
        <w:gridCol w:w="222"/>
        <w:gridCol w:w="4317"/>
      </w:tblGrid>
      <w:tr w:rsidR="00EA57A5" w14:paraId="697A56CD" w14:textId="77777777" w:rsidTr="004A5217">
        <w:tc>
          <w:tcPr>
            <w:tcW w:w="4317" w:type="dxa"/>
          </w:tcPr>
          <w:p w14:paraId="08445D92" w14:textId="77777777" w:rsidR="00EA57A5" w:rsidRDefault="00EA57A5" w:rsidP="00EA57A5">
            <w:pPr>
              <w:pStyle w:val="SingleSpaced"/>
              <w:jc w:val="center"/>
            </w:pPr>
            <w:r>
              <w:rPr>
                <w:noProof/>
              </w:rPr>
              <w:drawing>
                <wp:inline distT="0" distB="0" distL="0" distR="0" wp14:anchorId="105F7A69" wp14:editId="39E7D7A6">
                  <wp:extent cx="2651760" cy="1361079"/>
                  <wp:effectExtent l="19050" t="19050" r="15240" b="1079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reJacques-03-MultipleTracks-Phrase1-graybackground.gif"/>
                          <pic:cNvPicPr/>
                        </pic:nvPicPr>
                        <pic:blipFill>
                          <a:blip r:embed="rId45">
                            <a:extLst>
                              <a:ext uri="{28A0092B-C50C-407E-A947-70E740481C1C}">
                                <a14:useLocalDpi xmlns:a14="http://schemas.microsoft.com/office/drawing/2010/main" val="0"/>
                              </a:ext>
                            </a:extLst>
                          </a:blip>
                          <a:stretch>
                            <a:fillRect/>
                          </a:stretch>
                        </pic:blipFill>
                        <pic:spPr>
                          <a:xfrm>
                            <a:off x="0" y="0"/>
                            <a:ext cx="2651760" cy="1361079"/>
                          </a:xfrm>
                          <a:prstGeom prst="rect">
                            <a:avLst/>
                          </a:prstGeom>
                          <a:ln w="19050">
                            <a:solidFill>
                              <a:schemeClr val="tx1"/>
                            </a:solidFill>
                          </a:ln>
                        </pic:spPr>
                      </pic:pic>
                    </a:graphicData>
                  </a:graphic>
                </wp:inline>
              </w:drawing>
            </w:r>
          </w:p>
          <w:p w14:paraId="41C66A67" w14:textId="77777777" w:rsidR="00EA57A5" w:rsidRDefault="00EA57A5" w:rsidP="004A5217">
            <w:pPr>
              <w:pStyle w:val="SingleSpaced"/>
              <w:spacing w:after="240"/>
              <w:jc w:val="center"/>
            </w:pPr>
            <w:r>
              <w:t>(a)</w:t>
            </w:r>
          </w:p>
        </w:tc>
        <w:tc>
          <w:tcPr>
            <w:tcW w:w="222" w:type="dxa"/>
          </w:tcPr>
          <w:p w14:paraId="73ECCC61" w14:textId="77777777" w:rsidR="00EA57A5" w:rsidRDefault="00EA57A5" w:rsidP="00EA57A5">
            <w:pPr>
              <w:pStyle w:val="SingleSpaced"/>
              <w:jc w:val="center"/>
            </w:pPr>
          </w:p>
        </w:tc>
        <w:tc>
          <w:tcPr>
            <w:tcW w:w="4317" w:type="dxa"/>
            <w:vAlign w:val="bottom"/>
          </w:tcPr>
          <w:p w14:paraId="5E6992B5" w14:textId="77777777" w:rsidR="00EA57A5" w:rsidRDefault="00EA57A5" w:rsidP="004A5217">
            <w:pPr>
              <w:pStyle w:val="SingleSpaced"/>
              <w:jc w:val="center"/>
            </w:pPr>
            <w:r>
              <w:rPr>
                <w:noProof/>
              </w:rPr>
              <w:drawing>
                <wp:inline distT="0" distB="0" distL="0" distR="0" wp14:anchorId="0E48DC6A" wp14:editId="1C3C9192">
                  <wp:extent cx="2651760" cy="1204635"/>
                  <wp:effectExtent l="19050" t="19050" r="15240" b="146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reJacques-03-MultipleTracks-Phrase2-graybackground.gif"/>
                          <pic:cNvPicPr/>
                        </pic:nvPicPr>
                        <pic:blipFill>
                          <a:blip r:embed="rId46">
                            <a:extLst>
                              <a:ext uri="{28A0092B-C50C-407E-A947-70E740481C1C}">
                                <a14:useLocalDpi xmlns:a14="http://schemas.microsoft.com/office/drawing/2010/main" val="0"/>
                              </a:ext>
                            </a:extLst>
                          </a:blip>
                          <a:stretch>
                            <a:fillRect/>
                          </a:stretch>
                        </pic:blipFill>
                        <pic:spPr>
                          <a:xfrm>
                            <a:off x="0" y="0"/>
                            <a:ext cx="2651760" cy="1204635"/>
                          </a:xfrm>
                          <a:prstGeom prst="rect">
                            <a:avLst/>
                          </a:prstGeom>
                          <a:ln w="12700">
                            <a:solidFill>
                              <a:schemeClr val="tx1"/>
                            </a:solidFill>
                          </a:ln>
                        </pic:spPr>
                      </pic:pic>
                    </a:graphicData>
                  </a:graphic>
                </wp:inline>
              </w:drawing>
            </w:r>
          </w:p>
          <w:p w14:paraId="132E1222" w14:textId="77777777" w:rsidR="00EA57A5" w:rsidRDefault="00EA57A5" w:rsidP="004A5217">
            <w:pPr>
              <w:pStyle w:val="SingleSpaced"/>
              <w:spacing w:after="240"/>
              <w:jc w:val="center"/>
            </w:pPr>
            <w:r>
              <w:t>(b)</w:t>
            </w:r>
          </w:p>
        </w:tc>
      </w:tr>
      <w:tr w:rsidR="00EA57A5" w14:paraId="25B36BF5" w14:textId="77777777" w:rsidTr="004A5217">
        <w:tc>
          <w:tcPr>
            <w:tcW w:w="4317" w:type="dxa"/>
          </w:tcPr>
          <w:p w14:paraId="1560D602" w14:textId="77777777" w:rsidR="00EA57A5" w:rsidRDefault="00EA57A5" w:rsidP="00EA57A5">
            <w:pPr>
              <w:pStyle w:val="SingleSpaced"/>
              <w:jc w:val="center"/>
            </w:pPr>
            <w:r>
              <w:rPr>
                <w:noProof/>
              </w:rPr>
              <w:drawing>
                <wp:inline distT="0" distB="0" distL="0" distR="0" wp14:anchorId="5AA95751" wp14:editId="2D87B0FE">
                  <wp:extent cx="2651760" cy="1640109"/>
                  <wp:effectExtent l="19050" t="19050" r="15240" b="177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reJacques-03-MultipleTracks-Phrase3-graybackground.gif"/>
                          <pic:cNvPicPr/>
                        </pic:nvPicPr>
                        <pic:blipFill>
                          <a:blip r:embed="rId47">
                            <a:extLst>
                              <a:ext uri="{28A0092B-C50C-407E-A947-70E740481C1C}">
                                <a14:useLocalDpi xmlns:a14="http://schemas.microsoft.com/office/drawing/2010/main" val="0"/>
                              </a:ext>
                            </a:extLst>
                          </a:blip>
                          <a:stretch>
                            <a:fillRect/>
                          </a:stretch>
                        </pic:blipFill>
                        <pic:spPr>
                          <a:xfrm>
                            <a:off x="0" y="0"/>
                            <a:ext cx="2651760" cy="1640109"/>
                          </a:xfrm>
                          <a:prstGeom prst="rect">
                            <a:avLst/>
                          </a:prstGeom>
                          <a:ln w="19050">
                            <a:solidFill>
                              <a:schemeClr val="tx1"/>
                            </a:solidFill>
                          </a:ln>
                        </pic:spPr>
                      </pic:pic>
                    </a:graphicData>
                  </a:graphic>
                </wp:inline>
              </w:drawing>
            </w:r>
          </w:p>
          <w:p w14:paraId="3EFED4E8" w14:textId="77777777" w:rsidR="00EA57A5" w:rsidRDefault="00EA57A5" w:rsidP="00EA57A5">
            <w:pPr>
              <w:pStyle w:val="SingleSpaced"/>
              <w:jc w:val="center"/>
            </w:pPr>
            <w:r>
              <w:t>(c)</w:t>
            </w:r>
          </w:p>
        </w:tc>
        <w:tc>
          <w:tcPr>
            <w:tcW w:w="222" w:type="dxa"/>
          </w:tcPr>
          <w:p w14:paraId="513A9B60" w14:textId="77777777" w:rsidR="00EA57A5" w:rsidRDefault="00EA57A5" w:rsidP="00EA57A5">
            <w:pPr>
              <w:pStyle w:val="SingleSpaced"/>
              <w:jc w:val="center"/>
            </w:pPr>
          </w:p>
        </w:tc>
        <w:tc>
          <w:tcPr>
            <w:tcW w:w="4317" w:type="dxa"/>
            <w:vAlign w:val="bottom"/>
          </w:tcPr>
          <w:p w14:paraId="50679C92" w14:textId="77777777" w:rsidR="00EA57A5" w:rsidRDefault="00EA57A5" w:rsidP="004A5217">
            <w:pPr>
              <w:pStyle w:val="SingleSpaced"/>
              <w:jc w:val="center"/>
            </w:pPr>
            <w:r>
              <w:rPr>
                <w:noProof/>
              </w:rPr>
              <w:drawing>
                <wp:inline distT="0" distB="0" distL="0" distR="0" wp14:anchorId="499DCFB2" wp14:editId="4635CE2F">
                  <wp:extent cx="2651760" cy="1204635"/>
                  <wp:effectExtent l="19050" t="19050" r="15240" b="146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reJacques-03-MultipleTracks-Phrase4-graybackground.gif"/>
                          <pic:cNvPicPr/>
                        </pic:nvPicPr>
                        <pic:blipFill>
                          <a:blip r:embed="rId48">
                            <a:extLst>
                              <a:ext uri="{28A0092B-C50C-407E-A947-70E740481C1C}">
                                <a14:useLocalDpi xmlns:a14="http://schemas.microsoft.com/office/drawing/2010/main" val="0"/>
                              </a:ext>
                            </a:extLst>
                          </a:blip>
                          <a:stretch>
                            <a:fillRect/>
                          </a:stretch>
                        </pic:blipFill>
                        <pic:spPr>
                          <a:xfrm>
                            <a:off x="0" y="0"/>
                            <a:ext cx="2651760" cy="1204635"/>
                          </a:xfrm>
                          <a:prstGeom prst="rect">
                            <a:avLst/>
                          </a:prstGeom>
                          <a:ln w="12700">
                            <a:solidFill>
                              <a:schemeClr val="tx1"/>
                            </a:solidFill>
                          </a:ln>
                        </pic:spPr>
                      </pic:pic>
                    </a:graphicData>
                  </a:graphic>
                </wp:inline>
              </w:drawing>
            </w:r>
          </w:p>
          <w:p w14:paraId="31EE800E" w14:textId="77777777" w:rsidR="00EA57A5" w:rsidRDefault="00EA57A5" w:rsidP="004A5217">
            <w:pPr>
              <w:pStyle w:val="SingleSpaced"/>
              <w:jc w:val="center"/>
            </w:pPr>
            <w:r>
              <w:t>(d)</w:t>
            </w:r>
          </w:p>
        </w:tc>
      </w:tr>
      <w:tr w:rsidR="00EA57A5" w14:paraId="3BD14A20" w14:textId="77777777" w:rsidTr="00624498">
        <w:tc>
          <w:tcPr>
            <w:tcW w:w="8856" w:type="dxa"/>
            <w:gridSpan w:val="3"/>
          </w:tcPr>
          <w:p w14:paraId="6F416BCB" w14:textId="77777777" w:rsidR="00EA57A5" w:rsidRPr="007B697F" w:rsidRDefault="00EA57A5" w:rsidP="0075313B">
            <w:pPr>
              <w:pStyle w:val="Caption"/>
            </w:pPr>
            <w:r>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noBreakHyphen/>
            </w:r>
            <w:r>
              <w:fldChar w:fldCharType="begin"/>
            </w:r>
            <w:r>
              <w:instrText xml:space="preserve"> = </w:instrText>
            </w:r>
            <w:r w:rsidRPr="004C25FE">
              <w:fldChar w:fldCharType="begin"/>
            </w:r>
            <w:r w:rsidRPr="004C25FE">
              <w:instrText xml:space="preserve"> seq figno </w:instrText>
            </w:r>
            <w:r>
              <w:instrText xml:space="preserve">\c </w:instrText>
            </w:r>
            <w:r w:rsidRPr="004C25FE">
              <w:fldChar w:fldCharType="separate"/>
            </w:r>
            <w:r w:rsidR="0094302E">
              <w:rPr>
                <w:noProof/>
              </w:rPr>
              <w:instrText>25</w:instrText>
            </w:r>
            <w:r w:rsidRPr="004C25FE">
              <w:fldChar w:fldCharType="end"/>
            </w:r>
            <w:r>
              <w:instrText xml:space="preserve"> - 1 </w:instrText>
            </w:r>
            <w:r>
              <w:fldChar w:fldCharType="separate"/>
            </w:r>
            <w:r w:rsidR="0094302E">
              <w:rPr>
                <w:noProof/>
              </w:rPr>
              <w:t>24</w:t>
            </w:r>
            <w:r>
              <w:fldChar w:fldCharType="end"/>
            </w:r>
            <w:r>
              <w:t xml:space="preserve">.  </w:t>
            </w:r>
            <w:r w:rsidR="007B697F">
              <w:t xml:space="preserve">Each phrase of </w:t>
            </w:r>
            <w:r w:rsidR="007B697F">
              <w:rPr>
                <w:i/>
              </w:rPr>
              <w:t>Frère Jacques</w:t>
            </w:r>
            <w:r w:rsidR="007B697F">
              <w:t xml:space="preserve"> broken out into its own block.</w:t>
            </w:r>
            <w:r w:rsidR="00A00828">
              <w:t xml:space="preserve"> </w:t>
            </w:r>
          </w:p>
        </w:tc>
      </w:tr>
    </w:tbl>
    <w:p w14:paraId="67157F5F" w14:textId="77777777" w:rsidR="002278BB" w:rsidRPr="00845D79" w:rsidRDefault="002278BB" w:rsidP="00845D79">
      <w:pPr>
        <w:pStyle w:val="DoubleSpaced"/>
      </w:pPr>
    </w:p>
    <w:p w14:paraId="3EC43FDF" w14:textId="77777777" w:rsidR="002278BB" w:rsidRDefault="0075313B" w:rsidP="008208DE">
      <w:pPr>
        <w:pStyle w:val="SingleSpaced"/>
        <w:jc w:val="center"/>
      </w:pPr>
      <w:r>
        <w:rPr>
          <w:noProof/>
        </w:rPr>
        <w:lastRenderedPageBreak/>
        <w:drawing>
          <wp:inline distT="0" distB="0" distL="0" distR="0" wp14:anchorId="1933B7D8" wp14:editId="702099FB">
            <wp:extent cx="2289810" cy="1383665"/>
            <wp:effectExtent l="19050" t="19050" r="15240" b="260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289810" cy="1383665"/>
                    </a:xfrm>
                    <a:prstGeom prst="rect">
                      <a:avLst/>
                    </a:prstGeom>
                    <a:noFill/>
                    <a:ln w="12700">
                      <a:solidFill>
                        <a:schemeClr val="tx1"/>
                      </a:solidFill>
                    </a:ln>
                  </pic:spPr>
                </pic:pic>
              </a:graphicData>
            </a:graphic>
          </wp:inline>
        </w:drawing>
      </w:r>
    </w:p>
    <w:p w14:paraId="09D3181F" w14:textId="77777777" w:rsidR="00845D79" w:rsidRDefault="00845D79" w:rsidP="0075313B">
      <w:pPr>
        <w:pStyle w:val="Caption"/>
        <w:ind w:left="1800" w:right="1800"/>
      </w:pPr>
      <w:proofErr w:type="gramStart"/>
      <w:r>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noBreakHyphen/>
      </w:r>
      <w:r w:rsidRPr="004C25FE">
        <w:fldChar w:fldCharType="begin"/>
      </w:r>
      <w:r w:rsidRPr="004C25FE">
        <w:instrText xml:space="preserve"> seq figno </w:instrText>
      </w:r>
      <w:r>
        <w:instrText xml:space="preserve">\c </w:instrText>
      </w:r>
      <w:r w:rsidRPr="004C25FE">
        <w:fldChar w:fldCharType="separate"/>
      </w:r>
      <w:r w:rsidR="0094302E">
        <w:rPr>
          <w:noProof/>
        </w:rPr>
        <w:t>25</w:t>
      </w:r>
      <w:r w:rsidRPr="004C25FE">
        <w:fldChar w:fldCharType="end"/>
      </w:r>
      <w:r>
        <w:t>.</w:t>
      </w:r>
      <w:proofErr w:type="gramEnd"/>
      <w:r>
        <w:t xml:space="preserve">  </w:t>
      </w:r>
      <w:proofErr w:type="gramStart"/>
      <w:r>
        <w:t xml:space="preserve">Control code to play each phrase of </w:t>
      </w:r>
      <w:r>
        <w:rPr>
          <w:i/>
        </w:rPr>
        <w:t>Frère Jacques</w:t>
      </w:r>
      <w:r>
        <w:t xml:space="preserve"> shown in 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noBreakHyphen/>
      </w:r>
      <w:r>
        <w:fldChar w:fldCharType="begin"/>
      </w:r>
      <w:r>
        <w:instrText xml:space="preserve"> = </w:instrText>
      </w:r>
      <w:r w:rsidRPr="004C25FE">
        <w:fldChar w:fldCharType="begin"/>
      </w:r>
      <w:r w:rsidRPr="004C25FE">
        <w:instrText xml:space="preserve"> seq figno </w:instrText>
      </w:r>
      <w:r>
        <w:instrText xml:space="preserve">\c </w:instrText>
      </w:r>
      <w:r w:rsidRPr="004C25FE">
        <w:fldChar w:fldCharType="separate"/>
      </w:r>
      <w:r w:rsidR="0094302E">
        <w:rPr>
          <w:noProof/>
        </w:rPr>
        <w:instrText>25</w:instrText>
      </w:r>
      <w:r w:rsidRPr="004C25FE">
        <w:fldChar w:fldCharType="end"/>
      </w:r>
      <w:r>
        <w:instrText xml:space="preserve"> - 1 </w:instrText>
      </w:r>
      <w:r>
        <w:fldChar w:fldCharType="separate"/>
      </w:r>
      <w:r w:rsidR="0094302E">
        <w:rPr>
          <w:noProof/>
        </w:rPr>
        <w:t>24</w:t>
      </w:r>
      <w:r>
        <w:fldChar w:fldCharType="end"/>
      </w:r>
      <w:r>
        <w:t>.</w:t>
      </w:r>
      <w:proofErr w:type="gramEnd"/>
      <w:r>
        <w:t xml:space="preserve"> </w:t>
      </w:r>
    </w:p>
    <w:tbl>
      <w:tblPr>
        <w:tblStyle w:val="TableGrid"/>
        <w:tblpPr w:leftFromText="288" w:vertAnchor="text" w:tblpXSpec="right" w:tblpY="116"/>
        <w:tblW w:w="34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6"/>
      </w:tblGrid>
      <w:tr w:rsidR="0086205E" w14:paraId="5A838847" w14:textId="77777777" w:rsidTr="0086205E">
        <w:tc>
          <w:tcPr>
            <w:tcW w:w="3168" w:type="dxa"/>
          </w:tcPr>
          <w:p w14:paraId="02510308" w14:textId="77777777" w:rsidR="0086205E" w:rsidRDefault="0086205E" w:rsidP="0086205E">
            <w:pPr>
              <w:pStyle w:val="DoubleSpaced"/>
              <w:spacing w:line="240" w:lineRule="auto"/>
              <w:ind w:firstLine="0"/>
              <w:jc w:val="center"/>
            </w:pPr>
            <w:r>
              <w:rPr>
                <w:noProof/>
              </w:rPr>
              <w:drawing>
                <wp:inline distT="0" distB="0" distL="0" distR="0" wp14:anchorId="2DC01B16" wp14:editId="3DDBD9DC">
                  <wp:extent cx="1797989" cy="4794637"/>
                  <wp:effectExtent l="19050" t="19050" r="12065" b="2540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794088" cy="4784235"/>
                          </a:xfrm>
                          <a:prstGeom prst="rect">
                            <a:avLst/>
                          </a:prstGeom>
                          <a:noFill/>
                          <a:ln w="12700">
                            <a:solidFill>
                              <a:schemeClr val="tx1"/>
                            </a:solidFill>
                          </a:ln>
                        </pic:spPr>
                      </pic:pic>
                    </a:graphicData>
                  </a:graphic>
                </wp:inline>
              </w:drawing>
            </w:r>
          </w:p>
          <w:p w14:paraId="78EDEBFF" w14:textId="77777777" w:rsidR="0086205E" w:rsidRDefault="0086205E" w:rsidP="0086205E">
            <w:pPr>
              <w:pStyle w:val="Caption"/>
              <w:spacing w:after="0"/>
            </w:pPr>
            <w:r>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noBreakHyphen/>
            </w:r>
            <w:r>
              <w:fldChar w:fldCharType="begin"/>
            </w:r>
            <w:r>
              <w:instrText xml:space="preserve"> = </w:instrText>
            </w:r>
            <w:r w:rsidRPr="004C25FE">
              <w:fldChar w:fldCharType="begin"/>
            </w:r>
            <w:r w:rsidRPr="004C25FE">
              <w:instrText xml:space="preserve"> seq figno </w:instrText>
            </w:r>
            <w:r>
              <w:instrText xml:space="preserve">\c </w:instrText>
            </w:r>
            <w:r w:rsidRPr="004C25FE">
              <w:fldChar w:fldCharType="separate"/>
            </w:r>
            <w:r w:rsidR="0094302E">
              <w:rPr>
                <w:noProof/>
              </w:rPr>
              <w:instrText>25</w:instrText>
            </w:r>
            <w:r w:rsidRPr="004C25FE">
              <w:fldChar w:fldCharType="end"/>
            </w:r>
            <w:r>
              <w:instrText xml:space="preserve"> + 1 </w:instrText>
            </w:r>
            <w:r>
              <w:fldChar w:fldCharType="separate"/>
            </w:r>
            <w:r w:rsidR="0094302E">
              <w:rPr>
                <w:noProof/>
              </w:rPr>
              <w:t>26</w:t>
            </w:r>
            <w:r>
              <w:fldChar w:fldCharType="end"/>
            </w:r>
            <w:r>
              <w:t xml:space="preserve">.  Control code to play </w:t>
            </w:r>
            <w:r>
              <w:rPr>
                <w:i/>
              </w:rPr>
              <w:t>Frère Jacques</w:t>
            </w:r>
            <w:r>
              <w:t xml:space="preserve"> as a round.</w:t>
            </w:r>
          </w:p>
        </w:tc>
      </w:tr>
    </w:tbl>
    <w:p w14:paraId="030FF944" w14:textId="77777777" w:rsidR="0086205E" w:rsidRPr="0086205E" w:rsidRDefault="0086205E" w:rsidP="00A15874">
      <w:pPr>
        <w:pStyle w:val="DoubleSpaced"/>
        <w:spacing w:after="240"/>
      </w:pPr>
      <w:r>
        <w:t xml:space="preserve">Now, with the phrases separated and taking advantage of the fact that with the tempo set to 60 beats per minute each twice-repeated phrase is exactly 4 seconds long, we can code </w:t>
      </w:r>
      <w:r>
        <w:rPr>
          <w:i/>
        </w:rPr>
        <w:t>Frère Jacques</w:t>
      </w:r>
      <w:r>
        <w:t xml:space="preserve"> as a round as shown in 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noBreakHyphen/>
      </w:r>
      <w:r w:rsidRPr="004C25FE">
        <w:fldChar w:fldCharType="begin"/>
      </w:r>
      <w:r>
        <w:instrText xml:space="preserve"> seq figno </w:instrText>
      </w:r>
      <w:r w:rsidRPr="004C25FE">
        <w:fldChar w:fldCharType="separate"/>
      </w:r>
      <w:r w:rsidR="0094302E">
        <w:rPr>
          <w:noProof/>
        </w:rPr>
        <w:t>26</w:t>
      </w:r>
      <w:r w:rsidRPr="004C25FE">
        <w:fldChar w:fldCharType="end"/>
      </w:r>
      <w:r>
        <w:t xml:space="preserve">.  This is not the most elegant way to code the round, </w:t>
      </w:r>
      <w:r w:rsidR="000D4450">
        <w:t xml:space="preserve">to be sure, </w:t>
      </w:r>
      <w:r>
        <w:t>but it is a</w:t>
      </w:r>
      <w:r w:rsidR="000D4450">
        <w:t xml:space="preserve"> good </w:t>
      </w:r>
      <w:r>
        <w:t>starting point for understanding timing and sending and receiving signals and the CT concepts embodied in doing so.</w:t>
      </w:r>
    </w:p>
    <w:p w14:paraId="16DA67A5" w14:textId="77777777" w:rsidR="00E74234" w:rsidRDefault="00E74234" w:rsidP="001B5BC0">
      <w:pPr>
        <w:pStyle w:val="Heading3"/>
      </w:pPr>
      <w:r>
        <w:t>Algorithmic Music</w:t>
      </w:r>
    </w:p>
    <w:p w14:paraId="53C6D26D" w14:textId="77777777" w:rsidR="00E42C88" w:rsidRDefault="004E0988" w:rsidP="00E42C88">
      <w:pPr>
        <w:pStyle w:val="DoubleSpaced"/>
        <w:spacing w:after="240"/>
      </w:pPr>
      <w:r>
        <w:t xml:space="preserve">Our uses of variables so far have been pretty simple.  </w:t>
      </w:r>
      <w:r w:rsidR="00615019">
        <w:t xml:space="preserve">Things get considerably more interesting when programs are written to manipulate those variables in ways that affect the sound.  </w:t>
      </w:r>
      <w:r w:rsidR="00E42C88">
        <w:t xml:space="preserve">Internal variables, like the one for volume, </w:t>
      </w:r>
      <w:r w:rsidR="00E42C88">
        <w:lastRenderedPageBreak/>
        <w:t xml:space="preserve">can be manipulated, too.  </w:t>
      </w:r>
      <w:proofErr w:type="gramStart"/>
      <w:r w:rsidR="00E42C88">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00E42C88">
        <w:noBreakHyphen/>
      </w:r>
      <w:r w:rsidR="00E42C88" w:rsidRPr="004C25FE">
        <w:fldChar w:fldCharType="begin"/>
      </w:r>
      <w:r w:rsidR="00E42C88">
        <w:instrText xml:space="preserve"> seq figno </w:instrText>
      </w:r>
      <w:r w:rsidR="00E42C88" w:rsidRPr="004C25FE">
        <w:fldChar w:fldCharType="separate"/>
      </w:r>
      <w:r w:rsidR="0094302E">
        <w:rPr>
          <w:noProof/>
        </w:rPr>
        <w:t>27</w:t>
      </w:r>
      <w:r w:rsidR="00E42C88" w:rsidRPr="004C25FE">
        <w:fldChar w:fldCharType="end"/>
      </w:r>
      <w:r w:rsidR="00E42C88">
        <w:t xml:space="preserve"> implements a fade by manipulating the internal volume variable each time through the loop.</w:t>
      </w:r>
      <w:proofErr w:type="gramEnd"/>
    </w:p>
    <w:p w14:paraId="0D8373E5" w14:textId="77777777" w:rsidR="00E42C88" w:rsidRDefault="00E42C88" w:rsidP="00E42C88">
      <w:pPr>
        <w:pStyle w:val="SingleSpaced"/>
        <w:jc w:val="center"/>
      </w:pPr>
      <w:r>
        <w:rPr>
          <w:noProof/>
        </w:rPr>
        <w:drawing>
          <wp:inline distT="0" distB="0" distL="0" distR="0" wp14:anchorId="36418F9C" wp14:editId="0C2F207A">
            <wp:extent cx="2751455" cy="1661795"/>
            <wp:effectExtent l="19050" t="19050" r="10795" b="146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51455" cy="1661795"/>
                    </a:xfrm>
                    <a:prstGeom prst="rect">
                      <a:avLst/>
                    </a:prstGeom>
                    <a:noFill/>
                    <a:ln w="12700">
                      <a:solidFill>
                        <a:schemeClr val="tx1"/>
                      </a:solidFill>
                    </a:ln>
                  </pic:spPr>
                </pic:pic>
              </a:graphicData>
            </a:graphic>
          </wp:inline>
        </w:drawing>
      </w:r>
    </w:p>
    <w:p w14:paraId="0701D8EF" w14:textId="77777777" w:rsidR="00E42C88" w:rsidRDefault="00E42C88" w:rsidP="00E42C88">
      <w:pPr>
        <w:pStyle w:val="Caption"/>
      </w:pPr>
      <w:proofErr w:type="gramStart"/>
      <w:r>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noBreakHyphen/>
      </w:r>
      <w:r w:rsidRPr="004C25FE">
        <w:fldChar w:fldCharType="begin"/>
      </w:r>
      <w:r>
        <w:instrText xml:space="preserve"> seq figno \c </w:instrText>
      </w:r>
      <w:r w:rsidRPr="004C25FE">
        <w:fldChar w:fldCharType="separate"/>
      </w:r>
      <w:r w:rsidR="0094302E">
        <w:rPr>
          <w:noProof/>
        </w:rPr>
        <w:t>27</w:t>
      </w:r>
      <w:r w:rsidRPr="004C25FE">
        <w:fldChar w:fldCharType="end"/>
      </w:r>
      <w:r>
        <w:t>.</w:t>
      </w:r>
      <w:proofErr w:type="gramEnd"/>
      <w:r>
        <w:t xml:space="preserve">  </w:t>
      </w:r>
      <w:proofErr w:type="gramStart"/>
      <w:r>
        <w:t>A Scratch fader.</w:t>
      </w:r>
      <w:proofErr w:type="gramEnd"/>
    </w:p>
    <w:p w14:paraId="6CEBF9E6" w14:textId="138878E9" w:rsidR="00E74234" w:rsidRPr="0089488A" w:rsidRDefault="0089488A" w:rsidP="0089488A">
      <w:pPr>
        <w:pStyle w:val="DoubleSpaced"/>
        <w:spacing w:after="240"/>
      </w:pPr>
      <w:r>
        <w:t xml:space="preserve">Manipulating one’s own variables is even more interesting, and adding a </w:t>
      </w:r>
      <w:r>
        <w:rPr>
          <w:noProof/>
        </w:rPr>
        <w:drawing>
          <wp:inline distT="0" distB="0" distL="0" distR="0" wp14:anchorId="06FDA2C5" wp14:editId="4B5A06C1">
            <wp:extent cx="1352550" cy="1714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atchBlock-Operator-PickRandom.gif"/>
                    <pic:cNvPicPr/>
                  </pic:nvPicPr>
                  <pic:blipFill>
                    <a:blip r:embed="rId52">
                      <a:extLst>
                        <a:ext uri="{28A0092B-C50C-407E-A947-70E740481C1C}">
                          <a14:useLocalDpi xmlns:a14="http://schemas.microsoft.com/office/drawing/2010/main" val="0"/>
                        </a:ext>
                      </a:extLst>
                    </a:blip>
                    <a:stretch>
                      <a:fillRect/>
                    </a:stretch>
                  </pic:blipFill>
                  <pic:spPr>
                    <a:xfrm>
                      <a:off x="0" y="0"/>
                      <a:ext cx="1352550" cy="171450"/>
                    </a:xfrm>
                    <a:prstGeom prst="rect">
                      <a:avLst/>
                    </a:prstGeom>
                  </pic:spPr>
                </pic:pic>
              </a:graphicData>
            </a:graphic>
          </wp:inline>
        </w:drawing>
      </w:r>
      <w:r>
        <w:t xml:space="preserve"> block makes things downright fun.  In 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noBreakHyphen/>
      </w:r>
      <w:r w:rsidRPr="004C25FE">
        <w:fldChar w:fldCharType="begin"/>
      </w:r>
      <w:r>
        <w:instrText xml:space="preserve"> seq figno </w:instrText>
      </w:r>
      <w:r w:rsidRPr="004C25FE">
        <w:fldChar w:fldCharType="separate"/>
      </w:r>
      <w:r w:rsidR="0094302E">
        <w:rPr>
          <w:noProof/>
        </w:rPr>
        <w:t>28</w:t>
      </w:r>
      <w:r w:rsidRPr="004C25FE">
        <w:fldChar w:fldCharType="end"/>
      </w:r>
      <w:r>
        <w:t xml:space="preserve"> we’ve coded a loop that picks a random note out of a C major scale, which is coded in a list </w:t>
      </w:r>
      <w:r w:rsidR="00C62522">
        <w:t>with</w:t>
      </w:r>
      <w:r>
        <w:t xml:space="preserve"> MIDI values: </w:t>
      </w:r>
      <w:r w:rsidRPr="0089488A">
        <w:t>60, 62, 64, 65, 67, 69, 71, 72</w:t>
      </w:r>
      <w:r>
        <w:t xml:space="preserve">.  The result isn’t very musical, but it’s interesting to hear how it changes each time the program is run.  In addition, this little program can open up fascinating discussions </w:t>
      </w:r>
      <w:r w:rsidR="00C62522">
        <w:t>about</w:t>
      </w:r>
      <w:r>
        <w:t xml:space="preserve"> </w:t>
      </w:r>
      <w:r>
        <w:rPr>
          <w:i/>
        </w:rPr>
        <w:t>why</w:t>
      </w:r>
      <w:r>
        <w:t xml:space="preserve"> the result isn’t very musical and how </w:t>
      </w:r>
      <w:r w:rsidR="0074569C">
        <w:t xml:space="preserve">you </w:t>
      </w:r>
      <w:r>
        <w:t>might manipulate the algorithm to make it more musical.</w:t>
      </w:r>
    </w:p>
    <w:p w14:paraId="33DEEBC9" w14:textId="77777777" w:rsidR="0089488A" w:rsidRDefault="00534422" w:rsidP="0089488A">
      <w:pPr>
        <w:pStyle w:val="SingleSpaced"/>
        <w:jc w:val="center"/>
      </w:pPr>
      <w:r>
        <w:rPr>
          <w:noProof/>
        </w:rPr>
        <w:drawing>
          <wp:inline distT="0" distB="0" distL="0" distR="0" wp14:anchorId="57C1F3E0" wp14:editId="46B5C971">
            <wp:extent cx="4293870" cy="1351915"/>
            <wp:effectExtent l="19050" t="19050" r="11430" b="196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93870" cy="1351915"/>
                    </a:xfrm>
                    <a:prstGeom prst="rect">
                      <a:avLst/>
                    </a:prstGeom>
                    <a:noFill/>
                    <a:ln w="12700">
                      <a:solidFill>
                        <a:schemeClr val="tx1"/>
                      </a:solidFill>
                    </a:ln>
                  </pic:spPr>
                </pic:pic>
              </a:graphicData>
            </a:graphic>
          </wp:inline>
        </w:drawing>
      </w:r>
    </w:p>
    <w:p w14:paraId="0A0841FC" w14:textId="77777777" w:rsidR="0089488A" w:rsidRDefault="0089488A" w:rsidP="006A5906">
      <w:pPr>
        <w:pStyle w:val="Caption"/>
        <w:ind w:left="1080" w:right="1080"/>
      </w:pPr>
      <w:proofErr w:type="gramStart"/>
      <w:r>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noBreakHyphen/>
      </w:r>
      <w:r w:rsidRPr="004C25FE">
        <w:fldChar w:fldCharType="begin"/>
      </w:r>
      <w:r>
        <w:instrText xml:space="preserve"> seq figno \c </w:instrText>
      </w:r>
      <w:r w:rsidRPr="004C25FE">
        <w:fldChar w:fldCharType="separate"/>
      </w:r>
      <w:r w:rsidR="0094302E">
        <w:rPr>
          <w:noProof/>
        </w:rPr>
        <w:t>28</w:t>
      </w:r>
      <w:r w:rsidRPr="004C25FE">
        <w:fldChar w:fldCharType="end"/>
      </w:r>
      <w:r>
        <w:t>.</w:t>
      </w:r>
      <w:proofErr w:type="gramEnd"/>
      <w:r>
        <w:t xml:space="preserve">  </w:t>
      </w:r>
      <w:proofErr w:type="gramStart"/>
      <w:r>
        <w:t xml:space="preserve">A </w:t>
      </w:r>
      <w:r w:rsidR="00534422">
        <w:t>program that plays ten notes chosen randomly from the C major scale</w:t>
      </w:r>
      <w:r>
        <w:t>.</w:t>
      </w:r>
      <w:proofErr w:type="gramEnd"/>
    </w:p>
    <w:p w14:paraId="79D80A5B" w14:textId="77777777" w:rsidR="006D603C" w:rsidRDefault="006D603C" w:rsidP="001B5BC0">
      <w:pPr>
        <w:pStyle w:val="Heading3"/>
      </w:pPr>
      <w:r>
        <w:lastRenderedPageBreak/>
        <w:t>Connecting to External Devices</w:t>
      </w:r>
    </w:p>
    <w:p w14:paraId="71AEA9F5" w14:textId="77777777" w:rsidR="0054499B" w:rsidRDefault="00064144" w:rsidP="0028604D">
      <w:pPr>
        <w:pStyle w:val="DoubleSpaced"/>
      </w:pPr>
      <w:r>
        <w:t xml:space="preserve">Scratch also supports </w:t>
      </w:r>
      <w:r w:rsidR="00D410C2">
        <w:t>connections to</w:t>
      </w:r>
      <w:r>
        <w:t xml:space="preserve"> external devices, specifically the PicoBoard </w:t>
      </w:r>
      <w:r w:rsidR="00F42E3D">
        <w:fldChar w:fldCharType="begin"/>
      </w:r>
      <w:r w:rsidR="002D7497">
        <w:instrText xml:space="preserve"> ADDIN EN.CITE &lt;EndNote&gt;&lt;Cite&gt;&lt;Author&gt;Playful Invention Company&lt;/Author&gt;&lt;Year&gt;2012&lt;/Year&gt;&lt;RecNum&gt;104&lt;/RecNum&gt;&lt;DisplayText&gt;[13]&lt;/DisplayText&gt;&lt;record&gt;&lt;rec-number&gt;104&lt;/rec-number&gt;&lt;foreign-keys&gt;&lt;key app="EN" db-id="we0zp9rzrtpdauer9abv5aph9zexsa52a5sw"&gt;104&lt;/key&gt;&lt;/foreign-keys&gt;&lt;ref-type name="Web Page"&gt;12&lt;/ref-type&gt;&lt;contributors&gt;&lt;authors&gt;&lt;author&gt;Playful Invention Company,&lt;/author&gt;&lt;/authors&gt;&lt;/contributors&gt;&lt;titles&gt;&lt;title&gt;PicoBoard - Sensor Board that works with MIT’s Scratch&lt;/title&gt;&lt;/titles&gt;&lt;volume&gt;2012&lt;/volume&gt;&lt;number&gt;Jan. 11, 2012&lt;/number&gt;&lt;dates&gt;&lt;year&gt;2012&lt;/year&gt;&lt;/dates&gt;&lt;urls&gt;&lt;related-urls&gt;&lt;url&gt;http://www.picocricket.com/picoboard.html&lt;/url&gt;&lt;/related-urls&gt;&lt;/urls&gt;&lt;/record&gt;&lt;/Cite&gt;&lt;/EndNote&gt;</w:instrText>
      </w:r>
      <w:r w:rsidR="00F42E3D">
        <w:fldChar w:fldCharType="separate"/>
      </w:r>
      <w:r w:rsidR="002D7497">
        <w:rPr>
          <w:noProof/>
        </w:rPr>
        <w:t>[</w:t>
      </w:r>
      <w:hyperlink w:anchor="_ENREF_13" w:tooltip="Playful Invention Company, 2012 #104" w:history="1">
        <w:r w:rsidR="002D7497">
          <w:rPr>
            <w:noProof/>
          </w:rPr>
          <w:t>13</w:t>
        </w:r>
      </w:hyperlink>
      <w:r w:rsidR="002D7497">
        <w:rPr>
          <w:noProof/>
        </w:rPr>
        <w:t>]</w:t>
      </w:r>
      <w:r w:rsidR="00F42E3D">
        <w:fldChar w:fldCharType="end"/>
      </w:r>
      <w:r w:rsidR="00F42E3D">
        <w:t xml:space="preserve"> </w:t>
      </w:r>
      <w:r>
        <w:t>and the IchiBoard</w:t>
      </w:r>
      <w:r w:rsidR="00F42E3D">
        <w:t xml:space="preserve"> </w:t>
      </w:r>
      <w:r w:rsidR="00F42E3D">
        <w:fldChar w:fldCharType="begin"/>
      </w:r>
      <w:r w:rsidR="002D7497">
        <w:instrText xml:space="preserve"> ADDIN EN.CITE &lt;EndNote&gt;&lt;Cite&gt;&lt;Author&gt;Engaging Computing Group&lt;/Author&gt;&lt;Year&gt;2012&lt;/Year&gt;&lt;RecNum&gt;103&lt;/RecNum&gt;&lt;DisplayText&gt;[6]&lt;/DisplayText&gt;&lt;record&gt;&lt;rec-number&gt;103&lt;/rec-number&gt;&lt;foreign-keys&gt;&lt;key app="EN" db-id="we0zp9rzrtpdauer9abv5aph9zexsa52a5sw"&gt;103&lt;/key&gt;&lt;/foreign-keys&gt;&lt;ref-type name="Web Page"&gt;12&lt;/ref-type&gt;&lt;contributors&gt;&lt;authors&gt;&lt;author&gt;Engaging Computing Group,&lt;/author&gt;&lt;/authors&gt;&lt;/contributors&gt;&lt;titles&gt;&lt;title&gt;IchiBoard&lt;/title&gt;&lt;/titles&gt;&lt;volume&gt;2012&lt;/volume&gt;&lt;number&gt;Jan. 11, 2012&lt;/number&gt;&lt;dates&gt;&lt;year&gt;2012&lt;/year&gt;&lt;/dates&gt;&lt;urls&gt;&lt;related-urls&gt;&lt;url&gt;http://www.cs.uml.edu/ecg/index.php/IchiBoard/IchiBoard&lt;/url&gt;&lt;/related-urls&gt;&lt;/urls&gt;&lt;/record&gt;&lt;/Cite&gt;&lt;/EndNote&gt;</w:instrText>
      </w:r>
      <w:r w:rsidR="00F42E3D">
        <w:fldChar w:fldCharType="separate"/>
      </w:r>
      <w:r w:rsidR="002D7497">
        <w:rPr>
          <w:noProof/>
        </w:rPr>
        <w:t>[</w:t>
      </w:r>
      <w:hyperlink w:anchor="_ENREF_6" w:tooltip="Engaging Computing Group, 2012 #103" w:history="1">
        <w:r w:rsidR="002D7497">
          <w:rPr>
            <w:noProof/>
          </w:rPr>
          <w:t>6</w:t>
        </w:r>
      </w:hyperlink>
      <w:r w:rsidR="002D7497">
        <w:rPr>
          <w:noProof/>
        </w:rPr>
        <w:t>]</w:t>
      </w:r>
      <w:r w:rsidR="00F42E3D">
        <w:fldChar w:fldCharType="end"/>
      </w:r>
      <w:r>
        <w:t xml:space="preserve">.  </w:t>
      </w:r>
      <w:r w:rsidR="0054499B">
        <w:t xml:space="preserve">These devices contain a number of sensors and components that Scratch knows about and has built-in capabilities for reading data from.  The various sensors and components send messages and data values to Scratch that it can use within programs just like values stored in variables.  </w:t>
      </w:r>
    </w:p>
    <w:p w14:paraId="70122C88" w14:textId="54BB1E4E" w:rsidR="0028604D" w:rsidRDefault="00617B58" w:rsidP="0028604D">
      <w:pPr>
        <w:pStyle w:val="DoubleSpaced"/>
      </w:pPr>
      <w:r>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003B3DCE">
        <w:noBreakHyphen/>
      </w:r>
      <w:r w:rsidR="003B3DCE" w:rsidRPr="004C25FE">
        <w:fldChar w:fldCharType="begin"/>
      </w:r>
      <w:r w:rsidR="003B3DCE">
        <w:instrText xml:space="preserve"> seq figno </w:instrText>
      </w:r>
      <w:r w:rsidR="003B3DCE" w:rsidRPr="004C25FE">
        <w:fldChar w:fldCharType="separate"/>
      </w:r>
      <w:r w:rsidR="0094302E">
        <w:rPr>
          <w:noProof/>
        </w:rPr>
        <w:t>29</w:t>
      </w:r>
      <w:r w:rsidR="003B3DCE" w:rsidRPr="004C25FE">
        <w:fldChar w:fldCharType="end"/>
      </w:r>
      <w:r w:rsidR="003B3DCE">
        <w:t xml:space="preserve"> shows two views of the IchiBoard, one a photograph</w:t>
      </w:r>
      <w:r w:rsidR="00BA152D">
        <w:t xml:space="preserve"> (a) </w:t>
      </w:r>
      <w:r w:rsidR="003B3DCE">
        <w:t>and the other a block diagram</w:t>
      </w:r>
      <w:r w:rsidR="00BA152D">
        <w:t xml:space="preserve"> (b)</w:t>
      </w:r>
      <w:r w:rsidR="003B3DCE">
        <w:t xml:space="preserve">.  </w:t>
      </w:r>
      <w:r w:rsidR="0028604D">
        <w:t>The main components are</w:t>
      </w:r>
      <w:r w:rsidR="00FC5262">
        <w:t>:</w:t>
      </w:r>
      <w:r w:rsidR="0028604D">
        <w:t xml:space="preserve"> </w:t>
      </w:r>
    </w:p>
    <w:p w14:paraId="044357C5" w14:textId="77777777" w:rsidR="00617B58" w:rsidRDefault="0028604D" w:rsidP="0028604D">
      <w:pPr>
        <w:pStyle w:val="DoubleSpaced"/>
        <w:numPr>
          <w:ilvl w:val="0"/>
          <w:numId w:val="4"/>
        </w:numPr>
      </w:pPr>
      <w:r>
        <w:t>a slider</w:t>
      </w:r>
      <w:r w:rsidRPr="0028604D">
        <w:t xml:space="preserve"> </w:t>
      </w:r>
      <w:r>
        <w:t>that returns position values of 0-100</w:t>
      </w:r>
    </w:p>
    <w:p w14:paraId="268AC582" w14:textId="77777777" w:rsidR="0028604D" w:rsidRDefault="0028604D" w:rsidP="0028604D">
      <w:pPr>
        <w:pStyle w:val="DoubleSpaced"/>
        <w:numPr>
          <w:ilvl w:val="0"/>
          <w:numId w:val="4"/>
        </w:numPr>
      </w:pPr>
      <w:r>
        <w:t>a sound</w:t>
      </w:r>
      <w:r w:rsidRPr="0028604D">
        <w:t xml:space="preserve"> </w:t>
      </w:r>
      <w:r>
        <w:t>that returns volume values of 0-100</w:t>
      </w:r>
    </w:p>
    <w:p w14:paraId="34C7D4C2" w14:textId="77777777" w:rsidR="0028604D" w:rsidRDefault="0028604D" w:rsidP="0028604D">
      <w:pPr>
        <w:pStyle w:val="DoubleSpaced"/>
        <w:numPr>
          <w:ilvl w:val="0"/>
          <w:numId w:val="4"/>
        </w:numPr>
      </w:pPr>
      <w:r>
        <w:t>a</w:t>
      </w:r>
      <w:r w:rsidRPr="0028604D">
        <w:t xml:space="preserve"> </w:t>
      </w:r>
      <w:r>
        <w:t>light sensor</w:t>
      </w:r>
      <w:r w:rsidRPr="0028604D">
        <w:t xml:space="preserve"> </w:t>
      </w:r>
      <w:r>
        <w:t>that returns brightness values of 0-100</w:t>
      </w:r>
    </w:p>
    <w:p w14:paraId="7139E9B8" w14:textId="77777777" w:rsidR="0028604D" w:rsidRDefault="0028604D" w:rsidP="0028604D">
      <w:pPr>
        <w:pStyle w:val="DoubleSpaced"/>
        <w:numPr>
          <w:ilvl w:val="0"/>
          <w:numId w:val="4"/>
        </w:numPr>
      </w:pPr>
      <w:r>
        <w:t>a button that returns true if it is pressed</w:t>
      </w:r>
    </w:p>
    <w:p w14:paraId="55C8307A" w14:textId="77777777" w:rsidR="0028604D" w:rsidRDefault="0028604D" w:rsidP="0028604D">
      <w:pPr>
        <w:pStyle w:val="DoubleSpaced"/>
        <w:numPr>
          <w:ilvl w:val="0"/>
          <w:numId w:val="4"/>
        </w:numPr>
      </w:pPr>
      <w:r>
        <w:t xml:space="preserve">X, Y, and Z axis accelerometers that return values of -50 to +50 </w:t>
      </w:r>
    </w:p>
    <w:p w14:paraId="7BF8A33D" w14:textId="77777777" w:rsidR="0028604D" w:rsidRDefault="00E477C3" w:rsidP="00E477C3">
      <w:pPr>
        <w:pStyle w:val="DoubleSpaced"/>
        <w:numPr>
          <w:ilvl w:val="0"/>
          <w:numId w:val="4"/>
        </w:numPr>
        <w:spacing w:after="240"/>
      </w:pPr>
      <w:r>
        <w:t>four ports that take min</w:t>
      </w:r>
      <w:r w:rsidR="00FC5262">
        <w:t>i</w:t>
      </w:r>
      <w:r>
        <w:t xml:space="preserve"> RCA plugs for additional connections, such as probes that measure resista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94"/>
        <w:gridCol w:w="222"/>
        <w:gridCol w:w="2940"/>
      </w:tblGrid>
      <w:tr w:rsidR="003B3DCE" w14:paraId="04E47035" w14:textId="77777777" w:rsidTr="003B3DCE">
        <w:tc>
          <w:tcPr>
            <w:tcW w:w="5694" w:type="dxa"/>
            <w:vAlign w:val="bottom"/>
          </w:tcPr>
          <w:p w14:paraId="0C9B6315" w14:textId="77777777" w:rsidR="003B3DCE" w:rsidRDefault="003B3DCE" w:rsidP="003B3DCE">
            <w:pPr>
              <w:pStyle w:val="SingleSpaced"/>
              <w:jc w:val="center"/>
            </w:pPr>
            <w:r>
              <w:rPr>
                <w:noProof/>
              </w:rPr>
              <w:lastRenderedPageBreak/>
              <w:drawing>
                <wp:inline distT="0" distB="0" distL="0" distR="0" wp14:anchorId="46FDD190" wp14:editId="125D4F2B">
                  <wp:extent cx="3478345" cy="2606040"/>
                  <wp:effectExtent l="19050" t="19050" r="27305" b="2286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478345" cy="2606040"/>
                          </a:xfrm>
                          <a:prstGeom prst="rect">
                            <a:avLst/>
                          </a:prstGeom>
                          <a:noFill/>
                          <a:ln w="12700">
                            <a:solidFill>
                              <a:schemeClr val="tx1"/>
                            </a:solidFill>
                          </a:ln>
                        </pic:spPr>
                      </pic:pic>
                    </a:graphicData>
                  </a:graphic>
                </wp:inline>
              </w:drawing>
            </w:r>
          </w:p>
          <w:p w14:paraId="4034E349" w14:textId="77777777" w:rsidR="003B3DCE" w:rsidRDefault="003B3DCE" w:rsidP="003B3DCE">
            <w:pPr>
              <w:pStyle w:val="SingleSpaced"/>
              <w:jc w:val="center"/>
            </w:pPr>
            <w:r>
              <w:t>(a)</w:t>
            </w:r>
          </w:p>
        </w:tc>
        <w:tc>
          <w:tcPr>
            <w:tcW w:w="222" w:type="dxa"/>
          </w:tcPr>
          <w:p w14:paraId="48004C5F" w14:textId="77777777" w:rsidR="003B3DCE" w:rsidRDefault="003B3DCE" w:rsidP="003B3DCE">
            <w:pPr>
              <w:pStyle w:val="SingleSpaced"/>
            </w:pPr>
          </w:p>
        </w:tc>
        <w:tc>
          <w:tcPr>
            <w:tcW w:w="2940" w:type="dxa"/>
            <w:vAlign w:val="bottom"/>
          </w:tcPr>
          <w:p w14:paraId="4E7EC515" w14:textId="77777777" w:rsidR="003B3DCE" w:rsidRDefault="003B3DCE" w:rsidP="003B3DCE">
            <w:pPr>
              <w:pStyle w:val="SingleSpaced"/>
              <w:jc w:val="center"/>
            </w:pPr>
            <w:r>
              <w:rPr>
                <w:noProof/>
              </w:rPr>
              <w:drawing>
                <wp:inline distT="0" distB="0" distL="0" distR="0" wp14:anchorId="20B2CD89" wp14:editId="0683BAFE">
                  <wp:extent cx="1751962" cy="2606040"/>
                  <wp:effectExtent l="0" t="0" r="127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hi-pretty.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751962" cy="2606040"/>
                          </a:xfrm>
                          <a:prstGeom prst="rect">
                            <a:avLst/>
                          </a:prstGeom>
                        </pic:spPr>
                      </pic:pic>
                    </a:graphicData>
                  </a:graphic>
                </wp:inline>
              </w:drawing>
            </w:r>
          </w:p>
          <w:p w14:paraId="705B9808" w14:textId="77777777" w:rsidR="003B3DCE" w:rsidRDefault="003B3DCE" w:rsidP="003B3DCE">
            <w:pPr>
              <w:pStyle w:val="SingleSpaced"/>
              <w:jc w:val="center"/>
            </w:pPr>
            <w:r>
              <w:t>(b)</w:t>
            </w:r>
          </w:p>
        </w:tc>
      </w:tr>
      <w:tr w:rsidR="003B3DCE" w14:paraId="10DB524C" w14:textId="77777777" w:rsidTr="003B3DCE">
        <w:tc>
          <w:tcPr>
            <w:tcW w:w="8856" w:type="dxa"/>
            <w:gridSpan w:val="3"/>
          </w:tcPr>
          <w:p w14:paraId="4AB15A20" w14:textId="77777777" w:rsidR="003B3DCE" w:rsidRDefault="003B3DCE" w:rsidP="003B3DCE">
            <w:pPr>
              <w:pStyle w:val="Caption"/>
              <w:rPr>
                <w:noProof/>
              </w:rPr>
            </w:pPr>
            <w:r>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noBreakHyphen/>
            </w:r>
            <w:r w:rsidRPr="004C25FE">
              <w:fldChar w:fldCharType="begin"/>
            </w:r>
            <w:r>
              <w:instrText xml:space="preserve"> seq figno \c </w:instrText>
            </w:r>
            <w:r w:rsidRPr="004C25FE">
              <w:fldChar w:fldCharType="separate"/>
            </w:r>
            <w:r w:rsidR="0094302E">
              <w:rPr>
                <w:noProof/>
              </w:rPr>
              <w:t>29</w:t>
            </w:r>
            <w:r w:rsidRPr="004C25FE">
              <w:fldChar w:fldCharType="end"/>
            </w:r>
            <w:r>
              <w:t>.  The IchiBoard.</w:t>
            </w:r>
          </w:p>
        </w:tc>
      </w:tr>
    </w:tbl>
    <w:p w14:paraId="48F0EAD3" w14:textId="77777777" w:rsidR="003B3DCE" w:rsidRDefault="003B3DCE" w:rsidP="003B3DCE">
      <w:pPr>
        <w:pStyle w:val="SingleSpaced"/>
      </w:pPr>
    </w:p>
    <w:p w14:paraId="5D6D89DA" w14:textId="4D7C7320" w:rsidR="00AE5A34" w:rsidRDefault="009341E0" w:rsidP="00AB5D62">
      <w:pPr>
        <w:pStyle w:val="DoubleSpaced"/>
        <w:spacing w:after="240"/>
      </w:pPr>
      <w:r>
        <w:t xml:space="preserve">Our </w:t>
      </w:r>
      <w:r w:rsidR="003339BD">
        <w:t xml:space="preserve">students </w:t>
      </w:r>
      <w:r w:rsidR="00791124">
        <w:t>use the IchiBoard to build instruments</w:t>
      </w:r>
      <w:r w:rsidR="00FC5262">
        <w:t xml:space="preserve">.  For example, one of our students built an electronic tympani from a simple drum head (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00FC5262">
        <w:noBreakHyphen/>
      </w:r>
      <w:r w:rsidR="00FC5262" w:rsidRPr="004C25FE">
        <w:fldChar w:fldCharType="begin"/>
      </w:r>
      <w:r w:rsidR="00FC5262">
        <w:instrText xml:space="preserve"> seq figno </w:instrText>
      </w:r>
      <w:r w:rsidR="00FC5262" w:rsidRPr="004C25FE">
        <w:fldChar w:fldCharType="separate"/>
      </w:r>
      <w:r w:rsidR="0094302E">
        <w:rPr>
          <w:noProof/>
        </w:rPr>
        <w:t>30</w:t>
      </w:r>
      <w:r w:rsidR="00FC5262" w:rsidRPr="004C25FE">
        <w:fldChar w:fldCharType="end"/>
      </w:r>
      <w:r w:rsidR="00FC5262">
        <w:t xml:space="preserve">a).  The IchiBoard is attached to the drum head stand, and he manipulates the slider with a string.  Scratch reads two of the IchiBoard sensor values: the sound (volume) sensor value and the position of the slider (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00FC5262">
        <w:noBreakHyphen/>
      </w:r>
      <w:r w:rsidR="00FC5262" w:rsidRPr="004C25FE">
        <w:fldChar w:fldCharType="begin"/>
      </w:r>
      <w:r w:rsidR="00FC5262">
        <w:instrText xml:space="preserve"> seq figno </w:instrText>
      </w:r>
      <w:r>
        <w:instrText xml:space="preserve">\c </w:instrText>
      </w:r>
      <w:r w:rsidR="00FC5262" w:rsidRPr="004C25FE">
        <w:fldChar w:fldCharType="separate"/>
      </w:r>
      <w:r w:rsidR="0094302E">
        <w:rPr>
          <w:noProof/>
        </w:rPr>
        <w:t>30</w:t>
      </w:r>
      <w:r w:rsidR="00FC5262" w:rsidRPr="004C25FE">
        <w:fldChar w:fldCharType="end"/>
      </w:r>
      <w:r w:rsidR="00FC5262">
        <w:t xml:space="preserve">b).  The sound sensor controls when Scratch triggers a note whose pitch is based on the slider position.  To hear the result, </w:t>
      </w:r>
      <w:r w:rsidR="002E744F">
        <w:t xml:space="preserve">listen to </w:t>
      </w:r>
      <w:r w:rsidR="00FC5262">
        <w:t xml:space="preserve">the </w:t>
      </w:r>
      <w:r w:rsidR="00E11E80">
        <w:t xml:space="preserve">first part of the video at </w:t>
      </w:r>
      <w:r w:rsidR="00E11E80" w:rsidRPr="00A55E51">
        <w:rPr>
          <w:rFonts w:ascii="Verdana" w:hAnsi="Verdana"/>
          <w:sz w:val="20"/>
        </w:rPr>
        <w:t>youtu.be/9Sec6tAZsuM</w:t>
      </w:r>
      <w:r w:rsidR="00E11E80" w:rsidRPr="00E11E8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8"/>
        <w:gridCol w:w="222"/>
        <w:gridCol w:w="4746"/>
      </w:tblGrid>
      <w:tr w:rsidR="00136F23" w14:paraId="5A1E3E36" w14:textId="77777777" w:rsidTr="003E5FA2">
        <w:tc>
          <w:tcPr>
            <w:tcW w:w="4038" w:type="dxa"/>
            <w:vAlign w:val="bottom"/>
          </w:tcPr>
          <w:p w14:paraId="4E4E4AEF" w14:textId="77777777" w:rsidR="00136F23" w:rsidRPr="009341E0" w:rsidRDefault="00136F23" w:rsidP="009341E0">
            <w:pPr>
              <w:pStyle w:val="Caption"/>
              <w:spacing w:after="0"/>
            </w:pPr>
            <w:r w:rsidRPr="009341E0">
              <w:rPr>
                <w:noProof/>
              </w:rPr>
              <w:lastRenderedPageBreak/>
              <w:drawing>
                <wp:inline distT="0" distB="0" distL="0" distR="0" wp14:anchorId="06A95AEC" wp14:editId="2A11CF80">
                  <wp:extent cx="2286000" cy="3427901"/>
                  <wp:effectExtent l="19050" t="19050" r="19050" b="20320"/>
                  <wp:docPr id="27" name="Picture 27" descr="D:\Pictures\UMLCS\2010-04-29_SoundThinking_119Gallery\images\byAnne\0040_IMG_44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ictures\UMLCS\2010-04-29_SoundThinking_119Gallery\images\byAnne\0040_IMG_4418.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86000" cy="3427901"/>
                          </a:xfrm>
                          <a:prstGeom prst="rect">
                            <a:avLst/>
                          </a:prstGeom>
                          <a:noFill/>
                          <a:ln w="12700">
                            <a:solidFill>
                              <a:schemeClr val="tx1"/>
                            </a:solidFill>
                          </a:ln>
                        </pic:spPr>
                      </pic:pic>
                    </a:graphicData>
                  </a:graphic>
                </wp:inline>
              </w:drawing>
            </w:r>
          </w:p>
          <w:p w14:paraId="2C9D8B64" w14:textId="77777777" w:rsidR="009341E0" w:rsidRPr="009341E0" w:rsidRDefault="009341E0" w:rsidP="009341E0">
            <w:pPr>
              <w:jc w:val="center"/>
              <w:rPr>
                <w:lang w:eastAsia="en-US"/>
              </w:rPr>
            </w:pPr>
            <w:r w:rsidRPr="009341E0">
              <w:rPr>
                <w:rFonts w:ascii="Times New Roman" w:hAnsi="Times New Roman" w:cs="Times New Roman"/>
                <w:sz w:val="24"/>
                <w:lang w:eastAsia="en-US"/>
              </w:rPr>
              <w:t>(a)</w:t>
            </w:r>
          </w:p>
        </w:tc>
        <w:tc>
          <w:tcPr>
            <w:tcW w:w="222" w:type="dxa"/>
          </w:tcPr>
          <w:p w14:paraId="32F949A1" w14:textId="77777777" w:rsidR="00136F23" w:rsidRDefault="00136F23" w:rsidP="00136F23">
            <w:pPr>
              <w:pStyle w:val="Caption"/>
              <w:spacing w:after="0"/>
            </w:pPr>
          </w:p>
        </w:tc>
        <w:tc>
          <w:tcPr>
            <w:tcW w:w="4596" w:type="dxa"/>
            <w:vAlign w:val="bottom"/>
          </w:tcPr>
          <w:p w14:paraId="208A7836" w14:textId="77777777" w:rsidR="00136F23" w:rsidRPr="009341E0" w:rsidRDefault="00001695" w:rsidP="009341E0">
            <w:pPr>
              <w:pStyle w:val="Caption"/>
              <w:spacing w:after="0"/>
            </w:pPr>
            <w:r w:rsidRPr="009341E0">
              <w:rPr>
                <w:noProof/>
              </w:rPr>
              <w:drawing>
                <wp:inline distT="0" distB="0" distL="0" distR="0" wp14:anchorId="08522B15" wp14:editId="534B8657">
                  <wp:extent cx="2834640" cy="1311364"/>
                  <wp:effectExtent l="19050" t="19050" r="22860" b="222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34640" cy="1311364"/>
                          </a:xfrm>
                          <a:prstGeom prst="rect">
                            <a:avLst/>
                          </a:prstGeom>
                          <a:noFill/>
                          <a:ln w="12700">
                            <a:solidFill>
                              <a:schemeClr val="tx1"/>
                            </a:solidFill>
                          </a:ln>
                        </pic:spPr>
                      </pic:pic>
                    </a:graphicData>
                  </a:graphic>
                </wp:inline>
              </w:drawing>
            </w:r>
          </w:p>
          <w:p w14:paraId="7B327778" w14:textId="77777777" w:rsidR="009341E0" w:rsidRPr="00D0719C" w:rsidRDefault="009341E0" w:rsidP="009341E0">
            <w:pPr>
              <w:jc w:val="center"/>
              <w:rPr>
                <w:rFonts w:ascii="Times New Roman" w:hAnsi="Times New Roman" w:cs="Times New Roman"/>
                <w:sz w:val="24"/>
                <w:lang w:eastAsia="en-US"/>
              </w:rPr>
            </w:pPr>
            <w:r w:rsidRPr="009341E0">
              <w:rPr>
                <w:rFonts w:ascii="Times New Roman" w:hAnsi="Times New Roman" w:cs="Times New Roman"/>
                <w:sz w:val="24"/>
                <w:lang w:eastAsia="en-US"/>
              </w:rPr>
              <w:t>(b)</w:t>
            </w:r>
          </w:p>
        </w:tc>
      </w:tr>
      <w:tr w:rsidR="009341E0" w14:paraId="6976E1F6" w14:textId="77777777" w:rsidTr="003E5FA2">
        <w:tc>
          <w:tcPr>
            <w:tcW w:w="8856" w:type="dxa"/>
            <w:gridSpan w:val="3"/>
            <w:vAlign w:val="bottom"/>
          </w:tcPr>
          <w:p w14:paraId="55459520" w14:textId="77777777" w:rsidR="009341E0" w:rsidRPr="009341E0" w:rsidRDefault="009341E0" w:rsidP="00F37800">
            <w:pPr>
              <w:pStyle w:val="Caption"/>
              <w:spacing w:after="240"/>
              <w:rPr>
                <w:noProof/>
              </w:rPr>
            </w:pPr>
            <w:r>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noBreakHyphen/>
            </w:r>
            <w:r w:rsidRPr="004C25FE">
              <w:fldChar w:fldCharType="begin"/>
            </w:r>
            <w:r>
              <w:instrText xml:space="preserve"> seq figno \c </w:instrText>
            </w:r>
            <w:r w:rsidRPr="004C25FE">
              <w:fldChar w:fldCharType="separate"/>
            </w:r>
            <w:r w:rsidR="0094302E">
              <w:rPr>
                <w:noProof/>
              </w:rPr>
              <w:t>30</w:t>
            </w:r>
            <w:r w:rsidRPr="004C25FE">
              <w:fldChar w:fldCharType="end"/>
            </w:r>
            <w:r>
              <w:t>.  A</w:t>
            </w:r>
            <w:r w:rsidR="00A402B5">
              <w:t>n IchiBoard tympani (a) and the code to drive it (b).</w:t>
            </w:r>
            <w:r w:rsidR="00F37800">
              <w:t xml:space="preserve">  </w:t>
            </w:r>
            <w:r w:rsidR="00F37800">
              <w:br/>
              <w:t>(</w:t>
            </w:r>
            <w:r w:rsidR="003F5D19" w:rsidRPr="00F37800">
              <w:rPr>
                <w:i/>
              </w:rPr>
              <w:t xml:space="preserve">Photo </w:t>
            </w:r>
            <w:r w:rsidR="003F5D19">
              <w:rPr>
                <w:i/>
              </w:rPr>
              <w:t xml:space="preserve">courtesy of </w:t>
            </w:r>
            <w:r w:rsidR="003F5D19" w:rsidRPr="00F37800">
              <w:rPr>
                <w:i/>
              </w:rPr>
              <w:t>Anne Ruthmann</w:t>
            </w:r>
            <w:r w:rsidR="003F5D19">
              <w:rPr>
                <w:i/>
              </w:rPr>
              <w:t xml:space="preserve"> Photography.</w:t>
            </w:r>
            <w:r w:rsidR="00F37800" w:rsidRPr="000E4B4A">
              <w:t>)</w:t>
            </w:r>
          </w:p>
        </w:tc>
      </w:tr>
    </w:tbl>
    <w:p w14:paraId="10C78571" w14:textId="77777777" w:rsidR="00136F23" w:rsidRDefault="00136F23" w:rsidP="00136F23">
      <w:pPr>
        <w:pStyle w:val="Caption"/>
        <w:spacing w:after="0"/>
      </w:pPr>
    </w:p>
    <w:p w14:paraId="5157092E" w14:textId="77777777" w:rsidR="00136F23" w:rsidRDefault="003E5FA2" w:rsidP="00A84CDE">
      <w:pPr>
        <w:pStyle w:val="DoubleSpaced"/>
        <w:spacing w:after="240"/>
      </w:pPr>
      <w:r w:rsidRPr="00E11E80">
        <w:t xml:space="preserve">In the </w:t>
      </w:r>
      <w:r>
        <w:t>second part of that video, another student uses simple alligator clip probes attached to the IchiBoard external sensor inputs to play different tones based on the measured resistance across different pieces of fruit</w:t>
      </w:r>
      <w:r w:rsidR="00AB5D62">
        <w:t xml:space="preserve"> (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00AB5D62">
        <w:noBreakHyphen/>
      </w:r>
      <w:r w:rsidR="00AB5D62" w:rsidRPr="004C25FE">
        <w:fldChar w:fldCharType="begin"/>
      </w:r>
      <w:r w:rsidR="00AB5D62">
        <w:instrText xml:space="preserve"> seq figno </w:instrText>
      </w:r>
      <w:r w:rsidR="00AB5D62" w:rsidRPr="004C25FE">
        <w:fldChar w:fldCharType="separate"/>
      </w:r>
      <w:r w:rsidR="0094302E">
        <w:rPr>
          <w:noProof/>
        </w:rPr>
        <w:t>31</w:t>
      </w:r>
      <w:r w:rsidR="00AB5D62" w:rsidRPr="004C25FE">
        <w:fldChar w:fldCharType="end"/>
      </w:r>
      <w:r w:rsidR="00AB5D62">
        <w:t xml:space="preserve">a) and even a classmate’s face (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00AB5D62">
        <w:noBreakHyphen/>
      </w:r>
      <w:r w:rsidR="00AB5D62" w:rsidRPr="004C25FE">
        <w:fldChar w:fldCharType="begin"/>
      </w:r>
      <w:r w:rsidR="00AB5D62">
        <w:instrText xml:space="preserve"> seq figno \c </w:instrText>
      </w:r>
      <w:r w:rsidR="00AB5D62" w:rsidRPr="004C25FE">
        <w:fldChar w:fldCharType="separate"/>
      </w:r>
      <w:r w:rsidR="0094302E">
        <w:rPr>
          <w:noProof/>
        </w:rPr>
        <w:t>31</w:t>
      </w:r>
      <w:r w:rsidR="00AB5D62" w:rsidRPr="004C25FE">
        <w:fldChar w:fldCharType="end"/>
      </w:r>
      <w:r w:rsidR="008E6323">
        <w:t>b</w:t>
      </w:r>
      <w:r w:rsidR="00AB5D62">
        <w:t>)!</w:t>
      </w:r>
      <w:r>
        <w:t xml:space="preserve">  Her code is very similar to the tympani code, but </w:t>
      </w:r>
      <w:r w:rsidR="00505E25">
        <w:t>the change in sensor and the small changes to the</w:t>
      </w:r>
      <w:r>
        <w:t xml:space="preserve"> parameters </w:t>
      </w:r>
      <w:r w:rsidR="00505E25">
        <w:t xml:space="preserve">make a world of difference in the sound produced </w:t>
      </w:r>
      <w:r>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noBreakHyphen/>
      </w:r>
      <w:r w:rsidRPr="004C25FE">
        <w:fldChar w:fldCharType="begin"/>
      </w:r>
      <w:r>
        <w:instrText xml:space="preserve"> seq figno \c </w:instrText>
      </w:r>
      <w:r w:rsidRPr="004C25FE">
        <w:fldChar w:fldCharType="separate"/>
      </w:r>
      <w:r w:rsidR="0094302E">
        <w:rPr>
          <w:noProof/>
        </w:rPr>
        <w:t>31</w:t>
      </w:r>
      <w:r w:rsidRPr="004C25FE">
        <w:fldChar w:fldCharType="end"/>
      </w:r>
      <w:r>
        <w:t>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5"/>
        <w:gridCol w:w="222"/>
        <w:gridCol w:w="4819"/>
      </w:tblGrid>
      <w:tr w:rsidR="00A84CDE" w14:paraId="4EBE6D11" w14:textId="77777777" w:rsidTr="006C12F8">
        <w:tc>
          <w:tcPr>
            <w:tcW w:w="3948" w:type="dxa"/>
            <w:vAlign w:val="bottom"/>
          </w:tcPr>
          <w:p w14:paraId="13080E58" w14:textId="77777777" w:rsidR="00A84CDE" w:rsidRPr="009341E0" w:rsidRDefault="00A84CDE" w:rsidP="0026633A">
            <w:pPr>
              <w:pStyle w:val="Caption"/>
              <w:spacing w:after="0"/>
            </w:pPr>
            <w:r>
              <w:rPr>
                <w:noProof/>
              </w:rPr>
              <w:lastRenderedPageBreak/>
              <w:drawing>
                <wp:inline distT="0" distB="0" distL="0" distR="0" wp14:anchorId="136D9CE9" wp14:editId="6F29604C">
                  <wp:extent cx="2286000" cy="3429000"/>
                  <wp:effectExtent l="19050" t="19050" r="19050" b="1905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47_IMG_4429.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286000" cy="3429000"/>
                          </a:xfrm>
                          <a:prstGeom prst="rect">
                            <a:avLst/>
                          </a:prstGeom>
                          <a:ln w="12700">
                            <a:solidFill>
                              <a:schemeClr val="tx1"/>
                            </a:solidFill>
                          </a:ln>
                        </pic:spPr>
                      </pic:pic>
                    </a:graphicData>
                  </a:graphic>
                </wp:inline>
              </w:drawing>
            </w:r>
          </w:p>
          <w:p w14:paraId="371AF746" w14:textId="77777777" w:rsidR="00A84CDE" w:rsidRPr="009341E0" w:rsidRDefault="00A84CDE" w:rsidP="0026633A">
            <w:pPr>
              <w:pStyle w:val="SingleSpaced"/>
              <w:spacing w:after="240"/>
              <w:jc w:val="center"/>
            </w:pPr>
            <w:r w:rsidRPr="009341E0">
              <w:t>(a)</w:t>
            </w:r>
          </w:p>
        </w:tc>
        <w:tc>
          <w:tcPr>
            <w:tcW w:w="222" w:type="dxa"/>
          </w:tcPr>
          <w:p w14:paraId="208CFFD7" w14:textId="77777777" w:rsidR="00A84CDE" w:rsidRDefault="00A84CDE" w:rsidP="00C90CD3">
            <w:pPr>
              <w:pStyle w:val="Caption"/>
              <w:spacing w:after="0"/>
            </w:pPr>
          </w:p>
        </w:tc>
        <w:tc>
          <w:tcPr>
            <w:tcW w:w="4686" w:type="dxa"/>
            <w:vAlign w:val="bottom"/>
          </w:tcPr>
          <w:p w14:paraId="5C3F928D" w14:textId="77777777" w:rsidR="00A90C7D" w:rsidRDefault="00A90C7D" w:rsidP="0026633A">
            <w:pPr>
              <w:pStyle w:val="SingleSpaced"/>
              <w:jc w:val="center"/>
            </w:pPr>
            <w:r>
              <w:rPr>
                <w:noProof/>
              </w:rPr>
              <w:drawing>
                <wp:inline distT="0" distB="0" distL="0" distR="0" wp14:anchorId="216032A8" wp14:editId="02841201">
                  <wp:extent cx="2926080" cy="2622561"/>
                  <wp:effectExtent l="19050" t="19050" r="26670" b="25400"/>
                  <wp:docPr id="57" name="Picture 57" descr="D:\Pictures\UMLCS\2010-04-29_SoundThinking_119Gallery\images\byAnne\0050_IMG_44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ictures\UMLCS\2010-04-29_SoundThinking_119Gallery\images\byAnne\0050_IMG_4434.jpg"/>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6655" r="18939"/>
                          <a:stretch/>
                        </pic:blipFill>
                        <pic:spPr bwMode="auto">
                          <a:xfrm>
                            <a:off x="0" y="0"/>
                            <a:ext cx="2926080" cy="2622561"/>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14:paraId="0DE614F3" w14:textId="77777777" w:rsidR="00A84CDE" w:rsidRPr="009341E0" w:rsidRDefault="00A90C7D" w:rsidP="0026633A">
            <w:pPr>
              <w:pStyle w:val="SingleSpaced"/>
              <w:spacing w:after="240"/>
              <w:jc w:val="center"/>
            </w:pPr>
            <w:r>
              <w:t>(b)</w:t>
            </w:r>
          </w:p>
        </w:tc>
      </w:tr>
      <w:tr w:rsidR="00D0719C" w14:paraId="2C5A3AFD" w14:textId="77777777" w:rsidTr="006C12F8">
        <w:tc>
          <w:tcPr>
            <w:tcW w:w="8856" w:type="dxa"/>
            <w:gridSpan w:val="3"/>
            <w:vAlign w:val="bottom"/>
          </w:tcPr>
          <w:p w14:paraId="7A6B0741" w14:textId="77777777" w:rsidR="00D0719C" w:rsidRPr="009341E0" w:rsidRDefault="00D0719C" w:rsidP="00C90CD3">
            <w:pPr>
              <w:jc w:val="center"/>
              <w:rPr>
                <w:rFonts w:ascii="Times New Roman" w:hAnsi="Times New Roman" w:cs="Times New Roman"/>
                <w:sz w:val="24"/>
                <w:lang w:eastAsia="en-US"/>
              </w:rPr>
            </w:pPr>
            <w:r w:rsidRPr="009341E0">
              <w:rPr>
                <w:rFonts w:ascii="Times New Roman" w:hAnsi="Times New Roman" w:cs="Times New Roman"/>
                <w:noProof/>
                <w:sz w:val="24"/>
                <w:lang w:eastAsia="en-US"/>
              </w:rPr>
              <w:drawing>
                <wp:inline distT="0" distB="0" distL="0" distR="0" wp14:anchorId="1FB361F8" wp14:editId="3FC22403">
                  <wp:extent cx="3017520" cy="1395968"/>
                  <wp:effectExtent l="19050" t="19050" r="11430" b="139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017520" cy="1395968"/>
                          </a:xfrm>
                          <a:prstGeom prst="rect">
                            <a:avLst/>
                          </a:prstGeom>
                          <a:noFill/>
                          <a:ln w="12700">
                            <a:solidFill>
                              <a:schemeClr val="tx1"/>
                            </a:solidFill>
                          </a:ln>
                        </pic:spPr>
                      </pic:pic>
                    </a:graphicData>
                  </a:graphic>
                </wp:inline>
              </w:drawing>
            </w:r>
          </w:p>
          <w:p w14:paraId="77023FE5" w14:textId="77777777" w:rsidR="00D0719C" w:rsidRPr="009341E0" w:rsidRDefault="00D0719C" w:rsidP="004F618A">
            <w:pPr>
              <w:pStyle w:val="SingleSpaced"/>
              <w:jc w:val="center"/>
            </w:pPr>
            <w:r>
              <w:t>(c</w:t>
            </w:r>
            <w:r w:rsidRPr="009341E0">
              <w:t>)</w:t>
            </w:r>
          </w:p>
        </w:tc>
      </w:tr>
      <w:tr w:rsidR="00D0719C" w14:paraId="39E8876D" w14:textId="77777777" w:rsidTr="006C12F8">
        <w:tc>
          <w:tcPr>
            <w:tcW w:w="8856" w:type="dxa"/>
            <w:gridSpan w:val="3"/>
            <w:vAlign w:val="bottom"/>
          </w:tcPr>
          <w:p w14:paraId="1C95CD0F" w14:textId="77777777" w:rsidR="00D0719C" w:rsidRPr="000E4B4A" w:rsidRDefault="00D0719C" w:rsidP="00CF359E">
            <w:pPr>
              <w:pStyle w:val="Caption"/>
              <w:spacing w:after="240"/>
              <w:rPr>
                <w:i/>
                <w:noProof/>
              </w:rPr>
            </w:pPr>
            <w:r>
              <w:t xml:space="preserve">Figur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noBreakHyphen/>
            </w:r>
            <w:r w:rsidRPr="004C25FE">
              <w:fldChar w:fldCharType="begin"/>
            </w:r>
            <w:r>
              <w:instrText xml:space="preserve"> seq figno \c </w:instrText>
            </w:r>
            <w:r w:rsidRPr="004C25FE">
              <w:fldChar w:fldCharType="separate"/>
            </w:r>
            <w:r w:rsidR="0094302E">
              <w:rPr>
                <w:noProof/>
              </w:rPr>
              <w:t>31</w:t>
            </w:r>
            <w:r w:rsidRPr="004C25FE">
              <w:fldChar w:fldCharType="end"/>
            </w:r>
            <w:r>
              <w:t xml:space="preserve">.  </w:t>
            </w:r>
            <w:r w:rsidR="0026633A">
              <w:t xml:space="preserve">Using the </w:t>
            </w:r>
            <w:r>
              <w:t xml:space="preserve">IchiBoard </w:t>
            </w:r>
            <w:r w:rsidR="0026633A">
              <w:t xml:space="preserve">sensors to play fruit </w:t>
            </w:r>
            <w:r w:rsidR="004F618A">
              <w:t xml:space="preserve">(a) and </w:t>
            </w:r>
            <w:r w:rsidR="0026633A">
              <w:t>a classmate’s face (b)</w:t>
            </w:r>
            <w:proofErr w:type="gramStart"/>
            <w:r w:rsidR="0026633A">
              <w:t>,  along</w:t>
            </w:r>
            <w:proofErr w:type="gramEnd"/>
            <w:r w:rsidR="0026633A">
              <w:t xml:space="preserve"> with the </w:t>
            </w:r>
            <w:r w:rsidR="004F618A">
              <w:t xml:space="preserve">code </w:t>
            </w:r>
            <w:r w:rsidR="0026633A">
              <w:t xml:space="preserve">being run </w:t>
            </w:r>
            <w:r w:rsidR="004F618A">
              <w:t>(c</w:t>
            </w:r>
            <w:r>
              <w:t>).</w:t>
            </w:r>
            <w:r w:rsidR="000E4B4A">
              <w:t xml:space="preserve">  (</w:t>
            </w:r>
            <w:r w:rsidR="000E4B4A" w:rsidRPr="00F37800">
              <w:rPr>
                <w:i/>
              </w:rPr>
              <w:t>Photo</w:t>
            </w:r>
            <w:r w:rsidR="00CF359E">
              <w:rPr>
                <w:i/>
              </w:rPr>
              <w:t>s</w:t>
            </w:r>
            <w:r w:rsidR="000E4B4A" w:rsidRPr="00F37800">
              <w:rPr>
                <w:i/>
              </w:rPr>
              <w:t xml:space="preserve"> </w:t>
            </w:r>
            <w:r w:rsidR="003F5D19">
              <w:rPr>
                <w:i/>
              </w:rPr>
              <w:t xml:space="preserve">courtesy of </w:t>
            </w:r>
            <w:r w:rsidR="000E4B4A" w:rsidRPr="00F37800">
              <w:rPr>
                <w:i/>
              </w:rPr>
              <w:t>Anne Ruthmann</w:t>
            </w:r>
            <w:r w:rsidR="003F5D19">
              <w:rPr>
                <w:i/>
              </w:rPr>
              <w:t xml:space="preserve"> Photography</w:t>
            </w:r>
            <w:r w:rsidR="000E4B4A" w:rsidRPr="00F37800">
              <w:rPr>
                <w:i/>
              </w:rPr>
              <w:t>.</w:t>
            </w:r>
            <w:r w:rsidR="000E4B4A" w:rsidRPr="000E4B4A">
              <w:t>)</w:t>
            </w:r>
          </w:p>
        </w:tc>
      </w:tr>
    </w:tbl>
    <w:p w14:paraId="28A0254F" w14:textId="77777777" w:rsidR="00136F23" w:rsidRDefault="00136F23" w:rsidP="00136F23">
      <w:pPr>
        <w:pStyle w:val="Caption"/>
        <w:spacing w:after="0"/>
      </w:pPr>
      <w:r>
        <w:tab/>
      </w:r>
    </w:p>
    <w:p w14:paraId="22C410D5" w14:textId="77777777" w:rsidR="006D603C" w:rsidRDefault="006D603C" w:rsidP="006D603C">
      <w:pPr>
        <w:pStyle w:val="Heading3"/>
      </w:pPr>
      <w:r>
        <w:t>Live Coding</w:t>
      </w:r>
    </w:p>
    <w:p w14:paraId="56C679A5" w14:textId="4C82DF93" w:rsidR="006D603C" w:rsidRDefault="009F4342" w:rsidP="006D603C">
      <w:pPr>
        <w:pStyle w:val="DoubleSpaced"/>
      </w:pPr>
      <w:r>
        <w:t xml:space="preserve">Far </w:t>
      </w:r>
      <w:r w:rsidR="006D603C">
        <w:t xml:space="preserve">more complex music can be created, </w:t>
      </w:r>
      <w:r w:rsidR="00F10A3F">
        <w:t xml:space="preserve">of </w:t>
      </w:r>
      <w:r>
        <w:t xml:space="preserve">course, </w:t>
      </w:r>
      <w:r w:rsidR="006D603C">
        <w:t xml:space="preserve">with multiple parts each playing different instruments, mixing recorded and generated music, and incorporating changes </w:t>
      </w:r>
      <w:r w:rsidR="00F10A3F">
        <w:t xml:space="preserve">that </w:t>
      </w:r>
      <w:r w:rsidR="006D603C">
        <w:t xml:space="preserve">occur based on user input.  For example, a sound might get softer or louder </w:t>
      </w:r>
      <w:r w:rsidR="006D603C">
        <w:lastRenderedPageBreak/>
        <w:t xml:space="preserve">as the mouse moves left and right or up and down, or its pitch may increase or decrease when certain keys are pressed.  </w:t>
      </w:r>
    </w:p>
    <w:p w14:paraId="1735869C" w14:textId="7CD7237B" w:rsidR="00EA3164" w:rsidRDefault="00867AC8" w:rsidP="00E24B5F">
      <w:pPr>
        <w:pStyle w:val="DoubleSpaced"/>
      </w:pPr>
      <w:r>
        <w:t xml:space="preserve">These types of interactive capabilities are the basis of live coding, the ultimate use of Scratch to generate music.  </w:t>
      </w:r>
      <w:r w:rsidR="00EA3164">
        <w:t xml:space="preserve">Brown and Sorensen </w:t>
      </w:r>
      <w:r w:rsidR="00EA3164">
        <w:fldChar w:fldCharType="begin"/>
      </w:r>
      <w:r w:rsidR="002D7497">
        <w:instrText xml:space="preserve"> ADDIN EN.CITE &lt;EndNote&gt;&lt;Cite&gt;&lt;Author&gt;Brown&lt;/Author&gt;&lt;Year&gt;2009&lt;/Year&gt;&lt;RecNum&gt;105&lt;/RecNum&gt;&lt;DisplayText&gt;[4]&lt;/DisplayText&gt;&lt;record&gt;&lt;rec-number&gt;105&lt;/rec-number&gt;&lt;foreign-keys&gt;&lt;key app="EN" db-id="we0zp9rzrtpdauer9abv5aph9zexsa52a5sw"&gt;105&lt;/key&gt;&lt;/foreign-keys&gt;&lt;ref-type name="Journal Article"&gt;17&lt;/ref-type&gt;&lt;contributors&gt;&lt;authors&gt;&lt;author&gt;Brown, Andrew Robert&lt;/author&gt;&lt;author&gt;Sorensen, Andrew&lt;/author&gt;&lt;/authors&gt;&lt;/contributors&gt;&lt;titles&gt;&lt;title&gt;Interacting with Generative Music through Live Coding&lt;/title&gt;&lt;secondary-title&gt;Contemporary Music Review&lt;/secondary-title&gt;&lt;/titles&gt;&lt;periodical&gt;&lt;full-title&gt;Contemporary Music Review&lt;/full-title&gt;&lt;/periodical&gt;&lt;pages&gt;17-29&lt;/pages&gt;&lt;volume&gt;28&lt;/volume&gt;&lt;number&gt;1&lt;/number&gt;&lt;dates&gt;&lt;year&gt;2009&lt;/year&gt;&lt;/dates&gt;&lt;urls&gt;&lt;related-urls&gt;&lt;url&gt;http://www98.griffith.edu.au/xmlui/handle/10072/39923&lt;/url&gt;&lt;/related-urls&gt;&lt;/urls&gt;&lt;access-date&gt;Jan. 11, 2012&lt;/access-date&gt;&lt;/record&gt;&lt;/Cite&gt;&lt;/EndNote&gt;</w:instrText>
      </w:r>
      <w:r w:rsidR="00EA3164">
        <w:fldChar w:fldCharType="separate"/>
      </w:r>
      <w:r w:rsidR="002D7497">
        <w:rPr>
          <w:noProof/>
        </w:rPr>
        <w:t>[</w:t>
      </w:r>
      <w:hyperlink w:anchor="_ENREF_4" w:tooltip="Brown, 2009 #105" w:history="1">
        <w:r w:rsidR="002D7497">
          <w:rPr>
            <w:noProof/>
          </w:rPr>
          <w:t>4</w:t>
        </w:r>
      </w:hyperlink>
      <w:r w:rsidR="002D7497">
        <w:rPr>
          <w:noProof/>
        </w:rPr>
        <w:t>]</w:t>
      </w:r>
      <w:r w:rsidR="00EA3164">
        <w:fldChar w:fldCharType="end"/>
      </w:r>
      <w:r w:rsidR="00EA3164">
        <w:t xml:space="preserve"> define live coding as follows:</w:t>
      </w:r>
    </w:p>
    <w:p w14:paraId="7B79D613" w14:textId="6E1D6019" w:rsidR="00EA3164" w:rsidRDefault="00EA3164" w:rsidP="00EA3164">
      <w:pPr>
        <w:pStyle w:val="Quote"/>
      </w:pPr>
      <w:r>
        <w:t xml:space="preserve">The practice of live coding involves writing and modifying computer programs that generate music in real-time. </w:t>
      </w:r>
      <w:r w:rsidR="00FD51E2">
        <w:t xml:space="preserve"> </w:t>
      </w:r>
      <w:r>
        <w:t>Often this music making activity occurs in a live performance situation with the code source projected for the audience.</w:t>
      </w:r>
    </w:p>
    <w:p w14:paraId="0C169B14" w14:textId="53C7EE5B" w:rsidR="00867AC8" w:rsidRDefault="00EA3164" w:rsidP="00EA3164">
      <w:pPr>
        <w:pStyle w:val="DoubleSpacedFlushLeft"/>
      </w:pPr>
      <w:r>
        <w:t xml:space="preserve">Scratch makes live coding possible because the blocks are interpreted as the program runs.  Therefore, adding or removing a block or changing its parameters in a </w:t>
      </w:r>
      <w:r w:rsidR="0067218B">
        <w:t xml:space="preserve">running </w:t>
      </w:r>
      <w:r>
        <w:t xml:space="preserve">program that is playing music will affect the sound being produced in real time.  </w:t>
      </w:r>
      <w:r w:rsidR="00A46FCA">
        <w:t xml:space="preserve">Live coding is extremely fluid, </w:t>
      </w:r>
      <w:r w:rsidR="001037C9">
        <w:t>making</w:t>
      </w:r>
      <w:r w:rsidR="00A46FCA">
        <w:t xml:space="preserve"> it </w:t>
      </w:r>
      <w:r w:rsidR="00221061">
        <w:t xml:space="preserve">nearly </w:t>
      </w:r>
      <w:r w:rsidR="00A46FCA">
        <w:t>impossible to demonstrate in the confines of a book.  We therefore refer the reader to the following URLs</w:t>
      </w:r>
      <w:r w:rsidR="001037C9">
        <w:t>,</w:t>
      </w:r>
      <w:r w:rsidR="00A46FCA">
        <w:t xml:space="preserve"> where videos of live coding in Scratch are posted.</w:t>
      </w:r>
    </w:p>
    <w:p w14:paraId="5A4811A0" w14:textId="77777777" w:rsidR="00A46FCA" w:rsidRPr="00456BA9" w:rsidRDefault="00A46FCA" w:rsidP="00A46FCA">
      <w:pPr>
        <w:pStyle w:val="DoubleSpaced"/>
        <w:rPr>
          <w:rFonts w:ascii="Verdana" w:hAnsi="Verdana"/>
          <w:sz w:val="20"/>
        </w:rPr>
      </w:pPr>
      <w:r w:rsidRPr="00456BA9">
        <w:rPr>
          <w:rFonts w:ascii="Verdana" w:hAnsi="Verdana"/>
          <w:sz w:val="20"/>
        </w:rPr>
        <w:t>http://www.youtube.com/watch?v=HyMXCZXjwWg</w:t>
      </w:r>
    </w:p>
    <w:p w14:paraId="19D90C48" w14:textId="187C23AC" w:rsidR="00A46FCA" w:rsidRDefault="004A25AA" w:rsidP="004A25AA">
      <w:pPr>
        <w:pStyle w:val="DoubleSpaced"/>
        <w:numPr>
          <w:ilvl w:val="0"/>
          <w:numId w:val="5"/>
        </w:numPr>
      </w:pPr>
      <w:r>
        <w:t>c</w:t>
      </w:r>
      <w:r w:rsidRPr="004A25AA">
        <w:t xml:space="preserve">ode and live performance </w:t>
      </w:r>
      <w:r>
        <w:t>by</w:t>
      </w:r>
      <w:r w:rsidRPr="004A25AA">
        <w:t xml:space="preserve"> </w:t>
      </w:r>
      <w:r w:rsidR="00214C38">
        <w:t xml:space="preserve">UMass Lowell Prof. S. </w:t>
      </w:r>
      <w:r w:rsidRPr="004A25AA">
        <w:t>Alex Ruthmann</w:t>
      </w:r>
    </w:p>
    <w:p w14:paraId="36B8E1E0" w14:textId="77777777" w:rsidR="00E24B5F" w:rsidRPr="00C25567" w:rsidRDefault="00C25567" w:rsidP="000B3A43">
      <w:pPr>
        <w:pStyle w:val="DoubleSpaced"/>
        <w:keepNext/>
        <w:rPr>
          <w:rFonts w:ascii="Verdana" w:hAnsi="Verdana"/>
          <w:sz w:val="20"/>
        </w:rPr>
      </w:pPr>
      <w:r w:rsidRPr="00C25567">
        <w:rPr>
          <w:rFonts w:ascii="Verdana" w:hAnsi="Verdana"/>
          <w:sz w:val="20"/>
        </w:rPr>
        <w:t>http://www.youtube.com/watch?v=rDyo4p1qLuE</w:t>
      </w:r>
    </w:p>
    <w:p w14:paraId="6DBE1F4C" w14:textId="30F1B612" w:rsidR="00C25567" w:rsidRDefault="00C25567" w:rsidP="00623C3C">
      <w:pPr>
        <w:pStyle w:val="DoubleSpaced"/>
        <w:numPr>
          <w:ilvl w:val="0"/>
          <w:numId w:val="6"/>
        </w:numPr>
        <w:spacing w:after="240"/>
      </w:pPr>
      <w:r>
        <w:t>c</w:t>
      </w:r>
      <w:r w:rsidRPr="004A25AA">
        <w:t xml:space="preserve">ode and live performance </w:t>
      </w:r>
      <w:r>
        <w:t>by</w:t>
      </w:r>
      <w:r w:rsidRPr="004A25AA">
        <w:t xml:space="preserve"> </w:t>
      </w:r>
      <w:r w:rsidR="00214C38">
        <w:t xml:space="preserve">MIT Media Lab graduate student </w:t>
      </w:r>
      <w:r w:rsidR="00111293">
        <w:t>Eric Rosenbaum</w:t>
      </w:r>
      <w:r w:rsidR="00D1454B">
        <w:t xml:space="preserve"> using a prototype of Scratch 2.0</w:t>
      </w:r>
    </w:p>
    <w:p w14:paraId="31C3870B" w14:textId="77777777" w:rsidR="001A531B" w:rsidRDefault="00623C3C" w:rsidP="00623C3C">
      <w:pPr>
        <w:pStyle w:val="Heading3"/>
      </w:pPr>
      <w:r>
        <w:t>Scratch, Music, and CT</w:t>
      </w:r>
    </w:p>
    <w:p w14:paraId="35208225" w14:textId="380FFEBD" w:rsidR="00097440" w:rsidRDefault="0067218B" w:rsidP="00776936">
      <w:pPr>
        <w:pStyle w:val="DoubleSpaced"/>
        <w:spacing w:after="240"/>
      </w:pPr>
      <w:r>
        <w:t>We hope that our short tour of Scratch’s music generation capabilities has demonstrated the richness of what can be done with a system that appears, on the surface, to be relatively simple.</w:t>
      </w:r>
      <w:r w:rsidR="00DF69A8">
        <w:t xml:space="preserve">  </w:t>
      </w:r>
      <w:r w:rsidR="008838B9">
        <w:t xml:space="preserve">To put the extent of the concepts we try to teach with our </w:t>
      </w:r>
      <w:r w:rsidR="008838B9">
        <w:lastRenderedPageBreak/>
        <w:t xml:space="preserve">assignments in perspective, we created the lists in Tabl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rsidR="008838B9">
        <w:noBreakHyphen/>
      </w:r>
      <w:r w:rsidR="00DD06EA">
        <w:fldChar w:fldCharType="begin"/>
      </w:r>
      <w:r w:rsidR="00DD06EA">
        <w:instrText xml:space="preserve"> seq tableno </w:instrText>
      </w:r>
      <w:r w:rsidR="00DD06EA">
        <w:fldChar w:fldCharType="separate"/>
      </w:r>
      <w:r w:rsidR="0094302E">
        <w:rPr>
          <w:noProof/>
        </w:rPr>
        <w:t>1</w:t>
      </w:r>
      <w:r w:rsidR="00DD06EA">
        <w:rPr>
          <w:noProof/>
        </w:rPr>
        <w:fldChar w:fldCharType="end"/>
      </w:r>
      <w:r w:rsidR="008838B9">
        <w:t xml:space="preserve"> that enumerate all the computer science and music concepts our students are exposed to.</w:t>
      </w:r>
    </w:p>
    <w:tbl>
      <w:tblPr>
        <w:tblStyle w:val="TableGrid"/>
        <w:tblW w:w="72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5"/>
        <w:gridCol w:w="3665"/>
      </w:tblGrid>
      <w:tr w:rsidR="00776936" w14:paraId="5EA39194" w14:textId="77777777" w:rsidTr="00776936">
        <w:trPr>
          <w:jc w:val="center"/>
        </w:trPr>
        <w:tc>
          <w:tcPr>
            <w:tcW w:w="8856" w:type="dxa"/>
            <w:gridSpan w:val="2"/>
          </w:tcPr>
          <w:p w14:paraId="3B2D946B" w14:textId="77777777" w:rsidR="00776936" w:rsidRDefault="00776936" w:rsidP="00807952">
            <w:pPr>
              <w:pStyle w:val="SingleSpaced"/>
              <w:spacing w:after="120"/>
            </w:pPr>
            <w:r>
              <w:t xml:space="preserve">Tabl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r>
              <w:noBreakHyphen/>
            </w:r>
            <w:r w:rsidR="00DD06EA">
              <w:fldChar w:fldCharType="begin"/>
            </w:r>
            <w:r w:rsidR="00DD06EA">
              <w:instrText xml:space="preserve"> seq tableno \c </w:instrText>
            </w:r>
            <w:r w:rsidR="00DD06EA">
              <w:fldChar w:fldCharType="separate"/>
            </w:r>
            <w:r w:rsidR="0094302E">
              <w:rPr>
                <w:noProof/>
              </w:rPr>
              <w:t>1</w:t>
            </w:r>
            <w:r w:rsidR="00DD06EA">
              <w:rPr>
                <w:noProof/>
              </w:rPr>
              <w:fldChar w:fldCharType="end"/>
            </w:r>
            <w:r>
              <w:t>.  Computer science and music concepts covered using Scratch.</w:t>
            </w:r>
          </w:p>
        </w:tc>
      </w:tr>
      <w:tr w:rsidR="00776936" w14:paraId="6DA78205" w14:textId="77777777" w:rsidTr="00807952">
        <w:trPr>
          <w:jc w:val="center"/>
        </w:trPr>
        <w:tc>
          <w:tcPr>
            <w:tcW w:w="4428" w:type="dxa"/>
            <w:tcBorders>
              <w:top w:val="single" w:sz="12" w:space="0" w:color="auto"/>
              <w:bottom w:val="single" w:sz="12" w:space="0" w:color="auto"/>
            </w:tcBorders>
          </w:tcPr>
          <w:p w14:paraId="4414CA42" w14:textId="77777777" w:rsidR="00776936" w:rsidRPr="003A5CAE" w:rsidRDefault="00776936" w:rsidP="00E66442">
            <w:pPr>
              <w:pStyle w:val="SingleSpaced"/>
              <w:spacing w:before="60"/>
              <w:rPr>
                <w:b/>
              </w:rPr>
            </w:pPr>
            <w:r w:rsidRPr="003A5CAE">
              <w:rPr>
                <w:b/>
              </w:rPr>
              <w:t>Computer Science</w:t>
            </w:r>
          </w:p>
          <w:p w14:paraId="6CA02A9A" w14:textId="77777777" w:rsidR="00776936" w:rsidRDefault="00776936" w:rsidP="00776936">
            <w:pPr>
              <w:pStyle w:val="SingleSpaced"/>
              <w:numPr>
                <w:ilvl w:val="0"/>
                <w:numId w:val="6"/>
              </w:numPr>
              <w:ind w:left="540" w:hanging="270"/>
            </w:pPr>
            <w:r>
              <w:t>statements</w:t>
            </w:r>
          </w:p>
          <w:p w14:paraId="578F53F9" w14:textId="77777777" w:rsidR="00776936" w:rsidRDefault="00776936" w:rsidP="00776936">
            <w:pPr>
              <w:pStyle w:val="SingleSpaced"/>
              <w:numPr>
                <w:ilvl w:val="0"/>
                <w:numId w:val="6"/>
              </w:numPr>
              <w:ind w:left="540" w:hanging="270"/>
            </w:pPr>
            <w:r>
              <w:t>sequential control flow</w:t>
            </w:r>
          </w:p>
          <w:p w14:paraId="30956561" w14:textId="77777777" w:rsidR="00776936" w:rsidRDefault="00776936" w:rsidP="00776936">
            <w:pPr>
              <w:pStyle w:val="SingleSpaced"/>
              <w:numPr>
                <w:ilvl w:val="0"/>
                <w:numId w:val="6"/>
              </w:numPr>
              <w:ind w:left="540" w:hanging="270"/>
            </w:pPr>
            <w:r>
              <w:t>iteration</w:t>
            </w:r>
          </w:p>
          <w:p w14:paraId="6E5EFF9F" w14:textId="77777777" w:rsidR="00776936" w:rsidRDefault="00776936" w:rsidP="00776936">
            <w:pPr>
              <w:pStyle w:val="SingleSpaced"/>
              <w:numPr>
                <w:ilvl w:val="0"/>
                <w:numId w:val="6"/>
              </w:numPr>
              <w:ind w:left="540" w:hanging="270"/>
            </w:pPr>
            <w:r>
              <w:t>conditional execution</w:t>
            </w:r>
          </w:p>
          <w:p w14:paraId="4D81583E" w14:textId="77777777" w:rsidR="00776936" w:rsidRDefault="00776936" w:rsidP="00776936">
            <w:pPr>
              <w:pStyle w:val="SingleSpaced"/>
              <w:numPr>
                <w:ilvl w:val="0"/>
                <w:numId w:val="6"/>
              </w:numPr>
              <w:ind w:left="540" w:hanging="270"/>
            </w:pPr>
            <w:r>
              <w:t>arithmetic operators</w:t>
            </w:r>
          </w:p>
          <w:p w14:paraId="7623287F" w14:textId="77777777" w:rsidR="00776936" w:rsidRDefault="00776936" w:rsidP="00776936">
            <w:pPr>
              <w:pStyle w:val="SingleSpaced"/>
              <w:numPr>
                <w:ilvl w:val="0"/>
                <w:numId w:val="6"/>
              </w:numPr>
              <w:ind w:left="540" w:hanging="270"/>
            </w:pPr>
            <w:r>
              <w:t>Boolean operators</w:t>
            </w:r>
          </w:p>
          <w:p w14:paraId="3DD59882" w14:textId="77777777" w:rsidR="00776936" w:rsidRDefault="00776936" w:rsidP="00776936">
            <w:pPr>
              <w:pStyle w:val="SingleSpaced"/>
              <w:numPr>
                <w:ilvl w:val="0"/>
                <w:numId w:val="6"/>
              </w:numPr>
              <w:ind w:left="540" w:hanging="270"/>
            </w:pPr>
            <w:r>
              <w:t>objects</w:t>
            </w:r>
          </w:p>
          <w:p w14:paraId="46487D2E" w14:textId="77777777" w:rsidR="00776936" w:rsidRDefault="00776936" w:rsidP="00776936">
            <w:pPr>
              <w:pStyle w:val="SingleSpaced"/>
              <w:numPr>
                <w:ilvl w:val="0"/>
                <w:numId w:val="6"/>
              </w:numPr>
              <w:ind w:left="540" w:hanging="270"/>
            </w:pPr>
            <w:r>
              <w:t>concurrency</w:t>
            </w:r>
          </w:p>
          <w:p w14:paraId="65F73243" w14:textId="77777777" w:rsidR="00776936" w:rsidRDefault="00776936" w:rsidP="00776936">
            <w:pPr>
              <w:pStyle w:val="SingleSpaced"/>
              <w:numPr>
                <w:ilvl w:val="0"/>
                <w:numId w:val="6"/>
              </w:numPr>
              <w:ind w:left="540" w:hanging="270"/>
            </w:pPr>
            <w:r>
              <w:t>variables</w:t>
            </w:r>
          </w:p>
          <w:p w14:paraId="57502B66" w14:textId="77777777" w:rsidR="00776936" w:rsidRDefault="00776936" w:rsidP="00776936">
            <w:pPr>
              <w:pStyle w:val="SingleSpaced"/>
              <w:numPr>
                <w:ilvl w:val="0"/>
                <w:numId w:val="6"/>
              </w:numPr>
              <w:ind w:left="540" w:hanging="270"/>
            </w:pPr>
            <w:r>
              <w:t>lists</w:t>
            </w:r>
          </w:p>
          <w:p w14:paraId="399DD9F2" w14:textId="77777777" w:rsidR="00776936" w:rsidRDefault="00776936" w:rsidP="00776936">
            <w:pPr>
              <w:pStyle w:val="SingleSpaced"/>
              <w:numPr>
                <w:ilvl w:val="0"/>
                <w:numId w:val="6"/>
              </w:numPr>
              <w:ind w:left="540" w:hanging="270"/>
            </w:pPr>
            <w:r>
              <w:t>event handling</w:t>
            </w:r>
          </w:p>
          <w:p w14:paraId="77BEF659" w14:textId="77777777" w:rsidR="00776936" w:rsidRDefault="00776936" w:rsidP="00776936">
            <w:pPr>
              <w:pStyle w:val="SingleSpaced"/>
              <w:numPr>
                <w:ilvl w:val="0"/>
                <w:numId w:val="6"/>
              </w:numPr>
              <w:ind w:left="540" w:hanging="270"/>
            </w:pPr>
            <w:r>
              <w:t>user interaction</w:t>
            </w:r>
          </w:p>
          <w:p w14:paraId="73FDA193" w14:textId="77777777" w:rsidR="00776936" w:rsidRDefault="00776936" w:rsidP="00776936">
            <w:pPr>
              <w:pStyle w:val="SingleSpaced"/>
              <w:numPr>
                <w:ilvl w:val="0"/>
                <w:numId w:val="6"/>
              </w:numPr>
              <w:ind w:left="540" w:hanging="270"/>
            </w:pPr>
            <w:r>
              <w:t>optimization</w:t>
            </w:r>
          </w:p>
        </w:tc>
        <w:tc>
          <w:tcPr>
            <w:tcW w:w="4428" w:type="dxa"/>
            <w:tcBorders>
              <w:top w:val="single" w:sz="12" w:space="0" w:color="auto"/>
              <w:bottom w:val="single" w:sz="12" w:space="0" w:color="auto"/>
            </w:tcBorders>
          </w:tcPr>
          <w:p w14:paraId="642C7E4F" w14:textId="77777777" w:rsidR="00776936" w:rsidRPr="003A5CAE" w:rsidRDefault="00776936" w:rsidP="00E66442">
            <w:pPr>
              <w:pStyle w:val="SingleSpaced"/>
              <w:spacing w:before="60"/>
              <w:rPr>
                <w:b/>
              </w:rPr>
            </w:pPr>
            <w:r w:rsidRPr="003A5CAE">
              <w:rPr>
                <w:b/>
              </w:rPr>
              <w:t>Music</w:t>
            </w:r>
          </w:p>
          <w:p w14:paraId="19F68AEC" w14:textId="77777777" w:rsidR="00776936" w:rsidRDefault="00776936" w:rsidP="00776936">
            <w:pPr>
              <w:pStyle w:val="SingleSpaced"/>
              <w:numPr>
                <w:ilvl w:val="0"/>
                <w:numId w:val="6"/>
              </w:numPr>
              <w:ind w:left="540" w:hanging="270"/>
            </w:pPr>
            <w:r>
              <w:t>pitch</w:t>
            </w:r>
          </w:p>
          <w:p w14:paraId="223C3AA1" w14:textId="77777777" w:rsidR="00776936" w:rsidRDefault="00776936" w:rsidP="00776936">
            <w:pPr>
              <w:pStyle w:val="SingleSpaced"/>
              <w:numPr>
                <w:ilvl w:val="0"/>
                <w:numId w:val="6"/>
              </w:numPr>
              <w:ind w:left="540" w:hanging="270"/>
            </w:pPr>
            <w:r>
              <w:t>rhythm (as duration)</w:t>
            </w:r>
          </w:p>
          <w:p w14:paraId="7BA2037C" w14:textId="77777777" w:rsidR="00776936" w:rsidRDefault="00776936" w:rsidP="00776936">
            <w:pPr>
              <w:pStyle w:val="SingleSpaced"/>
              <w:numPr>
                <w:ilvl w:val="0"/>
                <w:numId w:val="6"/>
              </w:numPr>
              <w:ind w:left="540" w:hanging="270"/>
            </w:pPr>
            <w:r>
              <w:t>melodic fragments</w:t>
            </w:r>
          </w:p>
          <w:p w14:paraId="116C9373" w14:textId="77777777" w:rsidR="00776936" w:rsidRDefault="00776936" w:rsidP="00776936">
            <w:pPr>
              <w:pStyle w:val="SingleSpaced"/>
              <w:numPr>
                <w:ilvl w:val="0"/>
                <w:numId w:val="6"/>
              </w:numPr>
              <w:ind w:left="540" w:hanging="270"/>
            </w:pPr>
            <w:r>
              <w:t>modes and scales</w:t>
            </w:r>
          </w:p>
          <w:p w14:paraId="0D616FBB" w14:textId="77777777" w:rsidR="00776936" w:rsidRDefault="00776936" w:rsidP="00776936">
            <w:pPr>
              <w:pStyle w:val="SingleSpaced"/>
              <w:numPr>
                <w:ilvl w:val="0"/>
                <w:numId w:val="6"/>
              </w:numPr>
              <w:ind w:left="540" w:hanging="270"/>
            </w:pPr>
            <w:r>
              <w:t>polyphony</w:t>
            </w:r>
          </w:p>
          <w:p w14:paraId="6E082150" w14:textId="77777777" w:rsidR="00776936" w:rsidRDefault="00776936" w:rsidP="00776936">
            <w:pPr>
              <w:pStyle w:val="SingleSpaced"/>
              <w:numPr>
                <w:ilvl w:val="0"/>
                <w:numId w:val="6"/>
              </w:numPr>
              <w:ind w:left="540" w:hanging="270"/>
            </w:pPr>
            <w:r>
              <w:t>synchronization</w:t>
            </w:r>
          </w:p>
          <w:p w14:paraId="48F2E5BC" w14:textId="77777777" w:rsidR="00776936" w:rsidRDefault="00776936" w:rsidP="00776936">
            <w:pPr>
              <w:pStyle w:val="SingleSpaced"/>
              <w:numPr>
                <w:ilvl w:val="0"/>
                <w:numId w:val="6"/>
              </w:numPr>
              <w:ind w:left="540" w:hanging="270"/>
            </w:pPr>
            <w:r>
              <w:t>harmony</w:t>
            </w:r>
          </w:p>
          <w:p w14:paraId="296437E3" w14:textId="77777777" w:rsidR="00776936" w:rsidRDefault="00776936" w:rsidP="00776936">
            <w:pPr>
              <w:pStyle w:val="SingleSpaced"/>
              <w:numPr>
                <w:ilvl w:val="0"/>
                <w:numId w:val="6"/>
              </w:numPr>
              <w:ind w:left="540" w:hanging="270"/>
            </w:pPr>
            <w:r>
              <w:t>composing</w:t>
            </w:r>
          </w:p>
          <w:p w14:paraId="04C0CA19" w14:textId="77777777" w:rsidR="00776936" w:rsidRDefault="00776936" w:rsidP="00776936">
            <w:pPr>
              <w:pStyle w:val="SingleSpaced"/>
              <w:numPr>
                <w:ilvl w:val="0"/>
                <w:numId w:val="6"/>
              </w:numPr>
              <w:ind w:left="540" w:hanging="270"/>
            </w:pPr>
            <w:r>
              <w:t>performing</w:t>
            </w:r>
          </w:p>
          <w:p w14:paraId="7315D142" w14:textId="77777777" w:rsidR="00776936" w:rsidRDefault="00776936" w:rsidP="00776936">
            <w:pPr>
              <w:pStyle w:val="SingleSpaced"/>
              <w:numPr>
                <w:ilvl w:val="0"/>
                <w:numId w:val="6"/>
              </w:numPr>
              <w:ind w:left="540" w:hanging="270"/>
            </w:pPr>
            <w:r>
              <w:t>transposition</w:t>
            </w:r>
          </w:p>
          <w:p w14:paraId="2709C950" w14:textId="77777777" w:rsidR="00776936" w:rsidRDefault="00776936" w:rsidP="00776936">
            <w:pPr>
              <w:pStyle w:val="SingleSpaced"/>
              <w:numPr>
                <w:ilvl w:val="0"/>
                <w:numId w:val="6"/>
              </w:numPr>
              <w:ind w:left="540" w:hanging="270"/>
            </w:pPr>
            <w:r>
              <w:t>balance and dynamics</w:t>
            </w:r>
          </w:p>
          <w:p w14:paraId="3D7CD11D" w14:textId="77777777" w:rsidR="00776936" w:rsidRDefault="00776936" w:rsidP="00776936">
            <w:pPr>
              <w:pStyle w:val="SingleSpaced"/>
              <w:numPr>
                <w:ilvl w:val="0"/>
                <w:numId w:val="6"/>
              </w:numPr>
              <w:ind w:left="540" w:hanging="270"/>
            </w:pPr>
            <w:r>
              <w:t>digital audio (as sound files)</w:t>
            </w:r>
          </w:p>
          <w:p w14:paraId="786F1136" w14:textId="77777777" w:rsidR="00776936" w:rsidRDefault="00776936" w:rsidP="00776936">
            <w:pPr>
              <w:pStyle w:val="SingleSpaced"/>
              <w:numPr>
                <w:ilvl w:val="0"/>
                <w:numId w:val="6"/>
              </w:numPr>
              <w:ind w:left="540" w:hanging="270"/>
            </w:pPr>
            <w:r>
              <w:t>MIDI notes and timbres</w:t>
            </w:r>
          </w:p>
          <w:p w14:paraId="57F42FFD" w14:textId="77777777" w:rsidR="00776936" w:rsidRDefault="00776936" w:rsidP="00776936">
            <w:pPr>
              <w:pStyle w:val="SingleSpaced"/>
              <w:numPr>
                <w:ilvl w:val="0"/>
                <w:numId w:val="6"/>
              </w:numPr>
              <w:ind w:left="540" w:hanging="270"/>
            </w:pPr>
            <w:r>
              <w:t>tempo</w:t>
            </w:r>
          </w:p>
          <w:p w14:paraId="4DE1E1FD" w14:textId="77777777" w:rsidR="00776936" w:rsidRDefault="00776936" w:rsidP="00E66442">
            <w:pPr>
              <w:pStyle w:val="SingleSpaced"/>
              <w:numPr>
                <w:ilvl w:val="0"/>
                <w:numId w:val="6"/>
              </w:numPr>
              <w:spacing w:after="60"/>
              <w:ind w:left="548" w:hanging="274"/>
            </w:pPr>
            <w:r>
              <w:t>form and structural analysis</w:t>
            </w:r>
          </w:p>
        </w:tc>
      </w:tr>
    </w:tbl>
    <w:p w14:paraId="4E33F539" w14:textId="77777777" w:rsidR="00415D86" w:rsidRDefault="007F1BDB" w:rsidP="00415D86">
      <w:pPr>
        <w:pStyle w:val="DoubleSpaced"/>
        <w:spacing w:before="480"/>
      </w:pPr>
      <w:r>
        <w:t xml:space="preserve">Many students easily make the jump from these concepts to CT skills, but some do not.  </w:t>
      </w:r>
      <w:r w:rsidR="009550F6">
        <w:t>The types of CT we are referring to include breaking problems down into their components</w:t>
      </w:r>
      <w:r w:rsidR="003A5CAE">
        <w:t xml:space="preserve"> and attacking those one at a time</w:t>
      </w:r>
      <w:r w:rsidR="009550F6">
        <w:t xml:space="preserve">, analyzing alternatives when things go wrong or don’t produce the expected results, and </w:t>
      </w:r>
      <w:r w:rsidR="00CF17C4">
        <w:t xml:space="preserve">creating reusable code and data structures so that they can be used again in another program.  </w:t>
      </w:r>
      <w:r w:rsidR="0006619A">
        <w:t>Rather than confront these deeper (or higher level) thought processes</w:t>
      </w:r>
      <w:r>
        <w:t xml:space="preserve">, some students </w:t>
      </w:r>
      <w:r w:rsidR="0006619A">
        <w:t xml:space="preserve">just </w:t>
      </w:r>
      <w:r>
        <w:t xml:space="preserve">do their assignments in a mechanical way, </w:t>
      </w:r>
      <w:r w:rsidR="0006619A">
        <w:t xml:space="preserve">just trying to do what they’re told so that they can get the assignment finished as quickly as possible.  </w:t>
      </w:r>
      <w:r w:rsidR="007B284D">
        <w:t>The student reflections we have quote</w:t>
      </w:r>
      <w:r w:rsidR="00415D86">
        <w:t>d</w:t>
      </w:r>
      <w:r w:rsidR="007B284D">
        <w:t xml:space="preserve"> throughout this </w:t>
      </w:r>
      <w:r w:rsidR="007B284D">
        <w:lastRenderedPageBreak/>
        <w:t xml:space="preserve">book demonstrate our approach to combatting these common student tendencies and getting them to think about </w:t>
      </w:r>
      <w:r w:rsidR="009550F6">
        <w:t xml:space="preserve">why a particular assignment </w:t>
      </w:r>
      <w:r w:rsidR="007B284D">
        <w:t>wa</w:t>
      </w:r>
      <w:r w:rsidR="009550F6">
        <w:t>s made or what they g</w:t>
      </w:r>
      <w:r w:rsidR="007B284D">
        <w:t>o</w:t>
      </w:r>
      <w:r w:rsidR="009550F6">
        <w:t xml:space="preserve">t out of it.  </w:t>
      </w:r>
      <w:r w:rsidR="00722A1B">
        <w:t xml:space="preserve">We’re sure that virtually all teachers will agree that it’s a constant battle.  </w:t>
      </w:r>
    </w:p>
    <w:p w14:paraId="3A536BD7" w14:textId="77777777" w:rsidR="00776936" w:rsidRDefault="00722A1B" w:rsidP="00415D86">
      <w:pPr>
        <w:pStyle w:val="DoubleSpaced"/>
      </w:pPr>
      <w:r>
        <w:t>W</w:t>
      </w:r>
      <w:r w:rsidR="007C7913">
        <w:t>e have found</w:t>
      </w:r>
      <w:r>
        <w:t>, however,</w:t>
      </w:r>
      <w:r w:rsidR="007C7913">
        <w:t xml:space="preserve"> that letting students create and manipulate their own music using easily approachable tools like Scratch, having them work in interdisciplinary teams that foster </w:t>
      </w:r>
      <w:r w:rsidR="004D5789">
        <w:t xml:space="preserve">interesting discussions and </w:t>
      </w:r>
      <w:r>
        <w:t xml:space="preserve">make </w:t>
      </w:r>
      <w:r w:rsidR="004D5789">
        <w:t xml:space="preserve">help </w:t>
      </w:r>
      <w:r>
        <w:t xml:space="preserve">readily available for </w:t>
      </w:r>
      <w:r w:rsidR="004D5789">
        <w:t>areas they’re not familiar with</w:t>
      </w:r>
      <w:r w:rsidR="007C7913">
        <w:t xml:space="preserve">, and encouraging them to release their own </w:t>
      </w:r>
      <w:r w:rsidR="004D5789">
        <w:t xml:space="preserve">inner creativity all contribute to </w:t>
      </w:r>
      <w:r w:rsidR="00801177">
        <w:t>creating a fertile environment in which the development of CT skills can flourish.</w:t>
      </w:r>
    </w:p>
    <w:p w14:paraId="2D5CF2AB" w14:textId="77777777" w:rsidR="004758C7" w:rsidRPr="009D2DD4" w:rsidRDefault="004758C7" w:rsidP="007B3110">
      <w:pPr>
        <w:pStyle w:val="Heading2"/>
        <w:pageBreakBefore/>
      </w:pPr>
      <w:r w:rsidRPr="009D2DD4">
        <w:lastRenderedPageBreak/>
        <w:t>Bibliography for Chapter</w:t>
      </w:r>
      <w:r w:rsidR="00B726D4">
        <w:t xml:space="preserve"> </w:t>
      </w:r>
      <w:r w:rsidR="00DD06EA">
        <w:fldChar w:fldCharType="begin"/>
      </w:r>
      <w:r w:rsidR="00DD06EA">
        <w:instrText xml:space="preserve"> seq chapno \c </w:instrText>
      </w:r>
      <w:r w:rsidR="00DD06EA">
        <w:fldChar w:fldCharType="separate"/>
      </w:r>
      <w:r w:rsidR="0094302E">
        <w:rPr>
          <w:noProof/>
        </w:rPr>
        <w:t>6</w:t>
      </w:r>
      <w:r w:rsidR="00DD06EA">
        <w:rPr>
          <w:noProof/>
        </w:rPr>
        <w:fldChar w:fldCharType="end"/>
      </w:r>
    </w:p>
    <w:p w14:paraId="7A39BF25" w14:textId="77777777" w:rsidR="002D7497" w:rsidRPr="002D7497" w:rsidRDefault="00AF1786" w:rsidP="002D7497">
      <w:pPr>
        <w:ind w:left="420" w:hanging="420"/>
        <w:rPr>
          <w:rFonts w:ascii="Times New Roman" w:hAnsi="Times New Roman" w:cs="Times New Roman"/>
          <w:noProof/>
        </w:rPr>
      </w:pPr>
      <w:r w:rsidRPr="009D2DD4">
        <w:rPr>
          <w:rFonts w:ascii="Times New Roman" w:hAnsi="Times New Roman"/>
          <w:sz w:val="24"/>
        </w:rPr>
        <w:fldChar w:fldCharType="begin"/>
      </w:r>
      <w:r w:rsidR="005E00CE" w:rsidRPr="009D2DD4">
        <w:rPr>
          <w:rFonts w:ascii="Times New Roman" w:hAnsi="Times New Roman"/>
          <w:sz w:val="24"/>
        </w:rPr>
        <w:instrText xml:space="preserve"> ADDIN EN.REFLIST </w:instrText>
      </w:r>
      <w:r w:rsidRPr="009D2DD4">
        <w:rPr>
          <w:rFonts w:ascii="Times New Roman" w:hAnsi="Times New Roman"/>
          <w:sz w:val="24"/>
        </w:rPr>
        <w:fldChar w:fldCharType="separate"/>
      </w:r>
      <w:bookmarkStart w:id="0" w:name="_ENREF_1"/>
      <w:r w:rsidR="002D7497" w:rsidRPr="002D7497">
        <w:rPr>
          <w:rFonts w:ascii="Times New Roman" w:hAnsi="Times New Roman" w:cs="Times New Roman"/>
          <w:noProof/>
        </w:rPr>
        <w:t>[1]</w:t>
      </w:r>
      <w:r w:rsidR="002D7497" w:rsidRPr="002D7497">
        <w:rPr>
          <w:rFonts w:ascii="Times New Roman" w:hAnsi="Times New Roman" w:cs="Times New Roman"/>
          <w:noProof/>
        </w:rPr>
        <w:tab/>
        <w:t xml:space="preserve">Bailey, M. (2011). </w:t>
      </w:r>
      <w:r w:rsidR="002D7497" w:rsidRPr="002D7497">
        <w:rPr>
          <w:rFonts w:ascii="Times New Roman" w:hAnsi="Times New Roman" w:cs="Times New Roman"/>
          <w:i/>
          <w:noProof/>
        </w:rPr>
        <w:t>Bio</w:t>
      </w:r>
      <w:r w:rsidR="002D7497" w:rsidRPr="002D7497">
        <w:rPr>
          <w:rFonts w:ascii="Times New Roman" w:hAnsi="Times New Roman" w:cs="Times New Roman"/>
          <w:noProof/>
        </w:rPr>
        <w:t xml:space="preserve">. www.mattbailey.info/MBI/Bio.html </w:t>
      </w:r>
      <w:r w:rsidR="002D7497" w:rsidRPr="002D7497">
        <w:rPr>
          <w:rFonts w:ascii="Times New Roman" w:hAnsi="Times New Roman" w:cs="Times New Roman"/>
          <w:i/>
          <w:noProof/>
        </w:rPr>
        <w:t xml:space="preserve">accessed </w:t>
      </w:r>
      <w:r w:rsidR="002D7497" w:rsidRPr="002D7497">
        <w:rPr>
          <w:rFonts w:ascii="Times New Roman" w:hAnsi="Times New Roman" w:cs="Times New Roman"/>
          <w:noProof/>
        </w:rPr>
        <w:t>11/14/2011.</w:t>
      </w:r>
      <w:bookmarkEnd w:id="0"/>
    </w:p>
    <w:p w14:paraId="49431FB1" w14:textId="77777777" w:rsidR="002D7497" w:rsidRPr="002D7497" w:rsidRDefault="002D7497" w:rsidP="002D7497">
      <w:pPr>
        <w:ind w:left="420" w:hanging="420"/>
        <w:rPr>
          <w:rFonts w:ascii="Times New Roman" w:hAnsi="Times New Roman" w:cs="Times New Roman"/>
          <w:noProof/>
        </w:rPr>
      </w:pPr>
      <w:bookmarkStart w:id="1" w:name="_ENREF_2"/>
      <w:r w:rsidRPr="002D7497">
        <w:rPr>
          <w:rFonts w:ascii="Times New Roman" w:hAnsi="Times New Roman" w:cs="Times New Roman"/>
          <w:noProof/>
        </w:rPr>
        <w:t>[2]</w:t>
      </w:r>
      <w:r w:rsidRPr="002D7497">
        <w:rPr>
          <w:rFonts w:ascii="Times New Roman" w:hAnsi="Times New Roman" w:cs="Times New Roman"/>
          <w:noProof/>
        </w:rPr>
        <w:tab/>
        <w:t xml:space="preserve">Baxter-Magolda, M.B. (1999). </w:t>
      </w:r>
      <w:r w:rsidRPr="002D7497">
        <w:rPr>
          <w:rFonts w:ascii="Times New Roman" w:hAnsi="Times New Roman" w:cs="Times New Roman"/>
          <w:i/>
          <w:noProof/>
        </w:rPr>
        <w:t>Creating Contexts for Learning and Self-Authorship</w:t>
      </w:r>
      <w:r w:rsidRPr="002D7497">
        <w:rPr>
          <w:rFonts w:ascii="Times New Roman" w:hAnsi="Times New Roman" w:cs="Times New Roman"/>
          <w:noProof/>
        </w:rPr>
        <w:t>. Nashville, TN: Vanderbilt University Press.</w:t>
      </w:r>
      <w:bookmarkEnd w:id="1"/>
    </w:p>
    <w:p w14:paraId="530AA900" w14:textId="77777777" w:rsidR="002D7497" w:rsidRPr="002D7497" w:rsidRDefault="002D7497" w:rsidP="002D7497">
      <w:pPr>
        <w:ind w:left="420" w:hanging="420"/>
        <w:rPr>
          <w:rFonts w:ascii="Times New Roman" w:hAnsi="Times New Roman" w:cs="Times New Roman"/>
          <w:noProof/>
        </w:rPr>
      </w:pPr>
      <w:bookmarkStart w:id="2" w:name="_ENREF_3"/>
      <w:r w:rsidRPr="002D7497">
        <w:rPr>
          <w:rFonts w:ascii="Times New Roman" w:hAnsi="Times New Roman" w:cs="Times New Roman"/>
          <w:noProof/>
        </w:rPr>
        <w:t>[3]</w:t>
      </w:r>
      <w:r w:rsidRPr="002D7497">
        <w:rPr>
          <w:rFonts w:ascii="Times New Roman" w:hAnsi="Times New Roman" w:cs="Times New Roman"/>
          <w:noProof/>
        </w:rPr>
        <w:tab/>
        <w:t xml:space="preserve">Brown, A.R. (2005). </w:t>
      </w:r>
      <w:r w:rsidRPr="002D7497">
        <w:rPr>
          <w:rFonts w:ascii="Times New Roman" w:hAnsi="Times New Roman" w:cs="Times New Roman"/>
          <w:i/>
          <w:noProof/>
        </w:rPr>
        <w:t>Making Music With Java</w:t>
      </w:r>
      <w:r w:rsidRPr="002D7497">
        <w:rPr>
          <w:rFonts w:ascii="Times New Roman" w:hAnsi="Times New Roman" w:cs="Times New Roman"/>
          <w:noProof/>
        </w:rPr>
        <w:t>. South Bank, Queensland: Lulu (self-published).</w:t>
      </w:r>
      <w:bookmarkEnd w:id="2"/>
    </w:p>
    <w:p w14:paraId="0117856F" w14:textId="77777777" w:rsidR="002D7497" w:rsidRPr="002D7497" w:rsidRDefault="002D7497" w:rsidP="002D7497">
      <w:pPr>
        <w:ind w:left="420" w:hanging="420"/>
        <w:rPr>
          <w:rFonts w:ascii="Times New Roman" w:hAnsi="Times New Roman" w:cs="Times New Roman"/>
          <w:noProof/>
        </w:rPr>
      </w:pPr>
      <w:bookmarkStart w:id="3" w:name="_ENREF_4"/>
      <w:r w:rsidRPr="002D7497">
        <w:rPr>
          <w:rFonts w:ascii="Times New Roman" w:hAnsi="Times New Roman" w:cs="Times New Roman"/>
          <w:noProof/>
        </w:rPr>
        <w:t>[4]</w:t>
      </w:r>
      <w:r w:rsidRPr="002D7497">
        <w:rPr>
          <w:rFonts w:ascii="Times New Roman" w:hAnsi="Times New Roman" w:cs="Times New Roman"/>
          <w:noProof/>
        </w:rPr>
        <w:tab/>
        <w:t xml:space="preserve">Brown, A.R., &amp; Sorensen, A. (2009). </w:t>
      </w:r>
      <w:r w:rsidRPr="002D7497">
        <w:rPr>
          <w:rFonts w:ascii="Times New Roman" w:hAnsi="Times New Roman" w:cs="Times New Roman"/>
          <w:i/>
          <w:noProof/>
        </w:rPr>
        <w:t>Interacting with Generative Music through Live Coding.</w:t>
      </w:r>
      <w:r w:rsidRPr="002D7497">
        <w:rPr>
          <w:rFonts w:ascii="Times New Roman" w:hAnsi="Times New Roman" w:cs="Times New Roman"/>
          <w:noProof/>
        </w:rPr>
        <w:t xml:space="preserve"> Contemporary Music Review </w:t>
      </w:r>
      <w:r w:rsidRPr="002D7497">
        <w:rPr>
          <w:rFonts w:ascii="Times New Roman" w:hAnsi="Times New Roman" w:cs="Times New Roman"/>
          <w:b/>
          <w:noProof/>
        </w:rPr>
        <w:t>28</w:t>
      </w:r>
      <w:r w:rsidRPr="002D7497">
        <w:rPr>
          <w:rFonts w:ascii="Times New Roman" w:hAnsi="Times New Roman" w:cs="Times New Roman"/>
          <w:noProof/>
        </w:rPr>
        <w:t>(1):17-29.</w:t>
      </w:r>
      <w:bookmarkEnd w:id="3"/>
    </w:p>
    <w:p w14:paraId="55157648" w14:textId="77777777" w:rsidR="002D7497" w:rsidRPr="002D7497" w:rsidRDefault="002D7497" w:rsidP="002D7497">
      <w:pPr>
        <w:ind w:left="420" w:hanging="420"/>
        <w:rPr>
          <w:rFonts w:ascii="Times New Roman" w:hAnsi="Times New Roman" w:cs="Times New Roman"/>
          <w:noProof/>
        </w:rPr>
      </w:pPr>
      <w:bookmarkStart w:id="4" w:name="_ENREF_5"/>
      <w:r w:rsidRPr="002D7497">
        <w:rPr>
          <w:rFonts w:ascii="Times New Roman" w:hAnsi="Times New Roman" w:cs="Times New Roman"/>
          <w:noProof/>
        </w:rPr>
        <w:t>[5]</w:t>
      </w:r>
      <w:r w:rsidRPr="002D7497">
        <w:rPr>
          <w:rFonts w:ascii="Times New Roman" w:hAnsi="Times New Roman" w:cs="Times New Roman"/>
          <w:noProof/>
        </w:rPr>
        <w:tab/>
        <w:t xml:space="preserve">Bwarie, J.L. (2011). </w:t>
      </w:r>
      <w:r w:rsidRPr="002D7497">
        <w:rPr>
          <w:rFonts w:ascii="Times New Roman" w:hAnsi="Times New Roman" w:cs="Times New Roman"/>
          <w:i/>
          <w:noProof/>
        </w:rPr>
        <w:t>About Joseph Leo Bwarie</w:t>
      </w:r>
      <w:r w:rsidRPr="002D7497">
        <w:rPr>
          <w:rFonts w:ascii="Times New Roman" w:hAnsi="Times New Roman" w:cs="Times New Roman"/>
          <w:noProof/>
        </w:rPr>
        <w:t xml:space="preserve">. josephleobwarie.com/bio </w:t>
      </w:r>
      <w:r w:rsidRPr="002D7497">
        <w:rPr>
          <w:rFonts w:ascii="Times New Roman" w:hAnsi="Times New Roman" w:cs="Times New Roman"/>
          <w:i/>
          <w:noProof/>
        </w:rPr>
        <w:t xml:space="preserve">accessed </w:t>
      </w:r>
      <w:r w:rsidRPr="002D7497">
        <w:rPr>
          <w:rFonts w:ascii="Times New Roman" w:hAnsi="Times New Roman" w:cs="Times New Roman"/>
          <w:noProof/>
        </w:rPr>
        <w:t>11/14/2011.</w:t>
      </w:r>
      <w:bookmarkEnd w:id="4"/>
    </w:p>
    <w:p w14:paraId="28A49AC3" w14:textId="77777777" w:rsidR="002D7497" w:rsidRPr="002D7497" w:rsidRDefault="002D7497" w:rsidP="002D7497">
      <w:pPr>
        <w:ind w:left="420" w:hanging="420"/>
        <w:rPr>
          <w:rFonts w:ascii="Times New Roman" w:hAnsi="Times New Roman" w:cs="Times New Roman"/>
          <w:noProof/>
        </w:rPr>
      </w:pPr>
      <w:bookmarkStart w:id="5" w:name="_ENREF_6"/>
      <w:r w:rsidRPr="002D7497">
        <w:rPr>
          <w:rFonts w:ascii="Times New Roman" w:hAnsi="Times New Roman" w:cs="Times New Roman"/>
          <w:noProof/>
        </w:rPr>
        <w:t>[6]</w:t>
      </w:r>
      <w:r w:rsidRPr="002D7497">
        <w:rPr>
          <w:rFonts w:ascii="Times New Roman" w:hAnsi="Times New Roman" w:cs="Times New Roman"/>
          <w:noProof/>
        </w:rPr>
        <w:tab/>
        <w:t xml:space="preserve">Engaging Computing Group (2012). </w:t>
      </w:r>
      <w:r w:rsidRPr="002D7497">
        <w:rPr>
          <w:rFonts w:ascii="Times New Roman" w:hAnsi="Times New Roman" w:cs="Times New Roman"/>
          <w:i/>
          <w:noProof/>
        </w:rPr>
        <w:t>IchiBoard</w:t>
      </w:r>
      <w:r w:rsidRPr="002D7497">
        <w:rPr>
          <w:rFonts w:ascii="Times New Roman" w:hAnsi="Times New Roman" w:cs="Times New Roman"/>
          <w:noProof/>
        </w:rPr>
        <w:t xml:space="preserve">. http://www.cs.uml.edu/ecg/index.php/IchiBoard/IchiBoard </w:t>
      </w:r>
      <w:r w:rsidRPr="002D7497">
        <w:rPr>
          <w:rFonts w:ascii="Times New Roman" w:hAnsi="Times New Roman" w:cs="Times New Roman"/>
          <w:i/>
          <w:noProof/>
        </w:rPr>
        <w:t xml:space="preserve">accessed </w:t>
      </w:r>
      <w:r w:rsidRPr="002D7497">
        <w:rPr>
          <w:rFonts w:ascii="Times New Roman" w:hAnsi="Times New Roman" w:cs="Times New Roman"/>
          <w:noProof/>
        </w:rPr>
        <w:t>Jan. 11, 2012.</w:t>
      </w:r>
      <w:bookmarkEnd w:id="5"/>
    </w:p>
    <w:p w14:paraId="6937D147" w14:textId="77777777" w:rsidR="002D7497" w:rsidRPr="002D7497" w:rsidRDefault="002D7497" w:rsidP="002D7497">
      <w:pPr>
        <w:ind w:left="420" w:hanging="420"/>
        <w:rPr>
          <w:rFonts w:ascii="Times New Roman" w:hAnsi="Times New Roman" w:cs="Times New Roman"/>
          <w:noProof/>
        </w:rPr>
      </w:pPr>
      <w:bookmarkStart w:id="6" w:name="_ENREF_7"/>
      <w:r w:rsidRPr="002D7497">
        <w:rPr>
          <w:rFonts w:ascii="Times New Roman" w:hAnsi="Times New Roman" w:cs="Times New Roman"/>
          <w:noProof/>
        </w:rPr>
        <w:t>[7]</w:t>
      </w:r>
      <w:r w:rsidRPr="002D7497">
        <w:rPr>
          <w:rFonts w:ascii="Times New Roman" w:hAnsi="Times New Roman" w:cs="Times New Roman"/>
          <w:noProof/>
        </w:rPr>
        <w:tab/>
        <w:t xml:space="preserve">Franklin, J. (2011). </w:t>
      </w:r>
      <w:r w:rsidRPr="002D7497">
        <w:rPr>
          <w:rFonts w:ascii="Times New Roman" w:hAnsi="Times New Roman" w:cs="Times New Roman"/>
          <w:i/>
          <w:noProof/>
        </w:rPr>
        <w:t>Resume</w:t>
      </w:r>
      <w:r w:rsidRPr="002D7497">
        <w:rPr>
          <w:rFonts w:ascii="Times New Roman" w:hAnsi="Times New Roman" w:cs="Times New Roman"/>
          <w:noProof/>
        </w:rPr>
        <w:t xml:space="preserve">. www.joshfranklin.net/JoshFranklin.net/Resume.html </w:t>
      </w:r>
      <w:r w:rsidRPr="002D7497">
        <w:rPr>
          <w:rFonts w:ascii="Times New Roman" w:hAnsi="Times New Roman" w:cs="Times New Roman"/>
          <w:i/>
          <w:noProof/>
        </w:rPr>
        <w:t xml:space="preserve">accessed </w:t>
      </w:r>
      <w:r w:rsidRPr="002D7497">
        <w:rPr>
          <w:rFonts w:ascii="Times New Roman" w:hAnsi="Times New Roman" w:cs="Times New Roman"/>
          <w:noProof/>
        </w:rPr>
        <w:t>11/14/2011.</w:t>
      </w:r>
      <w:bookmarkEnd w:id="6"/>
    </w:p>
    <w:p w14:paraId="35B3DCF7" w14:textId="77777777" w:rsidR="002D7497" w:rsidRPr="002D7497" w:rsidRDefault="002D7497" w:rsidP="002D7497">
      <w:pPr>
        <w:ind w:left="420" w:hanging="420"/>
        <w:rPr>
          <w:rFonts w:ascii="Times New Roman" w:hAnsi="Times New Roman" w:cs="Times New Roman"/>
          <w:noProof/>
        </w:rPr>
      </w:pPr>
      <w:bookmarkStart w:id="7" w:name="_ENREF_8"/>
      <w:r w:rsidRPr="002D7497">
        <w:rPr>
          <w:rFonts w:ascii="Times New Roman" w:hAnsi="Times New Roman" w:cs="Times New Roman"/>
          <w:noProof/>
        </w:rPr>
        <w:t>[8]</w:t>
      </w:r>
      <w:r w:rsidRPr="002D7497">
        <w:rPr>
          <w:rFonts w:ascii="Times New Roman" w:hAnsi="Times New Roman" w:cs="Times New Roman"/>
          <w:noProof/>
        </w:rPr>
        <w:tab/>
        <w:t xml:space="preserve">Georgia Tech School of Music (2011). </w:t>
      </w:r>
      <w:r w:rsidRPr="002D7497">
        <w:rPr>
          <w:rFonts w:ascii="Times New Roman" w:hAnsi="Times New Roman" w:cs="Times New Roman"/>
          <w:i/>
          <w:noProof/>
        </w:rPr>
        <w:t>Prospective Graduate Students</w:t>
      </w:r>
      <w:r w:rsidRPr="002D7497">
        <w:rPr>
          <w:rFonts w:ascii="Times New Roman" w:hAnsi="Times New Roman" w:cs="Times New Roman"/>
          <w:noProof/>
        </w:rPr>
        <w:t xml:space="preserve">. www.music.gatech.edu/ prospective_students/graduate </w:t>
      </w:r>
      <w:r w:rsidRPr="002D7497">
        <w:rPr>
          <w:rFonts w:ascii="Times New Roman" w:hAnsi="Times New Roman" w:cs="Times New Roman"/>
          <w:i/>
          <w:noProof/>
        </w:rPr>
        <w:t xml:space="preserve">accessed </w:t>
      </w:r>
      <w:r w:rsidRPr="002D7497">
        <w:rPr>
          <w:rFonts w:ascii="Times New Roman" w:hAnsi="Times New Roman" w:cs="Times New Roman"/>
          <w:noProof/>
        </w:rPr>
        <w:t>11/14/2011.</w:t>
      </w:r>
      <w:bookmarkEnd w:id="7"/>
    </w:p>
    <w:p w14:paraId="79DD0147" w14:textId="77777777" w:rsidR="002D7497" w:rsidRPr="002D7497" w:rsidRDefault="002D7497" w:rsidP="002D7497">
      <w:pPr>
        <w:ind w:left="420" w:hanging="420"/>
        <w:rPr>
          <w:rFonts w:ascii="Times New Roman" w:hAnsi="Times New Roman" w:cs="Times New Roman"/>
          <w:noProof/>
        </w:rPr>
      </w:pPr>
      <w:bookmarkStart w:id="8" w:name="_ENREF_9"/>
      <w:r w:rsidRPr="002D7497">
        <w:rPr>
          <w:rFonts w:ascii="Times New Roman" w:hAnsi="Times New Roman" w:cs="Times New Roman"/>
          <w:noProof/>
        </w:rPr>
        <w:t>[9]</w:t>
      </w:r>
      <w:r w:rsidRPr="002D7497">
        <w:rPr>
          <w:rFonts w:ascii="Times New Roman" w:hAnsi="Times New Roman" w:cs="Times New Roman"/>
          <w:noProof/>
        </w:rPr>
        <w:tab/>
        <w:t xml:space="preserve">Gouveia, S. (2011). </w:t>
      </w:r>
      <w:r w:rsidRPr="002D7497">
        <w:rPr>
          <w:rFonts w:ascii="Times New Roman" w:hAnsi="Times New Roman" w:cs="Times New Roman"/>
          <w:i/>
          <w:noProof/>
        </w:rPr>
        <w:t>RE: Looking for information on your training</w:t>
      </w:r>
      <w:r w:rsidRPr="002D7497">
        <w:rPr>
          <w:rFonts w:ascii="Times New Roman" w:hAnsi="Times New Roman" w:cs="Times New Roman"/>
          <w:noProof/>
        </w:rPr>
        <w:t>. Personal correspondence, 12/12/2011.</w:t>
      </w:r>
      <w:bookmarkEnd w:id="8"/>
    </w:p>
    <w:p w14:paraId="7A073B74" w14:textId="77777777" w:rsidR="002D7497" w:rsidRPr="002D7497" w:rsidRDefault="002D7497" w:rsidP="002D7497">
      <w:pPr>
        <w:ind w:left="420" w:hanging="420"/>
        <w:rPr>
          <w:rFonts w:ascii="Times New Roman" w:hAnsi="Times New Roman" w:cs="Times New Roman"/>
          <w:noProof/>
        </w:rPr>
      </w:pPr>
      <w:bookmarkStart w:id="9" w:name="_ENREF_10"/>
      <w:r w:rsidRPr="002D7497">
        <w:rPr>
          <w:rFonts w:ascii="Times New Roman" w:hAnsi="Times New Roman" w:cs="Times New Roman"/>
          <w:noProof/>
        </w:rPr>
        <w:t>[10]</w:t>
      </w:r>
      <w:r w:rsidRPr="002D7497">
        <w:rPr>
          <w:rFonts w:ascii="Times New Roman" w:hAnsi="Times New Roman" w:cs="Times New Roman"/>
          <w:noProof/>
        </w:rPr>
        <w:tab/>
        <w:t xml:space="preserve">McCartney, J. (2011). </w:t>
      </w:r>
      <w:r w:rsidRPr="002D7497">
        <w:rPr>
          <w:rFonts w:ascii="Times New Roman" w:hAnsi="Times New Roman" w:cs="Times New Roman"/>
          <w:i/>
          <w:noProof/>
        </w:rPr>
        <w:t>SuperCollider</w:t>
      </w:r>
      <w:r w:rsidRPr="002D7497">
        <w:rPr>
          <w:rFonts w:ascii="Times New Roman" w:hAnsi="Times New Roman" w:cs="Times New Roman"/>
          <w:noProof/>
        </w:rPr>
        <w:t xml:space="preserve">. supercollider.sourceforge.net </w:t>
      </w:r>
      <w:r w:rsidRPr="002D7497">
        <w:rPr>
          <w:rFonts w:ascii="Times New Roman" w:hAnsi="Times New Roman" w:cs="Times New Roman"/>
          <w:i/>
          <w:noProof/>
        </w:rPr>
        <w:t xml:space="preserve">accessed </w:t>
      </w:r>
      <w:r w:rsidRPr="002D7497">
        <w:rPr>
          <w:rFonts w:ascii="Times New Roman" w:hAnsi="Times New Roman" w:cs="Times New Roman"/>
          <w:noProof/>
        </w:rPr>
        <w:t>Dec. 23, 2011.</w:t>
      </w:r>
      <w:bookmarkEnd w:id="9"/>
    </w:p>
    <w:p w14:paraId="24841C5A" w14:textId="77777777" w:rsidR="002D7497" w:rsidRPr="002D7497" w:rsidRDefault="002D7497" w:rsidP="002D7497">
      <w:pPr>
        <w:ind w:left="420" w:hanging="420"/>
        <w:rPr>
          <w:rFonts w:ascii="Times New Roman" w:hAnsi="Times New Roman" w:cs="Times New Roman"/>
          <w:noProof/>
        </w:rPr>
      </w:pPr>
      <w:bookmarkStart w:id="10" w:name="_ENREF_11"/>
      <w:r w:rsidRPr="002D7497">
        <w:rPr>
          <w:rFonts w:ascii="Times New Roman" w:hAnsi="Times New Roman" w:cs="Times New Roman"/>
          <w:noProof/>
        </w:rPr>
        <w:t>[11]</w:t>
      </w:r>
      <w:r w:rsidRPr="002D7497">
        <w:rPr>
          <w:rFonts w:ascii="Times New Roman" w:hAnsi="Times New Roman" w:cs="Times New Roman"/>
          <w:noProof/>
        </w:rPr>
        <w:tab/>
        <w:t xml:space="preserve">Papert, S. (1980). </w:t>
      </w:r>
      <w:r w:rsidRPr="002D7497">
        <w:rPr>
          <w:rFonts w:ascii="Times New Roman" w:hAnsi="Times New Roman" w:cs="Times New Roman"/>
          <w:i/>
          <w:noProof/>
        </w:rPr>
        <w:t>Mindstorms: Children, Computers, and Powerful Ideas</w:t>
      </w:r>
      <w:r w:rsidRPr="002D7497">
        <w:rPr>
          <w:rFonts w:ascii="Times New Roman" w:hAnsi="Times New Roman" w:cs="Times New Roman"/>
          <w:noProof/>
        </w:rPr>
        <w:t>. New York: Basic Books.</w:t>
      </w:r>
      <w:bookmarkEnd w:id="10"/>
    </w:p>
    <w:p w14:paraId="4AAFDE70" w14:textId="77777777" w:rsidR="002D7497" w:rsidRPr="002D7497" w:rsidRDefault="002D7497" w:rsidP="002D7497">
      <w:pPr>
        <w:ind w:left="420" w:hanging="420"/>
        <w:rPr>
          <w:rFonts w:ascii="Times New Roman" w:hAnsi="Times New Roman" w:cs="Times New Roman"/>
          <w:noProof/>
        </w:rPr>
      </w:pPr>
      <w:bookmarkStart w:id="11" w:name="_ENREF_12"/>
      <w:r w:rsidRPr="002D7497">
        <w:rPr>
          <w:rFonts w:ascii="Times New Roman" w:hAnsi="Times New Roman" w:cs="Times New Roman"/>
          <w:noProof/>
        </w:rPr>
        <w:t>[12]</w:t>
      </w:r>
      <w:r w:rsidRPr="002D7497">
        <w:rPr>
          <w:rFonts w:ascii="Times New Roman" w:hAnsi="Times New Roman" w:cs="Times New Roman"/>
          <w:noProof/>
        </w:rPr>
        <w:tab/>
        <w:t xml:space="preserve">Papert, S. (1993). </w:t>
      </w:r>
      <w:r w:rsidRPr="002D7497">
        <w:rPr>
          <w:rFonts w:ascii="Times New Roman" w:hAnsi="Times New Roman" w:cs="Times New Roman"/>
          <w:i/>
          <w:noProof/>
        </w:rPr>
        <w:t>The Children's Machine: Rethinking School in the Age of the Computer</w:t>
      </w:r>
      <w:r w:rsidRPr="002D7497">
        <w:rPr>
          <w:rFonts w:ascii="Times New Roman" w:hAnsi="Times New Roman" w:cs="Times New Roman"/>
          <w:noProof/>
        </w:rPr>
        <w:t>. New York: Basic Books.</w:t>
      </w:r>
      <w:bookmarkEnd w:id="11"/>
    </w:p>
    <w:p w14:paraId="79A6E0CC" w14:textId="77777777" w:rsidR="002D7497" w:rsidRPr="002D7497" w:rsidRDefault="002D7497" w:rsidP="002D7497">
      <w:pPr>
        <w:ind w:left="420" w:hanging="420"/>
        <w:rPr>
          <w:rFonts w:ascii="Times New Roman" w:hAnsi="Times New Roman" w:cs="Times New Roman"/>
          <w:noProof/>
        </w:rPr>
      </w:pPr>
      <w:bookmarkStart w:id="12" w:name="_ENREF_13"/>
      <w:r w:rsidRPr="002D7497">
        <w:rPr>
          <w:rFonts w:ascii="Times New Roman" w:hAnsi="Times New Roman" w:cs="Times New Roman"/>
          <w:noProof/>
        </w:rPr>
        <w:t>[13]</w:t>
      </w:r>
      <w:r w:rsidRPr="002D7497">
        <w:rPr>
          <w:rFonts w:ascii="Times New Roman" w:hAnsi="Times New Roman" w:cs="Times New Roman"/>
          <w:noProof/>
        </w:rPr>
        <w:tab/>
        <w:t xml:space="preserve">Playful Invention Company (2012). </w:t>
      </w:r>
      <w:r w:rsidRPr="002D7497">
        <w:rPr>
          <w:rFonts w:ascii="Times New Roman" w:hAnsi="Times New Roman" w:cs="Times New Roman"/>
          <w:i/>
          <w:noProof/>
        </w:rPr>
        <w:t>PicoBoard - Sensor Board that works with MIT’s Scratch</w:t>
      </w:r>
      <w:r w:rsidRPr="002D7497">
        <w:rPr>
          <w:rFonts w:ascii="Times New Roman" w:hAnsi="Times New Roman" w:cs="Times New Roman"/>
          <w:noProof/>
        </w:rPr>
        <w:t xml:space="preserve">. http://www.picocricket.com/picoboard.html </w:t>
      </w:r>
      <w:r w:rsidRPr="002D7497">
        <w:rPr>
          <w:rFonts w:ascii="Times New Roman" w:hAnsi="Times New Roman" w:cs="Times New Roman"/>
          <w:i/>
          <w:noProof/>
        </w:rPr>
        <w:t xml:space="preserve">accessed </w:t>
      </w:r>
      <w:r w:rsidRPr="002D7497">
        <w:rPr>
          <w:rFonts w:ascii="Times New Roman" w:hAnsi="Times New Roman" w:cs="Times New Roman"/>
          <w:noProof/>
        </w:rPr>
        <w:t>Jan. 11, 2012.</w:t>
      </w:r>
      <w:bookmarkEnd w:id="12"/>
    </w:p>
    <w:p w14:paraId="18E7449D" w14:textId="77777777" w:rsidR="002D7497" w:rsidRPr="002D7497" w:rsidRDefault="002D7497" w:rsidP="002D7497">
      <w:pPr>
        <w:ind w:left="420" w:hanging="420"/>
        <w:rPr>
          <w:rFonts w:ascii="Times New Roman" w:hAnsi="Times New Roman" w:cs="Times New Roman"/>
          <w:noProof/>
        </w:rPr>
      </w:pPr>
      <w:bookmarkStart w:id="13" w:name="_ENREF_14"/>
      <w:r w:rsidRPr="002D7497">
        <w:rPr>
          <w:rFonts w:ascii="Times New Roman" w:hAnsi="Times New Roman" w:cs="Times New Roman"/>
          <w:noProof/>
        </w:rPr>
        <w:t>[14]</w:t>
      </w:r>
      <w:r w:rsidRPr="002D7497">
        <w:rPr>
          <w:rFonts w:ascii="Times New Roman" w:hAnsi="Times New Roman" w:cs="Times New Roman"/>
          <w:noProof/>
        </w:rPr>
        <w:tab/>
        <w:t xml:space="preserve">Princeton University (2011). </w:t>
      </w:r>
      <w:r w:rsidRPr="002D7497">
        <w:rPr>
          <w:rFonts w:ascii="Times New Roman" w:hAnsi="Times New Roman" w:cs="Times New Roman"/>
          <w:i/>
          <w:noProof/>
        </w:rPr>
        <w:t>Daniel Trueman, Lewis Center for the Arts</w:t>
      </w:r>
      <w:r w:rsidRPr="002D7497">
        <w:rPr>
          <w:rFonts w:ascii="Times New Roman" w:hAnsi="Times New Roman" w:cs="Times New Roman"/>
          <w:noProof/>
        </w:rPr>
        <w:t xml:space="preserve">. www.princeton.edu/arts/ arts_at_princeton/music/professor_bios/trueman/index.xml </w:t>
      </w:r>
      <w:r w:rsidRPr="002D7497">
        <w:rPr>
          <w:rFonts w:ascii="Times New Roman" w:hAnsi="Times New Roman" w:cs="Times New Roman"/>
          <w:i/>
          <w:noProof/>
        </w:rPr>
        <w:t xml:space="preserve">accessed </w:t>
      </w:r>
      <w:r w:rsidRPr="002D7497">
        <w:rPr>
          <w:rFonts w:ascii="Times New Roman" w:hAnsi="Times New Roman" w:cs="Times New Roman"/>
          <w:noProof/>
        </w:rPr>
        <w:t>11/19/2011.</w:t>
      </w:r>
      <w:bookmarkEnd w:id="13"/>
    </w:p>
    <w:p w14:paraId="52FFA702" w14:textId="77777777" w:rsidR="002D7497" w:rsidRPr="002D7497" w:rsidRDefault="002D7497" w:rsidP="002D7497">
      <w:pPr>
        <w:ind w:left="420" w:hanging="420"/>
        <w:rPr>
          <w:rFonts w:ascii="Times New Roman" w:hAnsi="Times New Roman" w:cs="Times New Roman"/>
          <w:noProof/>
        </w:rPr>
      </w:pPr>
      <w:bookmarkStart w:id="14" w:name="_ENREF_15"/>
      <w:r w:rsidRPr="002D7497">
        <w:rPr>
          <w:rFonts w:ascii="Times New Roman" w:hAnsi="Times New Roman" w:cs="Times New Roman"/>
          <w:noProof/>
        </w:rPr>
        <w:t>[15]</w:t>
      </w:r>
      <w:r w:rsidRPr="002D7497">
        <w:rPr>
          <w:rFonts w:ascii="Times New Roman" w:hAnsi="Times New Roman" w:cs="Times New Roman"/>
          <w:noProof/>
        </w:rPr>
        <w:tab/>
        <w:t xml:space="preserve">Resnick, M. (2007). </w:t>
      </w:r>
      <w:r w:rsidRPr="002D7497">
        <w:rPr>
          <w:rFonts w:ascii="Times New Roman" w:hAnsi="Times New Roman" w:cs="Times New Roman"/>
          <w:i/>
          <w:noProof/>
        </w:rPr>
        <w:t>All I really need to know (about creative thinking) I learned (by studying how children learn) in kindergarten</w:t>
      </w:r>
      <w:r w:rsidRPr="002D7497">
        <w:rPr>
          <w:rFonts w:ascii="Times New Roman" w:hAnsi="Times New Roman" w:cs="Times New Roman"/>
          <w:noProof/>
        </w:rPr>
        <w:t xml:space="preserve">. Proceedings of the 6th ACM SIGCHI conference on Creativity &amp; </w:t>
      </w:r>
      <w:bookmarkStart w:id="15" w:name="_GoBack"/>
      <w:bookmarkEnd w:id="15"/>
      <w:r w:rsidRPr="002D7497">
        <w:rPr>
          <w:rFonts w:ascii="Times New Roman" w:hAnsi="Times New Roman" w:cs="Times New Roman"/>
          <w:noProof/>
        </w:rPr>
        <w:t>Cognition, pp. 1-6. Washington, DC, USA: ACM.</w:t>
      </w:r>
      <w:bookmarkEnd w:id="14"/>
    </w:p>
    <w:p w14:paraId="35316714" w14:textId="77777777" w:rsidR="002D7497" w:rsidRPr="002D7497" w:rsidRDefault="002D7497" w:rsidP="002D7497">
      <w:pPr>
        <w:ind w:left="420" w:hanging="420"/>
        <w:rPr>
          <w:rFonts w:ascii="Times New Roman" w:hAnsi="Times New Roman" w:cs="Times New Roman"/>
          <w:noProof/>
        </w:rPr>
      </w:pPr>
      <w:bookmarkStart w:id="16" w:name="_ENREF_16"/>
      <w:r w:rsidRPr="002D7497">
        <w:rPr>
          <w:rFonts w:ascii="Times New Roman" w:hAnsi="Times New Roman" w:cs="Times New Roman"/>
          <w:noProof/>
        </w:rPr>
        <w:t>[16]</w:t>
      </w:r>
      <w:r w:rsidRPr="002D7497">
        <w:rPr>
          <w:rFonts w:ascii="Times New Roman" w:hAnsi="Times New Roman" w:cs="Times New Roman"/>
          <w:noProof/>
        </w:rPr>
        <w:tab/>
        <w:t xml:space="preserve">Resnick, M., Maloney, J., Monroyhernández, A., Rusk, N., Eastmond, E., Brennan, K., Millner, A., Rosenbaum, E., Silver, J., Silverman, B., &amp; Kafai, Y. (2009). </w:t>
      </w:r>
      <w:r w:rsidRPr="002D7497">
        <w:rPr>
          <w:rFonts w:ascii="Times New Roman" w:hAnsi="Times New Roman" w:cs="Times New Roman"/>
          <w:i/>
          <w:noProof/>
        </w:rPr>
        <w:t>Scratch Programming for All.</w:t>
      </w:r>
      <w:r w:rsidRPr="002D7497">
        <w:rPr>
          <w:rFonts w:ascii="Times New Roman" w:hAnsi="Times New Roman" w:cs="Times New Roman"/>
          <w:noProof/>
        </w:rPr>
        <w:t xml:space="preserve"> Comm. of the ACM </w:t>
      </w:r>
      <w:r w:rsidRPr="002D7497">
        <w:rPr>
          <w:rFonts w:ascii="Times New Roman" w:hAnsi="Times New Roman" w:cs="Times New Roman"/>
          <w:b/>
          <w:noProof/>
        </w:rPr>
        <w:t>52</w:t>
      </w:r>
      <w:r w:rsidRPr="002D7497">
        <w:rPr>
          <w:rFonts w:ascii="Times New Roman" w:hAnsi="Times New Roman" w:cs="Times New Roman"/>
          <w:noProof/>
        </w:rPr>
        <w:t>(11):60-67.</w:t>
      </w:r>
      <w:bookmarkEnd w:id="16"/>
    </w:p>
    <w:p w14:paraId="5D87AC61" w14:textId="77777777" w:rsidR="002D7497" w:rsidRPr="002D7497" w:rsidRDefault="002D7497" w:rsidP="002D7497">
      <w:pPr>
        <w:ind w:left="420" w:hanging="420"/>
        <w:rPr>
          <w:rFonts w:ascii="Times New Roman" w:hAnsi="Times New Roman" w:cs="Times New Roman"/>
          <w:noProof/>
        </w:rPr>
      </w:pPr>
      <w:bookmarkStart w:id="17" w:name="_ENREF_17"/>
      <w:r w:rsidRPr="002D7497">
        <w:rPr>
          <w:rFonts w:ascii="Times New Roman" w:hAnsi="Times New Roman" w:cs="Times New Roman"/>
          <w:noProof/>
        </w:rPr>
        <w:t>[17]</w:t>
      </w:r>
      <w:r w:rsidRPr="002D7497">
        <w:rPr>
          <w:rFonts w:ascii="Times New Roman" w:hAnsi="Times New Roman" w:cs="Times New Roman"/>
          <w:noProof/>
        </w:rPr>
        <w:tab/>
        <w:t xml:space="preserve">Smallwood, S., Truman, D., Cook, P.R., &amp; Wang, G. (2008). </w:t>
      </w:r>
      <w:r w:rsidRPr="002D7497">
        <w:rPr>
          <w:rFonts w:ascii="Times New Roman" w:hAnsi="Times New Roman" w:cs="Times New Roman"/>
          <w:i/>
          <w:noProof/>
        </w:rPr>
        <w:t>Composing for Laptop Orchestra.</w:t>
      </w:r>
      <w:r w:rsidRPr="002D7497">
        <w:rPr>
          <w:rFonts w:ascii="Times New Roman" w:hAnsi="Times New Roman" w:cs="Times New Roman"/>
          <w:noProof/>
        </w:rPr>
        <w:t xml:space="preserve"> Computer Music Journal </w:t>
      </w:r>
      <w:r w:rsidRPr="002D7497">
        <w:rPr>
          <w:rFonts w:ascii="Times New Roman" w:hAnsi="Times New Roman" w:cs="Times New Roman"/>
          <w:b/>
          <w:noProof/>
        </w:rPr>
        <w:t>32</w:t>
      </w:r>
      <w:r w:rsidRPr="002D7497">
        <w:rPr>
          <w:rFonts w:ascii="Times New Roman" w:hAnsi="Times New Roman" w:cs="Times New Roman"/>
          <w:noProof/>
        </w:rPr>
        <w:t>(1):9-25.</w:t>
      </w:r>
      <w:bookmarkEnd w:id="17"/>
    </w:p>
    <w:p w14:paraId="772FC8FD" w14:textId="77777777" w:rsidR="002D7497" w:rsidRPr="002D7497" w:rsidRDefault="002D7497" w:rsidP="002D7497">
      <w:pPr>
        <w:ind w:left="420" w:hanging="420"/>
        <w:rPr>
          <w:rFonts w:ascii="Times New Roman" w:hAnsi="Times New Roman" w:cs="Times New Roman"/>
          <w:noProof/>
        </w:rPr>
      </w:pPr>
      <w:bookmarkStart w:id="18" w:name="_ENREF_18"/>
      <w:r w:rsidRPr="002D7497">
        <w:rPr>
          <w:rFonts w:ascii="Times New Roman" w:hAnsi="Times New Roman" w:cs="Times New Roman"/>
          <w:noProof/>
        </w:rPr>
        <w:t>[18]</w:t>
      </w:r>
      <w:r w:rsidRPr="002D7497">
        <w:rPr>
          <w:rFonts w:ascii="Times New Roman" w:hAnsi="Times New Roman" w:cs="Times New Roman"/>
          <w:noProof/>
        </w:rPr>
        <w:tab/>
        <w:t xml:space="preserve">Truman, D., Cook, P., Fiebrink, R., &amp; Snyder, J. (2011). </w:t>
      </w:r>
      <w:r w:rsidRPr="002D7497">
        <w:rPr>
          <w:rFonts w:ascii="Times New Roman" w:hAnsi="Times New Roman" w:cs="Times New Roman"/>
          <w:i/>
          <w:noProof/>
        </w:rPr>
        <w:t>PLOrk: Princeton Laptop Orchestra</w:t>
      </w:r>
      <w:r w:rsidRPr="002D7497">
        <w:rPr>
          <w:rFonts w:ascii="Times New Roman" w:hAnsi="Times New Roman" w:cs="Times New Roman"/>
          <w:noProof/>
        </w:rPr>
        <w:t xml:space="preserve">. plork.cs.princeton.edu/ </w:t>
      </w:r>
      <w:r w:rsidRPr="002D7497">
        <w:rPr>
          <w:rFonts w:ascii="Times New Roman" w:hAnsi="Times New Roman" w:cs="Times New Roman"/>
          <w:i/>
          <w:noProof/>
        </w:rPr>
        <w:t xml:space="preserve">accessed </w:t>
      </w:r>
      <w:r w:rsidRPr="002D7497">
        <w:rPr>
          <w:rFonts w:ascii="Times New Roman" w:hAnsi="Times New Roman" w:cs="Times New Roman"/>
          <w:noProof/>
        </w:rPr>
        <w:t>11/19/2011.</w:t>
      </w:r>
      <w:bookmarkEnd w:id="18"/>
    </w:p>
    <w:p w14:paraId="3A42E274" w14:textId="77777777" w:rsidR="002D7497" w:rsidRPr="002D7497" w:rsidRDefault="002D7497" w:rsidP="002D7497">
      <w:pPr>
        <w:ind w:left="420" w:hanging="420"/>
        <w:rPr>
          <w:rFonts w:ascii="Times New Roman" w:hAnsi="Times New Roman" w:cs="Times New Roman"/>
          <w:noProof/>
        </w:rPr>
      </w:pPr>
      <w:bookmarkStart w:id="19" w:name="_ENREF_19"/>
      <w:r w:rsidRPr="002D7497">
        <w:rPr>
          <w:rFonts w:ascii="Times New Roman" w:hAnsi="Times New Roman" w:cs="Times New Roman"/>
          <w:noProof/>
        </w:rPr>
        <w:t>[19]</w:t>
      </w:r>
      <w:r w:rsidRPr="002D7497">
        <w:rPr>
          <w:rFonts w:ascii="Times New Roman" w:hAnsi="Times New Roman" w:cs="Times New Roman"/>
          <w:noProof/>
        </w:rPr>
        <w:tab/>
        <w:t xml:space="preserve">Truman, D. (2011, as quoted by Jacqui Cheng). </w:t>
      </w:r>
      <w:r w:rsidRPr="002D7497">
        <w:rPr>
          <w:rFonts w:ascii="Times New Roman" w:hAnsi="Times New Roman" w:cs="Times New Roman"/>
          <w:i/>
          <w:noProof/>
        </w:rPr>
        <w:t>Musicians, Tune Your Keyboards: Playing in a Laptop Orchestra</w:t>
      </w:r>
      <w:r w:rsidRPr="002D7497">
        <w:rPr>
          <w:rFonts w:ascii="Times New Roman" w:hAnsi="Times New Roman" w:cs="Times New Roman"/>
          <w:noProof/>
        </w:rPr>
        <w:t xml:space="preserve">. arstechnica.com/gadgets/news/2011/07/laptop-orchestras-what-are-they-and-where-did-they-come-from.ars </w:t>
      </w:r>
      <w:r w:rsidRPr="002D7497">
        <w:rPr>
          <w:rFonts w:ascii="Times New Roman" w:hAnsi="Times New Roman" w:cs="Times New Roman"/>
          <w:i/>
          <w:noProof/>
        </w:rPr>
        <w:t xml:space="preserve">accessed </w:t>
      </w:r>
      <w:r w:rsidRPr="002D7497">
        <w:rPr>
          <w:rFonts w:ascii="Times New Roman" w:hAnsi="Times New Roman" w:cs="Times New Roman"/>
          <w:noProof/>
        </w:rPr>
        <w:t>11/14/2011.</w:t>
      </w:r>
      <w:bookmarkEnd w:id="19"/>
    </w:p>
    <w:p w14:paraId="2CD20C70" w14:textId="77777777" w:rsidR="002D7497" w:rsidRPr="002D7497" w:rsidRDefault="002D7497" w:rsidP="002D7497">
      <w:pPr>
        <w:ind w:left="420" w:hanging="420"/>
        <w:rPr>
          <w:rFonts w:ascii="Times New Roman" w:hAnsi="Times New Roman" w:cs="Times New Roman"/>
          <w:noProof/>
        </w:rPr>
      </w:pPr>
      <w:bookmarkStart w:id="20" w:name="_ENREF_20"/>
      <w:r w:rsidRPr="002D7497">
        <w:rPr>
          <w:rFonts w:ascii="Times New Roman" w:hAnsi="Times New Roman" w:cs="Times New Roman"/>
          <w:noProof/>
        </w:rPr>
        <w:t>[20]</w:t>
      </w:r>
      <w:r w:rsidRPr="002D7497">
        <w:rPr>
          <w:rFonts w:ascii="Times New Roman" w:hAnsi="Times New Roman" w:cs="Times New Roman"/>
          <w:noProof/>
        </w:rPr>
        <w:tab/>
        <w:t xml:space="preserve">Wilson, S., Cottle, D., &amp; Collins, N., eds. (2011). </w:t>
      </w:r>
      <w:r w:rsidRPr="002D7497">
        <w:rPr>
          <w:rFonts w:ascii="Times New Roman" w:hAnsi="Times New Roman" w:cs="Times New Roman"/>
          <w:i/>
          <w:noProof/>
        </w:rPr>
        <w:t>The SuperCollider Book</w:t>
      </w:r>
      <w:r w:rsidRPr="002D7497">
        <w:rPr>
          <w:rFonts w:ascii="Times New Roman" w:hAnsi="Times New Roman" w:cs="Times New Roman"/>
          <w:noProof/>
        </w:rPr>
        <w:t>. MIT Press: Cambridge, MA.</w:t>
      </w:r>
      <w:bookmarkEnd w:id="20"/>
    </w:p>
    <w:p w14:paraId="2D57BE86" w14:textId="32F6456C" w:rsidR="002D7497" w:rsidRDefault="002D7497" w:rsidP="002D7497">
      <w:pPr>
        <w:rPr>
          <w:rFonts w:ascii="Times New Roman" w:hAnsi="Times New Roman" w:cs="Times New Roman"/>
          <w:noProof/>
        </w:rPr>
      </w:pPr>
    </w:p>
    <w:p w14:paraId="2B2045BF" w14:textId="0C08F27C" w:rsidR="004758C7" w:rsidRPr="009D2DD4" w:rsidRDefault="00AF1786">
      <w:pPr>
        <w:spacing w:after="280" w:afterAutospacing="1"/>
        <w:rPr>
          <w:rFonts w:ascii="Times New Roman" w:hAnsi="Times New Roman"/>
          <w:sz w:val="24"/>
        </w:rPr>
      </w:pPr>
      <w:r w:rsidRPr="009D2DD4">
        <w:rPr>
          <w:rFonts w:ascii="Times New Roman" w:hAnsi="Times New Roman"/>
          <w:sz w:val="24"/>
        </w:rPr>
        <w:fldChar w:fldCharType="end"/>
      </w:r>
    </w:p>
    <w:sectPr w:rsidR="004758C7" w:rsidRPr="009D2DD4" w:rsidSect="004B36C5">
      <w:headerReference w:type="default" r:id="rId61"/>
      <w:footerReference w:type="default" r:id="rId62"/>
      <w:pgSz w:w="12240" w:h="15840" w:code="1"/>
      <w:pgMar w:top="1440" w:right="1440" w:bottom="1440" w:left="2160" w:header="1200" w:footer="120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B8E03C" w14:textId="77777777" w:rsidR="00DD06EA" w:rsidRDefault="00DD06EA" w:rsidP="00170DA8">
      <w:r>
        <w:separator/>
      </w:r>
    </w:p>
    <w:p w14:paraId="347F1D0A" w14:textId="77777777" w:rsidR="00DD06EA" w:rsidRDefault="00DD06EA"/>
  </w:endnote>
  <w:endnote w:type="continuationSeparator" w:id="0">
    <w:p w14:paraId="3FC2BBAB" w14:textId="77777777" w:rsidR="00DD06EA" w:rsidRDefault="00DD06EA" w:rsidP="00170DA8">
      <w:r>
        <w:continuationSeparator/>
      </w:r>
    </w:p>
    <w:p w14:paraId="2CA671CE" w14:textId="77777777" w:rsidR="00DD06EA" w:rsidRDefault="00DD06E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Sans Typewriter">
    <w:panose1 w:val="020B0602040502020304"/>
    <w:charset w:val="00"/>
    <w:family w:val="modern"/>
    <w:pitch w:val="fixed"/>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61A9A9" w14:textId="77777777" w:rsidR="0001795D" w:rsidRPr="00170DA8" w:rsidRDefault="0001795D" w:rsidP="00A33418">
    <w:pPr>
      <w:pStyle w:val="Footer"/>
      <w:pBdr>
        <w:top w:val="single" w:sz="4" w:space="1" w:color="365F91"/>
      </w:pBdr>
      <w:tabs>
        <w:tab w:val="clear" w:pos="4680"/>
        <w:tab w:val="clear" w:pos="9360"/>
        <w:tab w:val="right" w:pos="8640"/>
      </w:tabs>
      <w:spacing w:before="480"/>
      <w:rPr>
        <w:rFonts w:ascii="Arial" w:hAnsi="Arial" w:cs="Arial"/>
        <w:color w:val="365F91"/>
      </w:rPr>
    </w:pPr>
    <w:r>
      <w:rPr>
        <w:rFonts w:ascii="Arial" w:hAnsi="Arial" w:cs="Arial"/>
        <w:color w:val="365F91"/>
      </w:rPr>
      <w:t xml:space="preserve">Chapter </w:t>
    </w:r>
    <w:r>
      <w:rPr>
        <w:rFonts w:ascii="Arial" w:hAnsi="Arial" w:cs="Arial"/>
        <w:color w:val="365F91"/>
      </w:rPr>
      <w:fldChar w:fldCharType="begin"/>
    </w:r>
    <w:r>
      <w:rPr>
        <w:rFonts w:ascii="Arial" w:hAnsi="Arial" w:cs="Arial"/>
        <w:color w:val="365F91"/>
      </w:rPr>
      <w:instrText xml:space="preserve"> seq chapno \c </w:instrText>
    </w:r>
    <w:r>
      <w:rPr>
        <w:rFonts w:ascii="Arial" w:hAnsi="Arial" w:cs="Arial"/>
        <w:color w:val="365F91"/>
      </w:rPr>
      <w:fldChar w:fldCharType="separate"/>
    </w:r>
    <w:r w:rsidR="0094302E">
      <w:rPr>
        <w:rFonts w:ascii="Arial" w:hAnsi="Arial" w:cs="Arial"/>
        <w:noProof/>
        <w:color w:val="365F91"/>
      </w:rPr>
      <w:t>6</w:t>
    </w:r>
    <w:r>
      <w:rPr>
        <w:rFonts w:ascii="Arial" w:hAnsi="Arial" w:cs="Arial"/>
        <w:color w:val="365F91"/>
      </w:rPr>
      <w:fldChar w:fldCharType="end"/>
    </w:r>
    <w:r w:rsidRPr="00780DA1">
      <w:rPr>
        <w:rFonts w:ascii="Arial" w:hAnsi="Arial" w:cs="Arial"/>
        <w:color w:val="365F91"/>
      </w:rPr>
      <w:t xml:space="preserve">: </w:t>
    </w:r>
    <w:r>
      <w:rPr>
        <w:rFonts w:ascii="Arial" w:hAnsi="Arial" w:cs="Arial"/>
        <w:color w:val="365F91"/>
      </w:rPr>
      <w:t>Platforms and Tools</w:t>
    </w:r>
    <w:r>
      <w:rPr>
        <w:rFonts w:ascii="Arial" w:hAnsi="Arial" w:cs="Arial"/>
        <w:color w:val="365F91"/>
      </w:rPr>
      <w:tab/>
      <w:t xml:space="preserve">page </w:t>
    </w:r>
    <w:r>
      <w:rPr>
        <w:rFonts w:ascii="Arial" w:hAnsi="Arial" w:cs="Arial"/>
        <w:color w:val="365F91"/>
      </w:rPr>
      <w:fldChar w:fldCharType="begin"/>
    </w:r>
    <w:r>
      <w:rPr>
        <w:rFonts w:ascii="Arial" w:hAnsi="Arial" w:cs="Arial"/>
        <w:color w:val="365F91"/>
      </w:rPr>
      <w:instrText xml:space="preserve"> seq chapno \c </w:instrText>
    </w:r>
    <w:r>
      <w:rPr>
        <w:rFonts w:ascii="Arial" w:hAnsi="Arial" w:cs="Arial"/>
        <w:color w:val="365F91"/>
      </w:rPr>
      <w:fldChar w:fldCharType="separate"/>
    </w:r>
    <w:r w:rsidR="0094302E">
      <w:rPr>
        <w:rFonts w:ascii="Arial" w:hAnsi="Arial" w:cs="Arial"/>
        <w:noProof/>
        <w:color w:val="365F91"/>
      </w:rPr>
      <w:t>6</w:t>
    </w:r>
    <w:r>
      <w:rPr>
        <w:rFonts w:ascii="Arial" w:hAnsi="Arial" w:cs="Arial"/>
        <w:color w:val="365F91"/>
      </w:rPr>
      <w:fldChar w:fldCharType="end"/>
    </w:r>
    <w:r>
      <w:rPr>
        <w:rFonts w:ascii="Arial" w:hAnsi="Arial" w:cs="Arial"/>
        <w:color w:val="365F91"/>
      </w:rPr>
      <w:t>-</w:t>
    </w:r>
    <w:r>
      <w:rPr>
        <w:rFonts w:ascii="Arial" w:hAnsi="Arial" w:cs="Arial"/>
        <w:color w:val="365F91"/>
      </w:rPr>
      <w:fldChar w:fldCharType="begin"/>
    </w:r>
    <w:r>
      <w:rPr>
        <w:rFonts w:ascii="Arial" w:hAnsi="Arial" w:cs="Arial"/>
        <w:color w:val="365F91"/>
      </w:rPr>
      <w:instrText xml:space="preserve"> page </w:instrText>
    </w:r>
    <w:r>
      <w:rPr>
        <w:rFonts w:ascii="Arial" w:hAnsi="Arial" w:cs="Arial"/>
        <w:color w:val="365F91"/>
      </w:rPr>
      <w:fldChar w:fldCharType="separate"/>
    </w:r>
    <w:r w:rsidR="0094302E">
      <w:rPr>
        <w:rFonts w:ascii="Arial" w:hAnsi="Arial" w:cs="Arial"/>
        <w:noProof/>
        <w:color w:val="365F91"/>
      </w:rPr>
      <w:t>45</w:t>
    </w:r>
    <w:r>
      <w:rPr>
        <w:rFonts w:ascii="Arial" w:hAnsi="Arial" w:cs="Arial"/>
        <w:color w:val="365F9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B66DE6" w14:textId="77777777" w:rsidR="00DD06EA" w:rsidRDefault="00DD06EA" w:rsidP="00774728">
      <w:pPr>
        <w:spacing w:before="240"/>
      </w:pPr>
      <w:r>
        <w:separator/>
      </w:r>
    </w:p>
  </w:footnote>
  <w:footnote w:type="continuationSeparator" w:id="0">
    <w:p w14:paraId="1745DC93" w14:textId="77777777" w:rsidR="00DD06EA" w:rsidRDefault="00DD06EA" w:rsidP="00170DA8">
      <w:r>
        <w:continuationSeparator/>
      </w:r>
    </w:p>
    <w:p w14:paraId="6E2BC12D" w14:textId="77777777" w:rsidR="00DD06EA" w:rsidRDefault="00DD06EA"/>
  </w:footnote>
  <w:footnote w:id="1">
    <w:p w14:paraId="15523E4A" w14:textId="0D973A2C" w:rsidR="0001795D" w:rsidRDefault="0001795D">
      <w:pPr>
        <w:pStyle w:val="FootnoteText"/>
      </w:pPr>
      <w:r>
        <w:rPr>
          <w:rStyle w:val="FootnoteReference"/>
        </w:rPr>
        <w:footnoteRef/>
      </w:r>
      <w:r>
        <w:tab/>
      </w:r>
      <w:r w:rsidRPr="007306A5">
        <w:t xml:space="preserve">As of this writing, the price for a permanent license with unlimited upgrades was $59, </w:t>
      </w:r>
      <w:r w:rsidR="00A62ECB">
        <w:t>but of course you should check the website for current pricing.</w:t>
      </w:r>
    </w:p>
  </w:footnote>
  <w:footnote w:id="2">
    <w:p w14:paraId="66346157" w14:textId="77777777" w:rsidR="00320D17" w:rsidRDefault="00320D17" w:rsidP="00320D17">
      <w:pPr>
        <w:pStyle w:val="FootnoteText"/>
      </w:pPr>
      <w:r>
        <w:rPr>
          <w:rStyle w:val="FootnoteReference"/>
        </w:rPr>
        <w:footnoteRef/>
      </w:r>
      <w:r>
        <w:tab/>
        <w:t>This code was developed by Brendan Reilly, one of our undergraduate computer science research assistants.</w:t>
      </w:r>
    </w:p>
  </w:footnote>
  <w:footnote w:id="3">
    <w:p w14:paraId="1DF8D8F8" w14:textId="68D2722F" w:rsidR="0001795D" w:rsidRDefault="0001795D">
      <w:pPr>
        <w:pStyle w:val="FootnoteText"/>
      </w:pPr>
      <w:r>
        <w:rPr>
          <w:rStyle w:val="FootnoteReference"/>
        </w:rPr>
        <w:footnoteRef/>
      </w:r>
      <w:r>
        <w:tab/>
        <w:t xml:space="preserve">Ubuntu is </w:t>
      </w:r>
      <w:r w:rsidRPr="000A36FD">
        <w:t>a free, open-source operating system for PCs (</w:t>
      </w:r>
      <w:r w:rsidRPr="000A36FD">
        <w:rPr>
          <w:rFonts w:ascii="Verdana" w:hAnsi="Verdana"/>
          <w:sz w:val="16"/>
        </w:rPr>
        <w:t>www.ubuntu.com/download</w:t>
      </w:r>
      <w:r w:rsidRPr="000A36FD">
        <w:t xml:space="preserve">) that many of our </w:t>
      </w:r>
      <w:r>
        <w:t xml:space="preserve">CS </w:t>
      </w:r>
      <w:r w:rsidRPr="000A36FD">
        <w:t>students prefer</w:t>
      </w:r>
      <w:r>
        <w:t xml:space="preserve"> </w:t>
      </w:r>
      <w:r w:rsidRPr="000A36FD">
        <w:t>to Microsoft Windows due to its speed (particularly on small computers) and the abundance of free apps.</w:t>
      </w:r>
    </w:p>
  </w:footnote>
  <w:footnote w:id="4">
    <w:p w14:paraId="6EA87543" w14:textId="51A31B13" w:rsidR="0001795D" w:rsidRDefault="0001795D">
      <w:pPr>
        <w:pStyle w:val="FootnoteText"/>
      </w:pPr>
      <w:r>
        <w:rPr>
          <w:rStyle w:val="FootnoteReference"/>
        </w:rPr>
        <w:footnoteRef/>
      </w:r>
      <w:r>
        <w:tab/>
        <w:t>Real subroutines are planned for Scratch 2.0 and are already available in an “advanced offshoot” of Scratch called BYOB (for “Build Your Own Blocks,” which is also known as “Snap!”) developed by Jens M</w:t>
      </w:r>
      <w:r>
        <w:rPr>
          <w:rFonts w:cs="Times New Roman"/>
        </w:rPr>
        <w:t>ö</w:t>
      </w:r>
      <w:r>
        <w:t xml:space="preserve">nig and Brian Harvey at the University of California Berkeley.  See </w:t>
      </w:r>
      <w:r w:rsidRPr="00513B23">
        <w:rPr>
          <w:rFonts w:ascii="Verdana" w:hAnsi="Verdana"/>
          <w:sz w:val="16"/>
        </w:rPr>
        <w:t>byob.berkeley.edu</w:t>
      </w:r>
      <w:r>
        <w:t xml:space="preserve">.  </w:t>
      </w:r>
    </w:p>
  </w:footnote>
  <w:footnote w:id="5">
    <w:p w14:paraId="175B8337" w14:textId="7E11253E" w:rsidR="0001795D" w:rsidRDefault="0001795D">
      <w:pPr>
        <w:pStyle w:val="FootnoteText"/>
      </w:pPr>
      <w:r>
        <w:rPr>
          <w:rStyle w:val="FootnoteReference"/>
        </w:rPr>
        <w:footnoteRef/>
      </w:r>
      <w:r>
        <w:tab/>
        <w:t xml:space="preserve">“Looping constructs” are programming techniques that cause groups of statements to be repeated.  In Scratch, these are the blocks that enclose other blocks and cause the enclosed blocks to be executed a number of times (the </w:t>
      </w:r>
      <w:r w:rsidRPr="0097391D">
        <w:rPr>
          <w:rFonts w:ascii="Verdana" w:hAnsi="Verdana"/>
          <w:sz w:val="16"/>
        </w:rPr>
        <w:t>repeat</w:t>
      </w:r>
      <w:r>
        <w:rPr>
          <w:rFonts w:ascii="Verdana" w:hAnsi="Verdana"/>
          <w:sz w:val="16"/>
        </w:rPr>
        <w:t xml:space="preserve"> </w:t>
      </w:r>
      <w:r>
        <w:t xml:space="preserve">block in the Scratch </w:t>
      </w:r>
      <w:r w:rsidRPr="0097391D">
        <w:rPr>
          <w:rFonts w:ascii="Verdana" w:hAnsi="Verdana"/>
          <w:sz w:val="16"/>
        </w:rPr>
        <w:t>Control</w:t>
      </w:r>
      <w:r>
        <w:t xml:space="preserve"> panel), while a condition is true (the </w:t>
      </w:r>
      <w:r w:rsidRPr="0097391D">
        <w:rPr>
          <w:rFonts w:ascii="Verdana" w:hAnsi="Verdana"/>
          <w:sz w:val="16"/>
        </w:rPr>
        <w:t>forever if</w:t>
      </w:r>
      <w:r>
        <w:rPr>
          <w:rFonts w:ascii="Verdana" w:hAnsi="Verdana"/>
          <w:sz w:val="16"/>
        </w:rPr>
        <w:t xml:space="preserve"> </w:t>
      </w:r>
      <w:r w:rsidRPr="0097391D">
        <w:rPr>
          <w:rFonts w:cs="Times New Roman"/>
        </w:rPr>
        <w:t>block</w:t>
      </w:r>
      <w:r>
        <w:rPr>
          <w:rFonts w:cs="Times New Roman"/>
          <w:sz w:val="24"/>
        </w:rPr>
        <w:t>)</w:t>
      </w:r>
      <w:r>
        <w:t xml:space="preserve">, or until a condition becomes true (the </w:t>
      </w:r>
      <w:r>
        <w:rPr>
          <w:rFonts w:ascii="Verdana" w:hAnsi="Verdana"/>
          <w:sz w:val="16"/>
        </w:rPr>
        <w:t xml:space="preserve">repeat until </w:t>
      </w:r>
      <w:r w:rsidRPr="0097391D">
        <w:rPr>
          <w:rFonts w:cs="Times New Roman"/>
        </w:rPr>
        <w:t>block</w:t>
      </w:r>
      <w:r>
        <w:rPr>
          <w:rFonts w:cs="Times New Roman"/>
          <w:sz w:val="24"/>
        </w:rPr>
        <w:t>)</w:t>
      </w:r>
      <w:r>
        <w:t xml:space="preserve">. </w:t>
      </w:r>
    </w:p>
  </w:footnote>
  <w:footnote w:id="6">
    <w:p w14:paraId="1D3CCA64" w14:textId="7D668AB4" w:rsidR="0001795D" w:rsidRDefault="0001795D">
      <w:pPr>
        <w:pStyle w:val="FootnoteText"/>
      </w:pPr>
      <w:r>
        <w:rPr>
          <w:rStyle w:val="FootnoteReference"/>
        </w:rPr>
        <w:footnoteRef/>
      </w:r>
      <w:r>
        <w:tab/>
        <w:t>Strings of characters are series of letters.  In addition, programmers typically refer to a word or a phrase as a “string.”  The fact that lists can contain strings is important because this allows programs to use data other than just numbers.  For example, you might have a list that contains “do,” “re”, “mi,” etc. and display those syllables when the corresponding notes are played.</w:t>
      </w:r>
    </w:p>
  </w:footnote>
  <w:footnote w:id="7">
    <w:p w14:paraId="11B37B67" w14:textId="6F4B5300" w:rsidR="0001795D" w:rsidRDefault="0001795D">
      <w:pPr>
        <w:pStyle w:val="FootnoteText"/>
      </w:pPr>
      <w:r>
        <w:rPr>
          <w:rStyle w:val="FootnoteReference"/>
        </w:rPr>
        <w:footnoteRef/>
      </w:r>
      <w:r>
        <w:tab/>
      </w:r>
      <w:r w:rsidRPr="004076D9">
        <w:rPr>
          <w:i/>
        </w:rPr>
        <w:t>Note to geeks:</w:t>
      </w:r>
      <w:r>
        <w:t xml:space="preserve"> </w:t>
      </w:r>
      <w:r w:rsidRPr="004076D9">
        <w:t xml:space="preserve">Two lists are needed because Scratch does not support two-dimensional </w:t>
      </w:r>
      <w:proofErr w:type="gramStart"/>
      <w:r w:rsidRPr="004076D9">
        <w:t>arrays .</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8BBB3" w14:textId="77777777" w:rsidR="0001795D" w:rsidRDefault="0001795D" w:rsidP="00BC44BA">
    <w:pPr>
      <w:pStyle w:val="Header"/>
      <w:pBdr>
        <w:bottom w:val="single" w:sz="4" w:space="1" w:color="365F91"/>
      </w:pBdr>
      <w:tabs>
        <w:tab w:val="clear" w:pos="4680"/>
        <w:tab w:val="clear" w:pos="9360"/>
        <w:tab w:val="right" w:pos="8640"/>
      </w:tabs>
      <w:spacing w:after="480"/>
    </w:pPr>
    <w:r w:rsidRPr="00A33418">
      <w:rPr>
        <w:rFonts w:ascii="Arial" w:hAnsi="Arial" w:cs="Arial"/>
        <w:color w:val="365F91"/>
      </w:rPr>
      <w:t>Greher and Heines</w:t>
    </w:r>
    <w:r>
      <w:rPr>
        <w:rFonts w:ascii="Arial" w:hAnsi="Arial" w:cs="Arial"/>
        <w:color w:val="365F91"/>
      </w:rPr>
      <w:tab/>
    </w:r>
    <w:r w:rsidRPr="001915E7">
      <w:rPr>
        <w:rFonts w:ascii="Arial" w:hAnsi="Arial" w:cs="Arial"/>
        <w:color w:val="365F91"/>
      </w:rPr>
      <w:t>Computational Thinking in Sound</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12652"/>
    <w:multiLevelType w:val="hybridMultilevel"/>
    <w:tmpl w:val="DF600FCC"/>
    <w:lvl w:ilvl="0" w:tplc="80BAE0FC">
      <w:start w:val="1"/>
      <w:numFmt w:val="decimal"/>
      <w:lvlText w:val="%1."/>
      <w:lvlJc w:val="left"/>
      <w:pPr>
        <w:ind w:left="1125" w:hanging="40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CF8701D"/>
    <w:multiLevelType w:val="hybridMultilevel"/>
    <w:tmpl w:val="A0FC7C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33755364"/>
    <w:multiLevelType w:val="hybridMultilevel"/>
    <w:tmpl w:val="B8D0963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52030EE0"/>
    <w:multiLevelType w:val="hybridMultilevel"/>
    <w:tmpl w:val="BF943B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52FF3A0C"/>
    <w:multiLevelType w:val="hybridMultilevel"/>
    <w:tmpl w:val="AF20CD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78A117A0"/>
    <w:multiLevelType w:val="hybridMultilevel"/>
    <w:tmpl w:val="05D87C5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7DEC1C33"/>
    <w:multiLevelType w:val="hybridMultilevel"/>
    <w:tmpl w:val="1C462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1"/>
  </w:num>
  <w:num w:numId="4">
    <w:abstractNumId w:val="3"/>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grammar="clean"/>
  <w:defaultTabStop w:val="720"/>
  <w:doNotHyphenateCaps/>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esse-Numbered&lt;/Style&gt;&lt;LeftDelim&gt;{&lt;/LeftDelim&gt;&lt;RightDelim&gt;}&lt;/RightDelim&gt;&lt;FontName&gt;Times New Roman&lt;/FontName&gt;&lt;FontSize&gt;10&lt;/FontSize&gt;&lt;ReflistTitle&gt;&lt;/ReflistTitle&gt;&lt;StartingRefnum&gt;1&lt;/StartingRefnum&gt;&lt;FirstLineIndent&gt;0&lt;/FirstLineIndent&gt;&lt;HangingIndent&gt;432&lt;/HangingIndent&gt;&lt;LineSpacing&gt;0&lt;/LineSpacing&gt;&lt;SpaceAfter&gt;0&lt;/SpaceAfter&gt;&lt;/ENLayout&gt;"/>
    <w:docVar w:name="EN.Libraries" w:val="&lt;Libraries&gt;&lt;/Libraries&gt;"/>
  </w:docVars>
  <w:rsids>
    <w:rsidRoot w:val="001B0E8B"/>
    <w:rsid w:val="00000866"/>
    <w:rsid w:val="00001695"/>
    <w:rsid w:val="00001C4C"/>
    <w:rsid w:val="00001FA4"/>
    <w:rsid w:val="00002162"/>
    <w:rsid w:val="000034B0"/>
    <w:rsid w:val="00004321"/>
    <w:rsid w:val="00005897"/>
    <w:rsid w:val="00007570"/>
    <w:rsid w:val="00010340"/>
    <w:rsid w:val="00010BE4"/>
    <w:rsid w:val="0001127F"/>
    <w:rsid w:val="000115F9"/>
    <w:rsid w:val="0001312B"/>
    <w:rsid w:val="00014BE2"/>
    <w:rsid w:val="000158B1"/>
    <w:rsid w:val="00016C89"/>
    <w:rsid w:val="000175A5"/>
    <w:rsid w:val="0001795D"/>
    <w:rsid w:val="00017AD6"/>
    <w:rsid w:val="00017D63"/>
    <w:rsid w:val="00017D71"/>
    <w:rsid w:val="00020769"/>
    <w:rsid w:val="000230D0"/>
    <w:rsid w:val="00026630"/>
    <w:rsid w:val="00032D7F"/>
    <w:rsid w:val="000332CB"/>
    <w:rsid w:val="00040682"/>
    <w:rsid w:val="0004350D"/>
    <w:rsid w:val="00043511"/>
    <w:rsid w:val="0004406F"/>
    <w:rsid w:val="00052327"/>
    <w:rsid w:val="00053A42"/>
    <w:rsid w:val="00055EE2"/>
    <w:rsid w:val="00056D38"/>
    <w:rsid w:val="00057BCC"/>
    <w:rsid w:val="00062D7F"/>
    <w:rsid w:val="00064144"/>
    <w:rsid w:val="00064676"/>
    <w:rsid w:val="0006619A"/>
    <w:rsid w:val="00066FE0"/>
    <w:rsid w:val="00070A79"/>
    <w:rsid w:val="00070AB2"/>
    <w:rsid w:val="0007121B"/>
    <w:rsid w:val="000714D6"/>
    <w:rsid w:val="00071860"/>
    <w:rsid w:val="0007215A"/>
    <w:rsid w:val="00072978"/>
    <w:rsid w:val="00073682"/>
    <w:rsid w:val="000741C0"/>
    <w:rsid w:val="00074788"/>
    <w:rsid w:val="0007568E"/>
    <w:rsid w:val="000759DB"/>
    <w:rsid w:val="0007789F"/>
    <w:rsid w:val="00080068"/>
    <w:rsid w:val="000805CA"/>
    <w:rsid w:val="00080698"/>
    <w:rsid w:val="00080B37"/>
    <w:rsid w:val="000811ED"/>
    <w:rsid w:val="00083EF1"/>
    <w:rsid w:val="00085237"/>
    <w:rsid w:val="00086104"/>
    <w:rsid w:val="00092865"/>
    <w:rsid w:val="000934AB"/>
    <w:rsid w:val="00095575"/>
    <w:rsid w:val="00095808"/>
    <w:rsid w:val="00096713"/>
    <w:rsid w:val="00097440"/>
    <w:rsid w:val="000A1839"/>
    <w:rsid w:val="000A19A3"/>
    <w:rsid w:val="000A36FD"/>
    <w:rsid w:val="000A3B4F"/>
    <w:rsid w:val="000A4AD4"/>
    <w:rsid w:val="000A502A"/>
    <w:rsid w:val="000A5143"/>
    <w:rsid w:val="000A64C1"/>
    <w:rsid w:val="000B1027"/>
    <w:rsid w:val="000B1603"/>
    <w:rsid w:val="000B184D"/>
    <w:rsid w:val="000B2545"/>
    <w:rsid w:val="000B3A43"/>
    <w:rsid w:val="000B5F82"/>
    <w:rsid w:val="000B6E46"/>
    <w:rsid w:val="000B7A81"/>
    <w:rsid w:val="000C2207"/>
    <w:rsid w:val="000C5687"/>
    <w:rsid w:val="000D0B2C"/>
    <w:rsid w:val="000D0B4E"/>
    <w:rsid w:val="000D112A"/>
    <w:rsid w:val="000D145D"/>
    <w:rsid w:val="000D2682"/>
    <w:rsid w:val="000D34FF"/>
    <w:rsid w:val="000D4450"/>
    <w:rsid w:val="000D5B09"/>
    <w:rsid w:val="000D737F"/>
    <w:rsid w:val="000D7DED"/>
    <w:rsid w:val="000E05F2"/>
    <w:rsid w:val="000E4B4A"/>
    <w:rsid w:val="000E5243"/>
    <w:rsid w:val="000E55EA"/>
    <w:rsid w:val="000E5764"/>
    <w:rsid w:val="000E6B55"/>
    <w:rsid w:val="000F065D"/>
    <w:rsid w:val="000F0D19"/>
    <w:rsid w:val="000F3B80"/>
    <w:rsid w:val="000F46FC"/>
    <w:rsid w:val="000F4ABE"/>
    <w:rsid w:val="000F7E04"/>
    <w:rsid w:val="0010365D"/>
    <w:rsid w:val="001037C9"/>
    <w:rsid w:val="0010570B"/>
    <w:rsid w:val="00105FA0"/>
    <w:rsid w:val="00107A6F"/>
    <w:rsid w:val="00110D8E"/>
    <w:rsid w:val="001111D1"/>
    <w:rsid w:val="00111293"/>
    <w:rsid w:val="00113681"/>
    <w:rsid w:val="00115090"/>
    <w:rsid w:val="00117D8D"/>
    <w:rsid w:val="001202ED"/>
    <w:rsid w:val="0012088C"/>
    <w:rsid w:val="0012130B"/>
    <w:rsid w:val="001225F5"/>
    <w:rsid w:val="00122AC1"/>
    <w:rsid w:val="00125604"/>
    <w:rsid w:val="0013243B"/>
    <w:rsid w:val="001331EA"/>
    <w:rsid w:val="001350AB"/>
    <w:rsid w:val="00136227"/>
    <w:rsid w:val="00136F23"/>
    <w:rsid w:val="001409A3"/>
    <w:rsid w:val="0014112D"/>
    <w:rsid w:val="00143276"/>
    <w:rsid w:val="00145AC4"/>
    <w:rsid w:val="00146D94"/>
    <w:rsid w:val="001501A7"/>
    <w:rsid w:val="00151574"/>
    <w:rsid w:val="00153574"/>
    <w:rsid w:val="00153F9C"/>
    <w:rsid w:val="00155F6A"/>
    <w:rsid w:val="00157DAF"/>
    <w:rsid w:val="00161218"/>
    <w:rsid w:val="001625AE"/>
    <w:rsid w:val="00162CE4"/>
    <w:rsid w:val="00166FFB"/>
    <w:rsid w:val="00170DA8"/>
    <w:rsid w:val="001729C9"/>
    <w:rsid w:val="00173908"/>
    <w:rsid w:val="00174656"/>
    <w:rsid w:val="00177235"/>
    <w:rsid w:val="00177DCC"/>
    <w:rsid w:val="0018241F"/>
    <w:rsid w:val="001824F8"/>
    <w:rsid w:val="00182DA4"/>
    <w:rsid w:val="00184E98"/>
    <w:rsid w:val="00185137"/>
    <w:rsid w:val="0018533E"/>
    <w:rsid w:val="00186B87"/>
    <w:rsid w:val="00187A97"/>
    <w:rsid w:val="00190264"/>
    <w:rsid w:val="001904E6"/>
    <w:rsid w:val="001915E7"/>
    <w:rsid w:val="00192436"/>
    <w:rsid w:val="00192A54"/>
    <w:rsid w:val="00192B29"/>
    <w:rsid w:val="0019429C"/>
    <w:rsid w:val="0019598B"/>
    <w:rsid w:val="00195E76"/>
    <w:rsid w:val="00196524"/>
    <w:rsid w:val="00197FCA"/>
    <w:rsid w:val="001A24CC"/>
    <w:rsid w:val="001A531B"/>
    <w:rsid w:val="001A79DE"/>
    <w:rsid w:val="001A7B29"/>
    <w:rsid w:val="001B0E8B"/>
    <w:rsid w:val="001B10FE"/>
    <w:rsid w:val="001B3FDA"/>
    <w:rsid w:val="001B4489"/>
    <w:rsid w:val="001B5BC0"/>
    <w:rsid w:val="001B7178"/>
    <w:rsid w:val="001C0C54"/>
    <w:rsid w:val="001C1863"/>
    <w:rsid w:val="001C1A19"/>
    <w:rsid w:val="001C22CC"/>
    <w:rsid w:val="001C2947"/>
    <w:rsid w:val="001C3B79"/>
    <w:rsid w:val="001C4472"/>
    <w:rsid w:val="001C699A"/>
    <w:rsid w:val="001D0429"/>
    <w:rsid w:val="001D043F"/>
    <w:rsid w:val="001D04B2"/>
    <w:rsid w:val="001D04F4"/>
    <w:rsid w:val="001D0698"/>
    <w:rsid w:val="001D10CC"/>
    <w:rsid w:val="001D17C6"/>
    <w:rsid w:val="001D289B"/>
    <w:rsid w:val="001D31B6"/>
    <w:rsid w:val="001D33AB"/>
    <w:rsid w:val="001D3C7D"/>
    <w:rsid w:val="001E0470"/>
    <w:rsid w:val="001E0A73"/>
    <w:rsid w:val="001E0D9D"/>
    <w:rsid w:val="001E28E1"/>
    <w:rsid w:val="001E31F0"/>
    <w:rsid w:val="001E3CA5"/>
    <w:rsid w:val="001E3EE4"/>
    <w:rsid w:val="001E45FD"/>
    <w:rsid w:val="001E7C78"/>
    <w:rsid w:val="001F0AE2"/>
    <w:rsid w:val="001F1471"/>
    <w:rsid w:val="001F24E0"/>
    <w:rsid w:val="001F35BD"/>
    <w:rsid w:val="001F37EE"/>
    <w:rsid w:val="002000E1"/>
    <w:rsid w:val="00200E39"/>
    <w:rsid w:val="00201955"/>
    <w:rsid w:val="00202A80"/>
    <w:rsid w:val="00203274"/>
    <w:rsid w:val="00203BA1"/>
    <w:rsid w:val="00205949"/>
    <w:rsid w:val="00205C64"/>
    <w:rsid w:val="002077B2"/>
    <w:rsid w:val="00212177"/>
    <w:rsid w:val="00213925"/>
    <w:rsid w:val="00214C38"/>
    <w:rsid w:val="00215D7F"/>
    <w:rsid w:val="00216FF3"/>
    <w:rsid w:val="00217CC3"/>
    <w:rsid w:val="00221061"/>
    <w:rsid w:val="00221CFA"/>
    <w:rsid w:val="002239B9"/>
    <w:rsid w:val="0022464A"/>
    <w:rsid w:val="00225EBD"/>
    <w:rsid w:val="0022619D"/>
    <w:rsid w:val="002278BB"/>
    <w:rsid w:val="0023078F"/>
    <w:rsid w:val="00233CDB"/>
    <w:rsid w:val="00234B62"/>
    <w:rsid w:val="002361D9"/>
    <w:rsid w:val="00237B6C"/>
    <w:rsid w:val="00241262"/>
    <w:rsid w:val="00241C67"/>
    <w:rsid w:val="00242F7C"/>
    <w:rsid w:val="00243AF6"/>
    <w:rsid w:val="00243F95"/>
    <w:rsid w:val="00244AA1"/>
    <w:rsid w:val="00246714"/>
    <w:rsid w:val="00247305"/>
    <w:rsid w:val="0024734D"/>
    <w:rsid w:val="002473F3"/>
    <w:rsid w:val="002506AB"/>
    <w:rsid w:val="00251639"/>
    <w:rsid w:val="0025242D"/>
    <w:rsid w:val="00253E84"/>
    <w:rsid w:val="0025401A"/>
    <w:rsid w:val="0025585E"/>
    <w:rsid w:val="00256142"/>
    <w:rsid w:val="0025655E"/>
    <w:rsid w:val="00257670"/>
    <w:rsid w:val="00262E0D"/>
    <w:rsid w:val="00264987"/>
    <w:rsid w:val="0026633A"/>
    <w:rsid w:val="00266824"/>
    <w:rsid w:val="002673CD"/>
    <w:rsid w:val="00273A1C"/>
    <w:rsid w:val="00274B6C"/>
    <w:rsid w:val="00276264"/>
    <w:rsid w:val="00280DC9"/>
    <w:rsid w:val="002825B8"/>
    <w:rsid w:val="0028284B"/>
    <w:rsid w:val="00282C23"/>
    <w:rsid w:val="00282F87"/>
    <w:rsid w:val="00284047"/>
    <w:rsid w:val="0028566E"/>
    <w:rsid w:val="00285933"/>
    <w:rsid w:val="0028604D"/>
    <w:rsid w:val="00286121"/>
    <w:rsid w:val="002910F1"/>
    <w:rsid w:val="00294C89"/>
    <w:rsid w:val="0029555F"/>
    <w:rsid w:val="002956DB"/>
    <w:rsid w:val="00295F78"/>
    <w:rsid w:val="00297B33"/>
    <w:rsid w:val="002A0DEB"/>
    <w:rsid w:val="002B0A52"/>
    <w:rsid w:val="002B1490"/>
    <w:rsid w:val="002B272F"/>
    <w:rsid w:val="002C05EE"/>
    <w:rsid w:val="002C072B"/>
    <w:rsid w:val="002C0C1B"/>
    <w:rsid w:val="002D0807"/>
    <w:rsid w:val="002D0BEA"/>
    <w:rsid w:val="002D10A5"/>
    <w:rsid w:val="002D138E"/>
    <w:rsid w:val="002D1BE2"/>
    <w:rsid w:val="002D34CB"/>
    <w:rsid w:val="002D44E7"/>
    <w:rsid w:val="002D4AD7"/>
    <w:rsid w:val="002D5D6A"/>
    <w:rsid w:val="002D6A7D"/>
    <w:rsid w:val="002D6CA6"/>
    <w:rsid w:val="002D7341"/>
    <w:rsid w:val="002D7497"/>
    <w:rsid w:val="002D7EF1"/>
    <w:rsid w:val="002E5E60"/>
    <w:rsid w:val="002E5F84"/>
    <w:rsid w:val="002E6B7E"/>
    <w:rsid w:val="002E744F"/>
    <w:rsid w:val="002F0571"/>
    <w:rsid w:val="002F0609"/>
    <w:rsid w:val="002F0629"/>
    <w:rsid w:val="00302782"/>
    <w:rsid w:val="00310FB1"/>
    <w:rsid w:val="00311AC8"/>
    <w:rsid w:val="0031291A"/>
    <w:rsid w:val="00320D17"/>
    <w:rsid w:val="00321475"/>
    <w:rsid w:val="003214A4"/>
    <w:rsid w:val="00322464"/>
    <w:rsid w:val="0032339E"/>
    <w:rsid w:val="003270DB"/>
    <w:rsid w:val="00327B3D"/>
    <w:rsid w:val="00327ECF"/>
    <w:rsid w:val="00331DF7"/>
    <w:rsid w:val="003329BC"/>
    <w:rsid w:val="00333048"/>
    <w:rsid w:val="003337E7"/>
    <w:rsid w:val="003339BD"/>
    <w:rsid w:val="00333BEB"/>
    <w:rsid w:val="00336571"/>
    <w:rsid w:val="00337737"/>
    <w:rsid w:val="0033791B"/>
    <w:rsid w:val="00340223"/>
    <w:rsid w:val="00342255"/>
    <w:rsid w:val="003439BC"/>
    <w:rsid w:val="00343C91"/>
    <w:rsid w:val="0034508B"/>
    <w:rsid w:val="00345B41"/>
    <w:rsid w:val="00345E20"/>
    <w:rsid w:val="00347F72"/>
    <w:rsid w:val="00347F87"/>
    <w:rsid w:val="00353103"/>
    <w:rsid w:val="00355258"/>
    <w:rsid w:val="00355D4B"/>
    <w:rsid w:val="00356539"/>
    <w:rsid w:val="00356C6E"/>
    <w:rsid w:val="003574C8"/>
    <w:rsid w:val="003628CD"/>
    <w:rsid w:val="00363634"/>
    <w:rsid w:val="003638E7"/>
    <w:rsid w:val="003653C8"/>
    <w:rsid w:val="00366E90"/>
    <w:rsid w:val="0036758B"/>
    <w:rsid w:val="00367706"/>
    <w:rsid w:val="00370AE7"/>
    <w:rsid w:val="00370E56"/>
    <w:rsid w:val="0037435A"/>
    <w:rsid w:val="0037446E"/>
    <w:rsid w:val="00377734"/>
    <w:rsid w:val="003807A3"/>
    <w:rsid w:val="003808C3"/>
    <w:rsid w:val="0038147B"/>
    <w:rsid w:val="0038376F"/>
    <w:rsid w:val="0038548B"/>
    <w:rsid w:val="00385AC9"/>
    <w:rsid w:val="00387F13"/>
    <w:rsid w:val="00390E32"/>
    <w:rsid w:val="0039286A"/>
    <w:rsid w:val="0039301F"/>
    <w:rsid w:val="0039452B"/>
    <w:rsid w:val="003A1789"/>
    <w:rsid w:val="003A5CAE"/>
    <w:rsid w:val="003A6393"/>
    <w:rsid w:val="003A658F"/>
    <w:rsid w:val="003B14D3"/>
    <w:rsid w:val="003B29E7"/>
    <w:rsid w:val="003B3024"/>
    <w:rsid w:val="003B3156"/>
    <w:rsid w:val="003B3DCE"/>
    <w:rsid w:val="003B3E96"/>
    <w:rsid w:val="003B455F"/>
    <w:rsid w:val="003B5C08"/>
    <w:rsid w:val="003C15C8"/>
    <w:rsid w:val="003C1A15"/>
    <w:rsid w:val="003C2462"/>
    <w:rsid w:val="003C2DDB"/>
    <w:rsid w:val="003C2E31"/>
    <w:rsid w:val="003C5875"/>
    <w:rsid w:val="003C5CE7"/>
    <w:rsid w:val="003C6183"/>
    <w:rsid w:val="003D03D9"/>
    <w:rsid w:val="003D120D"/>
    <w:rsid w:val="003D4B9C"/>
    <w:rsid w:val="003D5CBB"/>
    <w:rsid w:val="003D618F"/>
    <w:rsid w:val="003D61AD"/>
    <w:rsid w:val="003D67C9"/>
    <w:rsid w:val="003E02B2"/>
    <w:rsid w:val="003E1EF7"/>
    <w:rsid w:val="003E2B6A"/>
    <w:rsid w:val="003E518A"/>
    <w:rsid w:val="003E5503"/>
    <w:rsid w:val="003E5DC2"/>
    <w:rsid w:val="003E5EFA"/>
    <w:rsid w:val="003E5FA2"/>
    <w:rsid w:val="003E6871"/>
    <w:rsid w:val="003E6B67"/>
    <w:rsid w:val="003F5D19"/>
    <w:rsid w:val="003F6B5D"/>
    <w:rsid w:val="003F6CAD"/>
    <w:rsid w:val="003F73A6"/>
    <w:rsid w:val="003F7765"/>
    <w:rsid w:val="00404769"/>
    <w:rsid w:val="00404FFF"/>
    <w:rsid w:val="004076D9"/>
    <w:rsid w:val="00410FDE"/>
    <w:rsid w:val="00412945"/>
    <w:rsid w:val="00414757"/>
    <w:rsid w:val="004151A8"/>
    <w:rsid w:val="00415D86"/>
    <w:rsid w:val="004169BF"/>
    <w:rsid w:val="0042148C"/>
    <w:rsid w:val="00424912"/>
    <w:rsid w:val="00424F70"/>
    <w:rsid w:val="00430B9B"/>
    <w:rsid w:val="0043273D"/>
    <w:rsid w:val="00433493"/>
    <w:rsid w:val="00434DD7"/>
    <w:rsid w:val="00435C00"/>
    <w:rsid w:val="00436FB8"/>
    <w:rsid w:val="00437CC9"/>
    <w:rsid w:val="00440786"/>
    <w:rsid w:val="00440F01"/>
    <w:rsid w:val="00443AF1"/>
    <w:rsid w:val="00443E63"/>
    <w:rsid w:val="00444E83"/>
    <w:rsid w:val="00446D1A"/>
    <w:rsid w:val="00446D90"/>
    <w:rsid w:val="00446F98"/>
    <w:rsid w:val="004514E1"/>
    <w:rsid w:val="00451684"/>
    <w:rsid w:val="00452909"/>
    <w:rsid w:val="00452E13"/>
    <w:rsid w:val="00453A73"/>
    <w:rsid w:val="00453D33"/>
    <w:rsid w:val="00454364"/>
    <w:rsid w:val="004561E4"/>
    <w:rsid w:val="00456BA9"/>
    <w:rsid w:val="00462BC5"/>
    <w:rsid w:val="00463385"/>
    <w:rsid w:val="0046453B"/>
    <w:rsid w:val="00464DBA"/>
    <w:rsid w:val="004663DD"/>
    <w:rsid w:val="004708F4"/>
    <w:rsid w:val="00473ACF"/>
    <w:rsid w:val="0047418F"/>
    <w:rsid w:val="00475273"/>
    <w:rsid w:val="004758C7"/>
    <w:rsid w:val="0047664A"/>
    <w:rsid w:val="004821BF"/>
    <w:rsid w:val="00482677"/>
    <w:rsid w:val="004829FD"/>
    <w:rsid w:val="00483461"/>
    <w:rsid w:val="00483878"/>
    <w:rsid w:val="00490410"/>
    <w:rsid w:val="004A1001"/>
    <w:rsid w:val="004A1CC2"/>
    <w:rsid w:val="004A25AA"/>
    <w:rsid w:val="004A5217"/>
    <w:rsid w:val="004A71FF"/>
    <w:rsid w:val="004B0B33"/>
    <w:rsid w:val="004B2DDD"/>
    <w:rsid w:val="004B2E31"/>
    <w:rsid w:val="004B36C5"/>
    <w:rsid w:val="004B4088"/>
    <w:rsid w:val="004B4B40"/>
    <w:rsid w:val="004C0B51"/>
    <w:rsid w:val="004C1422"/>
    <w:rsid w:val="004C2182"/>
    <w:rsid w:val="004C25FE"/>
    <w:rsid w:val="004C520E"/>
    <w:rsid w:val="004C5FA5"/>
    <w:rsid w:val="004C7416"/>
    <w:rsid w:val="004D5789"/>
    <w:rsid w:val="004D66E7"/>
    <w:rsid w:val="004D6B87"/>
    <w:rsid w:val="004E0988"/>
    <w:rsid w:val="004E1B6D"/>
    <w:rsid w:val="004E3824"/>
    <w:rsid w:val="004E3BF3"/>
    <w:rsid w:val="004E43DF"/>
    <w:rsid w:val="004E4892"/>
    <w:rsid w:val="004F13C7"/>
    <w:rsid w:val="004F14AE"/>
    <w:rsid w:val="004F618A"/>
    <w:rsid w:val="004F7C92"/>
    <w:rsid w:val="00500392"/>
    <w:rsid w:val="00501303"/>
    <w:rsid w:val="005029FD"/>
    <w:rsid w:val="00502ABE"/>
    <w:rsid w:val="00502F3E"/>
    <w:rsid w:val="00503883"/>
    <w:rsid w:val="00505E25"/>
    <w:rsid w:val="00506C34"/>
    <w:rsid w:val="00511F70"/>
    <w:rsid w:val="00512372"/>
    <w:rsid w:val="0051319D"/>
    <w:rsid w:val="00513A6A"/>
    <w:rsid w:val="00513B23"/>
    <w:rsid w:val="00513E25"/>
    <w:rsid w:val="00515239"/>
    <w:rsid w:val="00515D3A"/>
    <w:rsid w:val="00517184"/>
    <w:rsid w:val="0052085B"/>
    <w:rsid w:val="00520D09"/>
    <w:rsid w:val="00522F9A"/>
    <w:rsid w:val="005231B4"/>
    <w:rsid w:val="0052480B"/>
    <w:rsid w:val="005261A4"/>
    <w:rsid w:val="00526520"/>
    <w:rsid w:val="00526EC2"/>
    <w:rsid w:val="00530615"/>
    <w:rsid w:val="00532702"/>
    <w:rsid w:val="00532ED0"/>
    <w:rsid w:val="005334C4"/>
    <w:rsid w:val="00533F77"/>
    <w:rsid w:val="00534422"/>
    <w:rsid w:val="0053471C"/>
    <w:rsid w:val="0053507D"/>
    <w:rsid w:val="005401A6"/>
    <w:rsid w:val="005419EC"/>
    <w:rsid w:val="0054391E"/>
    <w:rsid w:val="0054499B"/>
    <w:rsid w:val="00546574"/>
    <w:rsid w:val="00547A1D"/>
    <w:rsid w:val="00551F89"/>
    <w:rsid w:val="00555477"/>
    <w:rsid w:val="00555A85"/>
    <w:rsid w:val="005572D4"/>
    <w:rsid w:val="00557DCE"/>
    <w:rsid w:val="00560882"/>
    <w:rsid w:val="00563307"/>
    <w:rsid w:val="0056379D"/>
    <w:rsid w:val="00572098"/>
    <w:rsid w:val="00572D03"/>
    <w:rsid w:val="00573422"/>
    <w:rsid w:val="00574346"/>
    <w:rsid w:val="005747C6"/>
    <w:rsid w:val="005771A4"/>
    <w:rsid w:val="00577DB2"/>
    <w:rsid w:val="005800AD"/>
    <w:rsid w:val="0058066B"/>
    <w:rsid w:val="00581C88"/>
    <w:rsid w:val="00584073"/>
    <w:rsid w:val="0058424D"/>
    <w:rsid w:val="00585153"/>
    <w:rsid w:val="0058572B"/>
    <w:rsid w:val="00594217"/>
    <w:rsid w:val="00594FE0"/>
    <w:rsid w:val="005954B4"/>
    <w:rsid w:val="00597C3D"/>
    <w:rsid w:val="005A015D"/>
    <w:rsid w:val="005A0C74"/>
    <w:rsid w:val="005A10F4"/>
    <w:rsid w:val="005A1972"/>
    <w:rsid w:val="005A5334"/>
    <w:rsid w:val="005A7DD0"/>
    <w:rsid w:val="005B1A0E"/>
    <w:rsid w:val="005B553C"/>
    <w:rsid w:val="005B55A5"/>
    <w:rsid w:val="005B6EDA"/>
    <w:rsid w:val="005B796F"/>
    <w:rsid w:val="005C37FD"/>
    <w:rsid w:val="005C43E3"/>
    <w:rsid w:val="005C6689"/>
    <w:rsid w:val="005C6B50"/>
    <w:rsid w:val="005C6F2C"/>
    <w:rsid w:val="005C7D72"/>
    <w:rsid w:val="005D0DDA"/>
    <w:rsid w:val="005D35A7"/>
    <w:rsid w:val="005D5043"/>
    <w:rsid w:val="005D54A6"/>
    <w:rsid w:val="005D58CE"/>
    <w:rsid w:val="005E00CE"/>
    <w:rsid w:val="005E0378"/>
    <w:rsid w:val="005E088D"/>
    <w:rsid w:val="005E0D3D"/>
    <w:rsid w:val="005E490D"/>
    <w:rsid w:val="005E5BB9"/>
    <w:rsid w:val="005E7C39"/>
    <w:rsid w:val="005F1047"/>
    <w:rsid w:val="005F2DE2"/>
    <w:rsid w:val="005F5512"/>
    <w:rsid w:val="005F603E"/>
    <w:rsid w:val="005F6A0B"/>
    <w:rsid w:val="006008AE"/>
    <w:rsid w:val="00601AF3"/>
    <w:rsid w:val="0060244B"/>
    <w:rsid w:val="00602DE0"/>
    <w:rsid w:val="0060683D"/>
    <w:rsid w:val="00611864"/>
    <w:rsid w:val="00614EEE"/>
    <w:rsid w:val="00615019"/>
    <w:rsid w:val="0061624D"/>
    <w:rsid w:val="00617B58"/>
    <w:rsid w:val="00623C3C"/>
    <w:rsid w:val="0062400A"/>
    <w:rsid w:val="00624498"/>
    <w:rsid w:val="006253FD"/>
    <w:rsid w:val="006265F2"/>
    <w:rsid w:val="00626FB4"/>
    <w:rsid w:val="00627846"/>
    <w:rsid w:val="006279EA"/>
    <w:rsid w:val="00630699"/>
    <w:rsid w:val="006312D0"/>
    <w:rsid w:val="006321B9"/>
    <w:rsid w:val="006331C6"/>
    <w:rsid w:val="0063353A"/>
    <w:rsid w:val="0063512B"/>
    <w:rsid w:val="00635583"/>
    <w:rsid w:val="00636BD1"/>
    <w:rsid w:val="0064464F"/>
    <w:rsid w:val="00644F57"/>
    <w:rsid w:val="00650018"/>
    <w:rsid w:val="00652639"/>
    <w:rsid w:val="00653985"/>
    <w:rsid w:val="006554FA"/>
    <w:rsid w:val="00655E76"/>
    <w:rsid w:val="00655F38"/>
    <w:rsid w:val="006566FD"/>
    <w:rsid w:val="00656B70"/>
    <w:rsid w:val="00657684"/>
    <w:rsid w:val="00657865"/>
    <w:rsid w:val="00660137"/>
    <w:rsid w:val="0066029A"/>
    <w:rsid w:val="00664359"/>
    <w:rsid w:val="00664CFB"/>
    <w:rsid w:val="00666151"/>
    <w:rsid w:val="006670EB"/>
    <w:rsid w:val="006679D8"/>
    <w:rsid w:val="00667D9F"/>
    <w:rsid w:val="00667E5F"/>
    <w:rsid w:val="00672107"/>
    <w:rsid w:val="0067218B"/>
    <w:rsid w:val="00677FAC"/>
    <w:rsid w:val="00681F10"/>
    <w:rsid w:val="0068439F"/>
    <w:rsid w:val="00684E32"/>
    <w:rsid w:val="00687FA9"/>
    <w:rsid w:val="00691C80"/>
    <w:rsid w:val="00691F20"/>
    <w:rsid w:val="00693C17"/>
    <w:rsid w:val="00694685"/>
    <w:rsid w:val="00694BF7"/>
    <w:rsid w:val="00694FE2"/>
    <w:rsid w:val="00695D50"/>
    <w:rsid w:val="006A0AAE"/>
    <w:rsid w:val="006A13F3"/>
    <w:rsid w:val="006A18DC"/>
    <w:rsid w:val="006A458C"/>
    <w:rsid w:val="006A556E"/>
    <w:rsid w:val="006A5906"/>
    <w:rsid w:val="006A6553"/>
    <w:rsid w:val="006A76D0"/>
    <w:rsid w:val="006B049B"/>
    <w:rsid w:val="006B1EA0"/>
    <w:rsid w:val="006B2E3C"/>
    <w:rsid w:val="006B37A3"/>
    <w:rsid w:val="006B529B"/>
    <w:rsid w:val="006B689B"/>
    <w:rsid w:val="006B6F8D"/>
    <w:rsid w:val="006C12F8"/>
    <w:rsid w:val="006C3CF0"/>
    <w:rsid w:val="006C7FFE"/>
    <w:rsid w:val="006D074C"/>
    <w:rsid w:val="006D0B53"/>
    <w:rsid w:val="006D2663"/>
    <w:rsid w:val="006D2C3F"/>
    <w:rsid w:val="006D3812"/>
    <w:rsid w:val="006D5525"/>
    <w:rsid w:val="006D603C"/>
    <w:rsid w:val="006D6280"/>
    <w:rsid w:val="006D67AA"/>
    <w:rsid w:val="006D6B6D"/>
    <w:rsid w:val="006D6E7E"/>
    <w:rsid w:val="006D7B3A"/>
    <w:rsid w:val="006E081B"/>
    <w:rsid w:val="006E312C"/>
    <w:rsid w:val="006E4668"/>
    <w:rsid w:val="006E5FB2"/>
    <w:rsid w:val="006F0F3C"/>
    <w:rsid w:val="006F3E0B"/>
    <w:rsid w:val="006F4B98"/>
    <w:rsid w:val="006F5FA6"/>
    <w:rsid w:val="006F63C3"/>
    <w:rsid w:val="006F7F39"/>
    <w:rsid w:val="00700143"/>
    <w:rsid w:val="00700514"/>
    <w:rsid w:val="00700805"/>
    <w:rsid w:val="007017CF"/>
    <w:rsid w:val="00702022"/>
    <w:rsid w:val="007051FC"/>
    <w:rsid w:val="00705DA8"/>
    <w:rsid w:val="00710014"/>
    <w:rsid w:val="00711123"/>
    <w:rsid w:val="007111FC"/>
    <w:rsid w:val="00712238"/>
    <w:rsid w:val="00712C1F"/>
    <w:rsid w:val="00720978"/>
    <w:rsid w:val="00722A1B"/>
    <w:rsid w:val="00725B5B"/>
    <w:rsid w:val="007306A5"/>
    <w:rsid w:val="00731310"/>
    <w:rsid w:val="00735EAF"/>
    <w:rsid w:val="0073631C"/>
    <w:rsid w:val="0073693D"/>
    <w:rsid w:val="00736953"/>
    <w:rsid w:val="00736E31"/>
    <w:rsid w:val="00736EEA"/>
    <w:rsid w:val="00743057"/>
    <w:rsid w:val="00744483"/>
    <w:rsid w:val="0074569C"/>
    <w:rsid w:val="0074654D"/>
    <w:rsid w:val="00746592"/>
    <w:rsid w:val="00747D0A"/>
    <w:rsid w:val="00747D66"/>
    <w:rsid w:val="007512A2"/>
    <w:rsid w:val="007512B1"/>
    <w:rsid w:val="00751A7D"/>
    <w:rsid w:val="00752DF5"/>
    <w:rsid w:val="0075313B"/>
    <w:rsid w:val="0075392D"/>
    <w:rsid w:val="00753CA4"/>
    <w:rsid w:val="00754C31"/>
    <w:rsid w:val="00762180"/>
    <w:rsid w:val="00762D7C"/>
    <w:rsid w:val="00766A62"/>
    <w:rsid w:val="0076796E"/>
    <w:rsid w:val="007701B9"/>
    <w:rsid w:val="007723BD"/>
    <w:rsid w:val="00773EEF"/>
    <w:rsid w:val="00774728"/>
    <w:rsid w:val="00774CD0"/>
    <w:rsid w:val="00775004"/>
    <w:rsid w:val="0077551B"/>
    <w:rsid w:val="0077673A"/>
    <w:rsid w:val="00776936"/>
    <w:rsid w:val="00776FF7"/>
    <w:rsid w:val="00777B02"/>
    <w:rsid w:val="0078079C"/>
    <w:rsid w:val="00780D56"/>
    <w:rsid w:val="00780DA1"/>
    <w:rsid w:val="007818BC"/>
    <w:rsid w:val="00781C06"/>
    <w:rsid w:val="00781CB9"/>
    <w:rsid w:val="00782DE7"/>
    <w:rsid w:val="00782F36"/>
    <w:rsid w:val="007831E3"/>
    <w:rsid w:val="0078712D"/>
    <w:rsid w:val="00790057"/>
    <w:rsid w:val="00790F63"/>
    <w:rsid w:val="00791124"/>
    <w:rsid w:val="00791DDD"/>
    <w:rsid w:val="00791E4B"/>
    <w:rsid w:val="00792249"/>
    <w:rsid w:val="00793351"/>
    <w:rsid w:val="007941C4"/>
    <w:rsid w:val="007945CC"/>
    <w:rsid w:val="007948AF"/>
    <w:rsid w:val="00795009"/>
    <w:rsid w:val="007964C4"/>
    <w:rsid w:val="0079695A"/>
    <w:rsid w:val="00796B71"/>
    <w:rsid w:val="00796DFB"/>
    <w:rsid w:val="007A0926"/>
    <w:rsid w:val="007A2D04"/>
    <w:rsid w:val="007A5001"/>
    <w:rsid w:val="007A53C5"/>
    <w:rsid w:val="007A7158"/>
    <w:rsid w:val="007B0B1A"/>
    <w:rsid w:val="007B10AF"/>
    <w:rsid w:val="007B10EF"/>
    <w:rsid w:val="007B284D"/>
    <w:rsid w:val="007B3110"/>
    <w:rsid w:val="007B4F4A"/>
    <w:rsid w:val="007B697F"/>
    <w:rsid w:val="007C0438"/>
    <w:rsid w:val="007C0EEC"/>
    <w:rsid w:val="007C20D6"/>
    <w:rsid w:val="007C212C"/>
    <w:rsid w:val="007C4060"/>
    <w:rsid w:val="007C7913"/>
    <w:rsid w:val="007C7B71"/>
    <w:rsid w:val="007D0ED7"/>
    <w:rsid w:val="007D31A2"/>
    <w:rsid w:val="007D3D8A"/>
    <w:rsid w:val="007D5220"/>
    <w:rsid w:val="007E036C"/>
    <w:rsid w:val="007E21E7"/>
    <w:rsid w:val="007E3825"/>
    <w:rsid w:val="007E4D31"/>
    <w:rsid w:val="007E6927"/>
    <w:rsid w:val="007F00D1"/>
    <w:rsid w:val="007F19F2"/>
    <w:rsid w:val="007F1BDB"/>
    <w:rsid w:val="007F1DD8"/>
    <w:rsid w:val="007F6DFD"/>
    <w:rsid w:val="00800950"/>
    <w:rsid w:val="00800F7A"/>
    <w:rsid w:val="00801177"/>
    <w:rsid w:val="00803E62"/>
    <w:rsid w:val="00803EE5"/>
    <w:rsid w:val="00804A2A"/>
    <w:rsid w:val="00804E28"/>
    <w:rsid w:val="00804FE4"/>
    <w:rsid w:val="00805B9E"/>
    <w:rsid w:val="00807952"/>
    <w:rsid w:val="0081281B"/>
    <w:rsid w:val="008138A3"/>
    <w:rsid w:val="008208DE"/>
    <w:rsid w:val="008212C3"/>
    <w:rsid w:val="00823470"/>
    <w:rsid w:val="00827BEE"/>
    <w:rsid w:val="00831D56"/>
    <w:rsid w:val="00831F54"/>
    <w:rsid w:val="00832E81"/>
    <w:rsid w:val="00832FB3"/>
    <w:rsid w:val="0083311C"/>
    <w:rsid w:val="00833AA8"/>
    <w:rsid w:val="008362C6"/>
    <w:rsid w:val="008375FA"/>
    <w:rsid w:val="00840045"/>
    <w:rsid w:val="0084062D"/>
    <w:rsid w:val="0084247F"/>
    <w:rsid w:val="0084343A"/>
    <w:rsid w:val="00845311"/>
    <w:rsid w:val="008456BB"/>
    <w:rsid w:val="00845D79"/>
    <w:rsid w:val="0084795A"/>
    <w:rsid w:val="00851928"/>
    <w:rsid w:val="008531B9"/>
    <w:rsid w:val="008551B4"/>
    <w:rsid w:val="008563A2"/>
    <w:rsid w:val="008614FA"/>
    <w:rsid w:val="0086205E"/>
    <w:rsid w:val="008629B7"/>
    <w:rsid w:val="00862E62"/>
    <w:rsid w:val="00863E66"/>
    <w:rsid w:val="008665FD"/>
    <w:rsid w:val="0086764D"/>
    <w:rsid w:val="00867824"/>
    <w:rsid w:val="0086799B"/>
    <w:rsid w:val="00867AC8"/>
    <w:rsid w:val="00870F9A"/>
    <w:rsid w:val="008755FC"/>
    <w:rsid w:val="00881ADC"/>
    <w:rsid w:val="00881E14"/>
    <w:rsid w:val="008838B9"/>
    <w:rsid w:val="00885FA4"/>
    <w:rsid w:val="008873FD"/>
    <w:rsid w:val="008923E0"/>
    <w:rsid w:val="008929D7"/>
    <w:rsid w:val="0089488A"/>
    <w:rsid w:val="008960CF"/>
    <w:rsid w:val="00896BDD"/>
    <w:rsid w:val="008A2207"/>
    <w:rsid w:val="008A4478"/>
    <w:rsid w:val="008A5AEA"/>
    <w:rsid w:val="008B03C9"/>
    <w:rsid w:val="008B1C16"/>
    <w:rsid w:val="008B1E80"/>
    <w:rsid w:val="008B1FE7"/>
    <w:rsid w:val="008B2701"/>
    <w:rsid w:val="008B27A6"/>
    <w:rsid w:val="008B2E7C"/>
    <w:rsid w:val="008B3441"/>
    <w:rsid w:val="008B39C2"/>
    <w:rsid w:val="008B5C85"/>
    <w:rsid w:val="008B5CD4"/>
    <w:rsid w:val="008B5F22"/>
    <w:rsid w:val="008B66D0"/>
    <w:rsid w:val="008C0094"/>
    <w:rsid w:val="008C2022"/>
    <w:rsid w:val="008C572C"/>
    <w:rsid w:val="008C6167"/>
    <w:rsid w:val="008D0F4E"/>
    <w:rsid w:val="008D13C5"/>
    <w:rsid w:val="008D46FD"/>
    <w:rsid w:val="008D4C53"/>
    <w:rsid w:val="008D5A73"/>
    <w:rsid w:val="008D72C6"/>
    <w:rsid w:val="008E1F7B"/>
    <w:rsid w:val="008E4DDF"/>
    <w:rsid w:val="008E6323"/>
    <w:rsid w:val="008E6685"/>
    <w:rsid w:val="008E6C88"/>
    <w:rsid w:val="008E715C"/>
    <w:rsid w:val="008E7875"/>
    <w:rsid w:val="008F0611"/>
    <w:rsid w:val="008F09AD"/>
    <w:rsid w:val="008F43ED"/>
    <w:rsid w:val="008F60D0"/>
    <w:rsid w:val="008F65EC"/>
    <w:rsid w:val="00901972"/>
    <w:rsid w:val="00904C7E"/>
    <w:rsid w:val="00905E07"/>
    <w:rsid w:val="00906C49"/>
    <w:rsid w:val="00912493"/>
    <w:rsid w:val="00915ADB"/>
    <w:rsid w:val="0092047A"/>
    <w:rsid w:val="00921DAE"/>
    <w:rsid w:val="00922B53"/>
    <w:rsid w:val="009263E9"/>
    <w:rsid w:val="00930C47"/>
    <w:rsid w:val="00932F48"/>
    <w:rsid w:val="00933B1B"/>
    <w:rsid w:val="009341E0"/>
    <w:rsid w:val="009349F1"/>
    <w:rsid w:val="00935976"/>
    <w:rsid w:val="009363DC"/>
    <w:rsid w:val="009364DA"/>
    <w:rsid w:val="00936880"/>
    <w:rsid w:val="00936D64"/>
    <w:rsid w:val="00940D29"/>
    <w:rsid w:val="0094119C"/>
    <w:rsid w:val="0094302E"/>
    <w:rsid w:val="009433FC"/>
    <w:rsid w:val="00943452"/>
    <w:rsid w:val="0094378B"/>
    <w:rsid w:val="009454D6"/>
    <w:rsid w:val="009465CB"/>
    <w:rsid w:val="00947A43"/>
    <w:rsid w:val="00947A7B"/>
    <w:rsid w:val="00950190"/>
    <w:rsid w:val="009528DD"/>
    <w:rsid w:val="009532CF"/>
    <w:rsid w:val="0095396D"/>
    <w:rsid w:val="009550F6"/>
    <w:rsid w:val="00955298"/>
    <w:rsid w:val="00955AB1"/>
    <w:rsid w:val="00956366"/>
    <w:rsid w:val="00957257"/>
    <w:rsid w:val="00957B6B"/>
    <w:rsid w:val="009604ED"/>
    <w:rsid w:val="009641DD"/>
    <w:rsid w:val="0097299C"/>
    <w:rsid w:val="00972F53"/>
    <w:rsid w:val="009732A6"/>
    <w:rsid w:val="00973767"/>
    <w:rsid w:val="0097391D"/>
    <w:rsid w:val="00980182"/>
    <w:rsid w:val="00980A80"/>
    <w:rsid w:val="00982757"/>
    <w:rsid w:val="00982B5F"/>
    <w:rsid w:val="00982B86"/>
    <w:rsid w:val="00983BC7"/>
    <w:rsid w:val="0098677E"/>
    <w:rsid w:val="009878AD"/>
    <w:rsid w:val="00991FFC"/>
    <w:rsid w:val="00993860"/>
    <w:rsid w:val="00994173"/>
    <w:rsid w:val="009941DF"/>
    <w:rsid w:val="00995F9E"/>
    <w:rsid w:val="00996C02"/>
    <w:rsid w:val="009A0294"/>
    <w:rsid w:val="009A02D5"/>
    <w:rsid w:val="009A499E"/>
    <w:rsid w:val="009A6B4D"/>
    <w:rsid w:val="009A6CDB"/>
    <w:rsid w:val="009B259A"/>
    <w:rsid w:val="009B28D5"/>
    <w:rsid w:val="009B2CBE"/>
    <w:rsid w:val="009B54A1"/>
    <w:rsid w:val="009B59D9"/>
    <w:rsid w:val="009B6527"/>
    <w:rsid w:val="009B6714"/>
    <w:rsid w:val="009B6E43"/>
    <w:rsid w:val="009C01BF"/>
    <w:rsid w:val="009C478F"/>
    <w:rsid w:val="009C4C14"/>
    <w:rsid w:val="009C66E8"/>
    <w:rsid w:val="009D1817"/>
    <w:rsid w:val="009D2583"/>
    <w:rsid w:val="009D27E7"/>
    <w:rsid w:val="009D29CD"/>
    <w:rsid w:val="009D2DD4"/>
    <w:rsid w:val="009D353B"/>
    <w:rsid w:val="009D544A"/>
    <w:rsid w:val="009D72AE"/>
    <w:rsid w:val="009E5335"/>
    <w:rsid w:val="009E5CB8"/>
    <w:rsid w:val="009F126D"/>
    <w:rsid w:val="009F4342"/>
    <w:rsid w:val="009F59F2"/>
    <w:rsid w:val="00A00828"/>
    <w:rsid w:val="00A0274F"/>
    <w:rsid w:val="00A02CBC"/>
    <w:rsid w:val="00A042EE"/>
    <w:rsid w:val="00A05241"/>
    <w:rsid w:val="00A05E6D"/>
    <w:rsid w:val="00A07052"/>
    <w:rsid w:val="00A10663"/>
    <w:rsid w:val="00A10EBF"/>
    <w:rsid w:val="00A149ED"/>
    <w:rsid w:val="00A14ABD"/>
    <w:rsid w:val="00A15874"/>
    <w:rsid w:val="00A15DCD"/>
    <w:rsid w:val="00A20741"/>
    <w:rsid w:val="00A309C1"/>
    <w:rsid w:val="00A317BF"/>
    <w:rsid w:val="00A318F5"/>
    <w:rsid w:val="00A33418"/>
    <w:rsid w:val="00A348EB"/>
    <w:rsid w:val="00A355DE"/>
    <w:rsid w:val="00A3564E"/>
    <w:rsid w:val="00A36F16"/>
    <w:rsid w:val="00A402B5"/>
    <w:rsid w:val="00A40FF0"/>
    <w:rsid w:val="00A412AC"/>
    <w:rsid w:val="00A44A52"/>
    <w:rsid w:val="00A46FCA"/>
    <w:rsid w:val="00A50D6D"/>
    <w:rsid w:val="00A515D2"/>
    <w:rsid w:val="00A53CF0"/>
    <w:rsid w:val="00A53F84"/>
    <w:rsid w:val="00A53FC2"/>
    <w:rsid w:val="00A541D5"/>
    <w:rsid w:val="00A54EE2"/>
    <w:rsid w:val="00A55E51"/>
    <w:rsid w:val="00A56319"/>
    <w:rsid w:val="00A5640F"/>
    <w:rsid w:val="00A57342"/>
    <w:rsid w:val="00A61D8D"/>
    <w:rsid w:val="00A61EE2"/>
    <w:rsid w:val="00A62ECB"/>
    <w:rsid w:val="00A65BE0"/>
    <w:rsid w:val="00A73A03"/>
    <w:rsid w:val="00A74A8A"/>
    <w:rsid w:val="00A74FED"/>
    <w:rsid w:val="00A7543D"/>
    <w:rsid w:val="00A77D3E"/>
    <w:rsid w:val="00A817CA"/>
    <w:rsid w:val="00A831A8"/>
    <w:rsid w:val="00A83677"/>
    <w:rsid w:val="00A8367D"/>
    <w:rsid w:val="00A84CDE"/>
    <w:rsid w:val="00A84FB6"/>
    <w:rsid w:val="00A865C2"/>
    <w:rsid w:val="00A90C7D"/>
    <w:rsid w:val="00AA10BC"/>
    <w:rsid w:val="00AA2496"/>
    <w:rsid w:val="00AA28E7"/>
    <w:rsid w:val="00AA2EFC"/>
    <w:rsid w:val="00AA31BF"/>
    <w:rsid w:val="00AA3D3F"/>
    <w:rsid w:val="00AA5211"/>
    <w:rsid w:val="00AA635A"/>
    <w:rsid w:val="00AA66CB"/>
    <w:rsid w:val="00AA722A"/>
    <w:rsid w:val="00AB0A81"/>
    <w:rsid w:val="00AB1070"/>
    <w:rsid w:val="00AB1A8B"/>
    <w:rsid w:val="00AB20F9"/>
    <w:rsid w:val="00AB252F"/>
    <w:rsid w:val="00AB3233"/>
    <w:rsid w:val="00AB5D62"/>
    <w:rsid w:val="00AB5FB3"/>
    <w:rsid w:val="00AB675A"/>
    <w:rsid w:val="00AB69B5"/>
    <w:rsid w:val="00AB7C25"/>
    <w:rsid w:val="00AB7E3B"/>
    <w:rsid w:val="00AC1085"/>
    <w:rsid w:val="00AC15AD"/>
    <w:rsid w:val="00AC1E14"/>
    <w:rsid w:val="00AC31A0"/>
    <w:rsid w:val="00AC3D22"/>
    <w:rsid w:val="00AC6211"/>
    <w:rsid w:val="00AC6362"/>
    <w:rsid w:val="00AC6F15"/>
    <w:rsid w:val="00AC70A2"/>
    <w:rsid w:val="00AC713A"/>
    <w:rsid w:val="00AD04FE"/>
    <w:rsid w:val="00AD05C6"/>
    <w:rsid w:val="00AD0F5F"/>
    <w:rsid w:val="00AD1621"/>
    <w:rsid w:val="00AD2C75"/>
    <w:rsid w:val="00AD3F42"/>
    <w:rsid w:val="00AD433F"/>
    <w:rsid w:val="00AD5844"/>
    <w:rsid w:val="00AD5A80"/>
    <w:rsid w:val="00AE063C"/>
    <w:rsid w:val="00AE06DE"/>
    <w:rsid w:val="00AE191B"/>
    <w:rsid w:val="00AE1FAB"/>
    <w:rsid w:val="00AE2630"/>
    <w:rsid w:val="00AE3615"/>
    <w:rsid w:val="00AE3AAB"/>
    <w:rsid w:val="00AE44AA"/>
    <w:rsid w:val="00AE4635"/>
    <w:rsid w:val="00AE4BB6"/>
    <w:rsid w:val="00AE5031"/>
    <w:rsid w:val="00AE5A34"/>
    <w:rsid w:val="00AE5E99"/>
    <w:rsid w:val="00AE7896"/>
    <w:rsid w:val="00AF10CA"/>
    <w:rsid w:val="00AF1786"/>
    <w:rsid w:val="00AF445F"/>
    <w:rsid w:val="00AF4CAE"/>
    <w:rsid w:val="00AF6D76"/>
    <w:rsid w:val="00AF6F4D"/>
    <w:rsid w:val="00B00482"/>
    <w:rsid w:val="00B0181B"/>
    <w:rsid w:val="00B02CFD"/>
    <w:rsid w:val="00B103C9"/>
    <w:rsid w:val="00B1171B"/>
    <w:rsid w:val="00B11C54"/>
    <w:rsid w:val="00B11DDD"/>
    <w:rsid w:val="00B1368F"/>
    <w:rsid w:val="00B139D2"/>
    <w:rsid w:val="00B1445D"/>
    <w:rsid w:val="00B1730F"/>
    <w:rsid w:val="00B175D5"/>
    <w:rsid w:val="00B17BF6"/>
    <w:rsid w:val="00B17D1C"/>
    <w:rsid w:val="00B208C0"/>
    <w:rsid w:val="00B21965"/>
    <w:rsid w:val="00B22C5E"/>
    <w:rsid w:val="00B23C1E"/>
    <w:rsid w:val="00B2441E"/>
    <w:rsid w:val="00B24453"/>
    <w:rsid w:val="00B264A4"/>
    <w:rsid w:val="00B26CB8"/>
    <w:rsid w:val="00B27DF9"/>
    <w:rsid w:val="00B316E9"/>
    <w:rsid w:val="00B35478"/>
    <w:rsid w:val="00B3658F"/>
    <w:rsid w:val="00B36E85"/>
    <w:rsid w:val="00B3789F"/>
    <w:rsid w:val="00B37A5A"/>
    <w:rsid w:val="00B37D4F"/>
    <w:rsid w:val="00B463B4"/>
    <w:rsid w:val="00B47428"/>
    <w:rsid w:val="00B501C2"/>
    <w:rsid w:val="00B504D9"/>
    <w:rsid w:val="00B51F76"/>
    <w:rsid w:val="00B5341F"/>
    <w:rsid w:val="00B55BEA"/>
    <w:rsid w:val="00B56ED2"/>
    <w:rsid w:val="00B60D74"/>
    <w:rsid w:val="00B6161F"/>
    <w:rsid w:val="00B6275C"/>
    <w:rsid w:val="00B63D98"/>
    <w:rsid w:val="00B6497D"/>
    <w:rsid w:val="00B6607E"/>
    <w:rsid w:val="00B709BA"/>
    <w:rsid w:val="00B71077"/>
    <w:rsid w:val="00B72526"/>
    <w:rsid w:val="00B726D4"/>
    <w:rsid w:val="00B75D03"/>
    <w:rsid w:val="00B75E6F"/>
    <w:rsid w:val="00B761F2"/>
    <w:rsid w:val="00B76C8B"/>
    <w:rsid w:val="00B77721"/>
    <w:rsid w:val="00B80EED"/>
    <w:rsid w:val="00B81FC8"/>
    <w:rsid w:val="00B82832"/>
    <w:rsid w:val="00B8450B"/>
    <w:rsid w:val="00B87950"/>
    <w:rsid w:val="00B879BE"/>
    <w:rsid w:val="00B90358"/>
    <w:rsid w:val="00B92523"/>
    <w:rsid w:val="00B92783"/>
    <w:rsid w:val="00B93647"/>
    <w:rsid w:val="00B936E6"/>
    <w:rsid w:val="00B94F97"/>
    <w:rsid w:val="00B962D5"/>
    <w:rsid w:val="00BA152D"/>
    <w:rsid w:val="00BA3CE4"/>
    <w:rsid w:val="00BA41D2"/>
    <w:rsid w:val="00BA46B8"/>
    <w:rsid w:val="00BA49C3"/>
    <w:rsid w:val="00BA4A39"/>
    <w:rsid w:val="00BA5853"/>
    <w:rsid w:val="00BB355F"/>
    <w:rsid w:val="00BB37F4"/>
    <w:rsid w:val="00BB3E2C"/>
    <w:rsid w:val="00BC0145"/>
    <w:rsid w:val="00BC44BA"/>
    <w:rsid w:val="00BC5200"/>
    <w:rsid w:val="00BC600B"/>
    <w:rsid w:val="00BC66C7"/>
    <w:rsid w:val="00BC7847"/>
    <w:rsid w:val="00BD2CF0"/>
    <w:rsid w:val="00BD3F19"/>
    <w:rsid w:val="00BD4C3B"/>
    <w:rsid w:val="00BD4F10"/>
    <w:rsid w:val="00BD4F4A"/>
    <w:rsid w:val="00BD64E6"/>
    <w:rsid w:val="00BD6EE8"/>
    <w:rsid w:val="00BD79FC"/>
    <w:rsid w:val="00BE4430"/>
    <w:rsid w:val="00BE6A86"/>
    <w:rsid w:val="00BE6C1F"/>
    <w:rsid w:val="00BE6EFD"/>
    <w:rsid w:val="00BF1649"/>
    <w:rsid w:val="00BF2972"/>
    <w:rsid w:val="00BF3089"/>
    <w:rsid w:val="00BF3D49"/>
    <w:rsid w:val="00BF4943"/>
    <w:rsid w:val="00BF6054"/>
    <w:rsid w:val="00BF71F1"/>
    <w:rsid w:val="00BF74A2"/>
    <w:rsid w:val="00BF78A6"/>
    <w:rsid w:val="00C00AA2"/>
    <w:rsid w:val="00C00F5B"/>
    <w:rsid w:val="00C0258A"/>
    <w:rsid w:val="00C028A8"/>
    <w:rsid w:val="00C03A33"/>
    <w:rsid w:val="00C04391"/>
    <w:rsid w:val="00C0464A"/>
    <w:rsid w:val="00C048F3"/>
    <w:rsid w:val="00C06413"/>
    <w:rsid w:val="00C069DB"/>
    <w:rsid w:val="00C079F5"/>
    <w:rsid w:val="00C07AA6"/>
    <w:rsid w:val="00C11E82"/>
    <w:rsid w:val="00C14E75"/>
    <w:rsid w:val="00C1558A"/>
    <w:rsid w:val="00C16AAA"/>
    <w:rsid w:val="00C17D11"/>
    <w:rsid w:val="00C20AC0"/>
    <w:rsid w:val="00C20DB6"/>
    <w:rsid w:val="00C24B9D"/>
    <w:rsid w:val="00C25567"/>
    <w:rsid w:val="00C256E7"/>
    <w:rsid w:val="00C262E5"/>
    <w:rsid w:val="00C31182"/>
    <w:rsid w:val="00C32E65"/>
    <w:rsid w:val="00C32FF4"/>
    <w:rsid w:val="00C351EC"/>
    <w:rsid w:val="00C3534E"/>
    <w:rsid w:val="00C35364"/>
    <w:rsid w:val="00C3706E"/>
    <w:rsid w:val="00C3772A"/>
    <w:rsid w:val="00C37987"/>
    <w:rsid w:val="00C400BA"/>
    <w:rsid w:val="00C43204"/>
    <w:rsid w:val="00C43727"/>
    <w:rsid w:val="00C44DB1"/>
    <w:rsid w:val="00C45F47"/>
    <w:rsid w:val="00C507B4"/>
    <w:rsid w:val="00C521C3"/>
    <w:rsid w:val="00C52A71"/>
    <w:rsid w:val="00C536C8"/>
    <w:rsid w:val="00C53CE5"/>
    <w:rsid w:val="00C5588D"/>
    <w:rsid w:val="00C60EC3"/>
    <w:rsid w:val="00C62522"/>
    <w:rsid w:val="00C634F3"/>
    <w:rsid w:val="00C646EA"/>
    <w:rsid w:val="00C65540"/>
    <w:rsid w:val="00C658CA"/>
    <w:rsid w:val="00C65BD6"/>
    <w:rsid w:val="00C70D90"/>
    <w:rsid w:val="00C713C9"/>
    <w:rsid w:val="00C80A09"/>
    <w:rsid w:val="00C8144C"/>
    <w:rsid w:val="00C82681"/>
    <w:rsid w:val="00C8448A"/>
    <w:rsid w:val="00C846C7"/>
    <w:rsid w:val="00C861E0"/>
    <w:rsid w:val="00C87329"/>
    <w:rsid w:val="00C90136"/>
    <w:rsid w:val="00C90CD3"/>
    <w:rsid w:val="00C912EB"/>
    <w:rsid w:val="00C91490"/>
    <w:rsid w:val="00C91A32"/>
    <w:rsid w:val="00C92B3B"/>
    <w:rsid w:val="00C94153"/>
    <w:rsid w:val="00C94CD8"/>
    <w:rsid w:val="00C9512A"/>
    <w:rsid w:val="00C97822"/>
    <w:rsid w:val="00CA1F94"/>
    <w:rsid w:val="00CA25AC"/>
    <w:rsid w:val="00CA2883"/>
    <w:rsid w:val="00CA43A4"/>
    <w:rsid w:val="00CA56E9"/>
    <w:rsid w:val="00CA6061"/>
    <w:rsid w:val="00CB0364"/>
    <w:rsid w:val="00CB0A21"/>
    <w:rsid w:val="00CB15BC"/>
    <w:rsid w:val="00CB51DE"/>
    <w:rsid w:val="00CB743A"/>
    <w:rsid w:val="00CC244C"/>
    <w:rsid w:val="00CC61B8"/>
    <w:rsid w:val="00CC7EAB"/>
    <w:rsid w:val="00CD0AF6"/>
    <w:rsid w:val="00CD1096"/>
    <w:rsid w:val="00CD56F6"/>
    <w:rsid w:val="00CD640B"/>
    <w:rsid w:val="00CD68C5"/>
    <w:rsid w:val="00CE0536"/>
    <w:rsid w:val="00CE3206"/>
    <w:rsid w:val="00CE3C0A"/>
    <w:rsid w:val="00CE6D83"/>
    <w:rsid w:val="00CE7DAF"/>
    <w:rsid w:val="00CF17C4"/>
    <w:rsid w:val="00CF192D"/>
    <w:rsid w:val="00CF359E"/>
    <w:rsid w:val="00CF3862"/>
    <w:rsid w:val="00CF5893"/>
    <w:rsid w:val="00CF7BD4"/>
    <w:rsid w:val="00D01582"/>
    <w:rsid w:val="00D055D7"/>
    <w:rsid w:val="00D05ACE"/>
    <w:rsid w:val="00D070C4"/>
    <w:rsid w:val="00D0719C"/>
    <w:rsid w:val="00D10599"/>
    <w:rsid w:val="00D12509"/>
    <w:rsid w:val="00D1454B"/>
    <w:rsid w:val="00D14860"/>
    <w:rsid w:val="00D155A8"/>
    <w:rsid w:val="00D20791"/>
    <w:rsid w:val="00D20C8B"/>
    <w:rsid w:val="00D2315D"/>
    <w:rsid w:val="00D239F8"/>
    <w:rsid w:val="00D25F85"/>
    <w:rsid w:val="00D27564"/>
    <w:rsid w:val="00D277FA"/>
    <w:rsid w:val="00D34B77"/>
    <w:rsid w:val="00D35DD5"/>
    <w:rsid w:val="00D376F8"/>
    <w:rsid w:val="00D40786"/>
    <w:rsid w:val="00D40D67"/>
    <w:rsid w:val="00D410C2"/>
    <w:rsid w:val="00D41D6F"/>
    <w:rsid w:val="00D42733"/>
    <w:rsid w:val="00D42AE8"/>
    <w:rsid w:val="00D447BC"/>
    <w:rsid w:val="00D44DEF"/>
    <w:rsid w:val="00D45AFE"/>
    <w:rsid w:val="00D45EE7"/>
    <w:rsid w:val="00D50363"/>
    <w:rsid w:val="00D51437"/>
    <w:rsid w:val="00D51F69"/>
    <w:rsid w:val="00D55076"/>
    <w:rsid w:val="00D56C73"/>
    <w:rsid w:val="00D6161E"/>
    <w:rsid w:val="00D61967"/>
    <w:rsid w:val="00D61CE4"/>
    <w:rsid w:val="00D62850"/>
    <w:rsid w:val="00D633D1"/>
    <w:rsid w:val="00D65FE3"/>
    <w:rsid w:val="00D667FA"/>
    <w:rsid w:val="00D676F1"/>
    <w:rsid w:val="00D727DC"/>
    <w:rsid w:val="00D74D24"/>
    <w:rsid w:val="00D76BD2"/>
    <w:rsid w:val="00D77B19"/>
    <w:rsid w:val="00D77CE3"/>
    <w:rsid w:val="00D82672"/>
    <w:rsid w:val="00D860DF"/>
    <w:rsid w:val="00D872A5"/>
    <w:rsid w:val="00D91856"/>
    <w:rsid w:val="00D91E6B"/>
    <w:rsid w:val="00D936E0"/>
    <w:rsid w:val="00D93F88"/>
    <w:rsid w:val="00D94D51"/>
    <w:rsid w:val="00D94E06"/>
    <w:rsid w:val="00DA1341"/>
    <w:rsid w:val="00DA4C6C"/>
    <w:rsid w:val="00DA67B2"/>
    <w:rsid w:val="00DA77E0"/>
    <w:rsid w:val="00DA7C16"/>
    <w:rsid w:val="00DA7F56"/>
    <w:rsid w:val="00DB28C4"/>
    <w:rsid w:val="00DB3776"/>
    <w:rsid w:val="00DB49E2"/>
    <w:rsid w:val="00DB6A7B"/>
    <w:rsid w:val="00DB726D"/>
    <w:rsid w:val="00DB7E85"/>
    <w:rsid w:val="00DC264E"/>
    <w:rsid w:val="00DC44CC"/>
    <w:rsid w:val="00DC5D07"/>
    <w:rsid w:val="00DC6526"/>
    <w:rsid w:val="00DD06EA"/>
    <w:rsid w:val="00DD0761"/>
    <w:rsid w:val="00DD0F9E"/>
    <w:rsid w:val="00DD10F1"/>
    <w:rsid w:val="00DD1897"/>
    <w:rsid w:val="00DD2B87"/>
    <w:rsid w:val="00DD2BDF"/>
    <w:rsid w:val="00DD51A0"/>
    <w:rsid w:val="00DD582A"/>
    <w:rsid w:val="00DD77A1"/>
    <w:rsid w:val="00DE03FA"/>
    <w:rsid w:val="00DE1051"/>
    <w:rsid w:val="00DE1504"/>
    <w:rsid w:val="00DE318E"/>
    <w:rsid w:val="00DE367A"/>
    <w:rsid w:val="00DE3C17"/>
    <w:rsid w:val="00DE4B51"/>
    <w:rsid w:val="00DE4B9A"/>
    <w:rsid w:val="00DE7027"/>
    <w:rsid w:val="00DE77FE"/>
    <w:rsid w:val="00DE7A47"/>
    <w:rsid w:val="00DE7F02"/>
    <w:rsid w:val="00DF2E60"/>
    <w:rsid w:val="00DF2FFC"/>
    <w:rsid w:val="00DF44E4"/>
    <w:rsid w:val="00DF50CC"/>
    <w:rsid w:val="00DF69A8"/>
    <w:rsid w:val="00E00137"/>
    <w:rsid w:val="00E00BF0"/>
    <w:rsid w:val="00E0147E"/>
    <w:rsid w:val="00E01502"/>
    <w:rsid w:val="00E025EB"/>
    <w:rsid w:val="00E046F6"/>
    <w:rsid w:val="00E0538E"/>
    <w:rsid w:val="00E054C2"/>
    <w:rsid w:val="00E07ABB"/>
    <w:rsid w:val="00E1013E"/>
    <w:rsid w:val="00E11E80"/>
    <w:rsid w:val="00E1488F"/>
    <w:rsid w:val="00E15614"/>
    <w:rsid w:val="00E16451"/>
    <w:rsid w:val="00E20CE3"/>
    <w:rsid w:val="00E21516"/>
    <w:rsid w:val="00E21569"/>
    <w:rsid w:val="00E21728"/>
    <w:rsid w:val="00E23129"/>
    <w:rsid w:val="00E23234"/>
    <w:rsid w:val="00E235EA"/>
    <w:rsid w:val="00E24B5F"/>
    <w:rsid w:val="00E27F5F"/>
    <w:rsid w:val="00E3082A"/>
    <w:rsid w:val="00E313B1"/>
    <w:rsid w:val="00E3148B"/>
    <w:rsid w:val="00E31F3D"/>
    <w:rsid w:val="00E320D4"/>
    <w:rsid w:val="00E36621"/>
    <w:rsid w:val="00E401F2"/>
    <w:rsid w:val="00E4140C"/>
    <w:rsid w:val="00E41EF1"/>
    <w:rsid w:val="00E42C88"/>
    <w:rsid w:val="00E44832"/>
    <w:rsid w:val="00E44BBA"/>
    <w:rsid w:val="00E45622"/>
    <w:rsid w:val="00E460E4"/>
    <w:rsid w:val="00E477C3"/>
    <w:rsid w:val="00E5047E"/>
    <w:rsid w:val="00E52318"/>
    <w:rsid w:val="00E53A7C"/>
    <w:rsid w:val="00E54E9F"/>
    <w:rsid w:val="00E5612D"/>
    <w:rsid w:val="00E56208"/>
    <w:rsid w:val="00E575C3"/>
    <w:rsid w:val="00E61A07"/>
    <w:rsid w:val="00E640D6"/>
    <w:rsid w:val="00E64D9A"/>
    <w:rsid w:val="00E65970"/>
    <w:rsid w:val="00E66442"/>
    <w:rsid w:val="00E66CDF"/>
    <w:rsid w:val="00E66EA7"/>
    <w:rsid w:val="00E70C44"/>
    <w:rsid w:val="00E74234"/>
    <w:rsid w:val="00E75754"/>
    <w:rsid w:val="00E75834"/>
    <w:rsid w:val="00E77A78"/>
    <w:rsid w:val="00E802D7"/>
    <w:rsid w:val="00E8205C"/>
    <w:rsid w:val="00E83891"/>
    <w:rsid w:val="00E85186"/>
    <w:rsid w:val="00E853FD"/>
    <w:rsid w:val="00E9068B"/>
    <w:rsid w:val="00E9173F"/>
    <w:rsid w:val="00E95608"/>
    <w:rsid w:val="00E96172"/>
    <w:rsid w:val="00EA0D95"/>
    <w:rsid w:val="00EA17CB"/>
    <w:rsid w:val="00EA211A"/>
    <w:rsid w:val="00EA213C"/>
    <w:rsid w:val="00EA23B9"/>
    <w:rsid w:val="00EA29DA"/>
    <w:rsid w:val="00EA2C56"/>
    <w:rsid w:val="00EA3164"/>
    <w:rsid w:val="00EA51DA"/>
    <w:rsid w:val="00EA57A5"/>
    <w:rsid w:val="00EA6F8C"/>
    <w:rsid w:val="00EA71FE"/>
    <w:rsid w:val="00EB2280"/>
    <w:rsid w:val="00EB268E"/>
    <w:rsid w:val="00EB50B0"/>
    <w:rsid w:val="00EB5A27"/>
    <w:rsid w:val="00EB6960"/>
    <w:rsid w:val="00EC3395"/>
    <w:rsid w:val="00EC3ECC"/>
    <w:rsid w:val="00EC4366"/>
    <w:rsid w:val="00EC4D6E"/>
    <w:rsid w:val="00EC72A0"/>
    <w:rsid w:val="00EC75BA"/>
    <w:rsid w:val="00ED003A"/>
    <w:rsid w:val="00ED0A71"/>
    <w:rsid w:val="00ED10C8"/>
    <w:rsid w:val="00ED14ED"/>
    <w:rsid w:val="00ED2C16"/>
    <w:rsid w:val="00ED357C"/>
    <w:rsid w:val="00ED4773"/>
    <w:rsid w:val="00ED5158"/>
    <w:rsid w:val="00ED62A1"/>
    <w:rsid w:val="00ED6983"/>
    <w:rsid w:val="00EE0920"/>
    <w:rsid w:val="00EE3CED"/>
    <w:rsid w:val="00EE6F7B"/>
    <w:rsid w:val="00EE74B0"/>
    <w:rsid w:val="00EF02C5"/>
    <w:rsid w:val="00EF27F9"/>
    <w:rsid w:val="00EF2B4D"/>
    <w:rsid w:val="00EF4694"/>
    <w:rsid w:val="00EF5645"/>
    <w:rsid w:val="00F00F33"/>
    <w:rsid w:val="00F011A4"/>
    <w:rsid w:val="00F0188E"/>
    <w:rsid w:val="00F01D3E"/>
    <w:rsid w:val="00F020F4"/>
    <w:rsid w:val="00F10A3F"/>
    <w:rsid w:val="00F10B09"/>
    <w:rsid w:val="00F13CCD"/>
    <w:rsid w:val="00F14861"/>
    <w:rsid w:val="00F15208"/>
    <w:rsid w:val="00F15A2F"/>
    <w:rsid w:val="00F16E8C"/>
    <w:rsid w:val="00F206FF"/>
    <w:rsid w:val="00F20893"/>
    <w:rsid w:val="00F209AF"/>
    <w:rsid w:val="00F2318D"/>
    <w:rsid w:val="00F2349C"/>
    <w:rsid w:val="00F263E1"/>
    <w:rsid w:val="00F30DE1"/>
    <w:rsid w:val="00F321A9"/>
    <w:rsid w:val="00F33AF8"/>
    <w:rsid w:val="00F34976"/>
    <w:rsid w:val="00F35798"/>
    <w:rsid w:val="00F35BF2"/>
    <w:rsid w:val="00F35F31"/>
    <w:rsid w:val="00F37800"/>
    <w:rsid w:val="00F4034F"/>
    <w:rsid w:val="00F4293B"/>
    <w:rsid w:val="00F42AC1"/>
    <w:rsid w:val="00F42E3D"/>
    <w:rsid w:val="00F4408D"/>
    <w:rsid w:val="00F45BB5"/>
    <w:rsid w:val="00F50F88"/>
    <w:rsid w:val="00F51023"/>
    <w:rsid w:val="00F52A92"/>
    <w:rsid w:val="00F54564"/>
    <w:rsid w:val="00F55E6A"/>
    <w:rsid w:val="00F55F14"/>
    <w:rsid w:val="00F64532"/>
    <w:rsid w:val="00F64681"/>
    <w:rsid w:val="00F64DCC"/>
    <w:rsid w:val="00F6549A"/>
    <w:rsid w:val="00F65C35"/>
    <w:rsid w:val="00F71325"/>
    <w:rsid w:val="00F742A5"/>
    <w:rsid w:val="00F758F2"/>
    <w:rsid w:val="00F83B01"/>
    <w:rsid w:val="00F85641"/>
    <w:rsid w:val="00F85AD0"/>
    <w:rsid w:val="00F90441"/>
    <w:rsid w:val="00F90556"/>
    <w:rsid w:val="00F91892"/>
    <w:rsid w:val="00F923B4"/>
    <w:rsid w:val="00F9618A"/>
    <w:rsid w:val="00F96FE2"/>
    <w:rsid w:val="00F97151"/>
    <w:rsid w:val="00FA1255"/>
    <w:rsid w:val="00FA4648"/>
    <w:rsid w:val="00FA48AB"/>
    <w:rsid w:val="00FA7894"/>
    <w:rsid w:val="00FB08A0"/>
    <w:rsid w:val="00FB2539"/>
    <w:rsid w:val="00FB7D8B"/>
    <w:rsid w:val="00FC1583"/>
    <w:rsid w:val="00FC1A21"/>
    <w:rsid w:val="00FC2990"/>
    <w:rsid w:val="00FC4D3F"/>
    <w:rsid w:val="00FC5262"/>
    <w:rsid w:val="00FC6C61"/>
    <w:rsid w:val="00FC7741"/>
    <w:rsid w:val="00FD0831"/>
    <w:rsid w:val="00FD1ACB"/>
    <w:rsid w:val="00FD25AF"/>
    <w:rsid w:val="00FD2979"/>
    <w:rsid w:val="00FD2C88"/>
    <w:rsid w:val="00FD35B5"/>
    <w:rsid w:val="00FD4498"/>
    <w:rsid w:val="00FD51E2"/>
    <w:rsid w:val="00FD65F1"/>
    <w:rsid w:val="00FD6A13"/>
    <w:rsid w:val="00FD7222"/>
    <w:rsid w:val="00FD7275"/>
    <w:rsid w:val="00FD7E7B"/>
    <w:rsid w:val="00FD7EAF"/>
    <w:rsid w:val="00FE1C83"/>
    <w:rsid w:val="00FE22C4"/>
    <w:rsid w:val="00FE231F"/>
    <w:rsid w:val="00FE28AB"/>
    <w:rsid w:val="00FE2E8F"/>
    <w:rsid w:val="00FE46B4"/>
    <w:rsid w:val="00FE6B45"/>
    <w:rsid w:val="00FF0162"/>
    <w:rsid w:val="00FF214F"/>
    <w:rsid w:val="00FF3AD4"/>
    <w:rsid w:val="00FF3FA2"/>
    <w:rsid w:val="00FF520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4C25D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08C0"/>
    <w:pPr>
      <w:shd w:val="solid" w:color="FFFFFF" w:fill="auto"/>
    </w:pPr>
    <w:rPr>
      <w:rFonts w:ascii="Verdana" w:hAnsi="Verdana" w:cs="Verdana"/>
      <w:color w:val="000000"/>
      <w:szCs w:val="24"/>
      <w:shd w:val="solid" w:color="FFFFFF" w:fill="auto"/>
      <w:lang w:eastAsia="ru-RU"/>
    </w:rPr>
  </w:style>
  <w:style w:type="paragraph" w:styleId="Heading1">
    <w:name w:val="heading 1"/>
    <w:basedOn w:val="Normal"/>
    <w:next w:val="Normal"/>
    <w:link w:val="Heading1Char"/>
    <w:uiPriority w:val="99"/>
    <w:qFormat/>
    <w:rsid w:val="00E66CDF"/>
    <w:pPr>
      <w:keepNext/>
      <w:keepLines/>
      <w:shd w:val="clear" w:color="auto" w:fill="auto"/>
      <w:spacing w:after="480"/>
      <w:jc w:val="center"/>
      <w:outlineLvl w:val="0"/>
    </w:pPr>
    <w:rPr>
      <w:rFonts w:ascii="Times New Roman" w:hAnsi="Times New Roman" w:cs="Times New Roman"/>
      <w:b/>
      <w:bCs/>
      <w:color w:val="365F91"/>
      <w:sz w:val="32"/>
      <w:szCs w:val="28"/>
      <w:shd w:val="clear" w:color="auto" w:fill="auto"/>
      <w:lang w:eastAsia="en-US"/>
    </w:rPr>
  </w:style>
  <w:style w:type="paragraph" w:styleId="Heading2">
    <w:name w:val="heading 2"/>
    <w:basedOn w:val="Normal"/>
    <w:next w:val="DoubleSpaced"/>
    <w:link w:val="Heading2Char"/>
    <w:uiPriority w:val="99"/>
    <w:qFormat/>
    <w:rsid w:val="000A5143"/>
    <w:pPr>
      <w:keepNext/>
      <w:keepLines/>
      <w:shd w:val="clear" w:color="auto" w:fill="auto"/>
      <w:spacing w:after="240"/>
      <w:outlineLvl w:val="1"/>
    </w:pPr>
    <w:rPr>
      <w:rFonts w:ascii="Times New Roman" w:hAnsi="Times New Roman" w:cs="Times New Roman"/>
      <w:b/>
      <w:bCs/>
      <w:color w:val="365F91"/>
      <w:sz w:val="28"/>
      <w:szCs w:val="26"/>
      <w:shd w:val="clear" w:color="auto" w:fill="auto"/>
      <w:lang w:eastAsia="en-US"/>
    </w:rPr>
  </w:style>
  <w:style w:type="paragraph" w:styleId="Heading3">
    <w:name w:val="heading 3"/>
    <w:basedOn w:val="Normal"/>
    <w:next w:val="DoubleSpaced"/>
    <w:link w:val="Heading3Char"/>
    <w:uiPriority w:val="99"/>
    <w:qFormat/>
    <w:rsid w:val="005D5043"/>
    <w:pPr>
      <w:keepNext/>
      <w:keepLines/>
      <w:shd w:val="clear" w:color="auto" w:fill="auto"/>
      <w:spacing w:after="240"/>
      <w:outlineLvl w:val="2"/>
    </w:pPr>
    <w:rPr>
      <w:rFonts w:asciiTheme="minorHAnsi" w:hAnsiTheme="minorHAnsi" w:cs="Times New Roman"/>
      <w:b/>
      <w:bCs/>
      <w:i/>
      <w:color w:val="365F91"/>
      <w:sz w:val="24"/>
      <w:szCs w:val="22"/>
      <w:shd w:val="clear" w:color="auto" w:fill="auto"/>
      <w:lang w:eastAsia="en-US"/>
    </w:rPr>
  </w:style>
  <w:style w:type="paragraph" w:styleId="Heading4">
    <w:name w:val="heading 4"/>
    <w:basedOn w:val="Normal"/>
    <w:next w:val="DoubleSpaced"/>
    <w:link w:val="Heading4Char"/>
    <w:uiPriority w:val="99"/>
    <w:qFormat/>
    <w:rsid w:val="00AB1A8B"/>
    <w:pPr>
      <w:keepNext/>
      <w:spacing w:before="90" w:after="240"/>
      <w:ind w:right="90"/>
      <w:outlineLvl w:val="3"/>
    </w:pPr>
    <w:rPr>
      <w:b/>
      <w:bCs/>
      <w:color w:val="365F91"/>
      <w:szCs w:val="28"/>
    </w:rPr>
  </w:style>
  <w:style w:type="paragraph" w:styleId="Heading5">
    <w:name w:val="heading 5"/>
    <w:basedOn w:val="Normal"/>
    <w:next w:val="Normal"/>
    <w:link w:val="Heading5Char"/>
    <w:uiPriority w:val="99"/>
    <w:qFormat/>
    <w:rsid w:val="005E00CE"/>
    <w:pPr>
      <w:spacing w:before="90" w:after="90"/>
      <w:ind w:left="90" w:right="90"/>
      <w:outlineLvl w:val="4"/>
    </w:pPr>
    <w:rPr>
      <w:b/>
      <w:bCs/>
      <w:i/>
      <w:iCs/>
      <w:sz w:val="16"/>
      <w:szCs w:val="26"/>
    </w:rPr>
  </w:style>
  <w:style w:type="paragraph" w:styleId="Heading6">
    <w:name w:val="heading 6"/>
    <w:basedOn w:val="Normal"/>
    <w:next w:val="Normal"/>
    <w:link w:val="Heading6Char"/>
    <w:uiPriority w:val="99"/>
    <w:qFormat/>
    <w:rsid w:val="005E00CE"/>
    <w:pPr>
      <w:spacing w:before="90" w:after="90"/>
      <w:ind w:left="90" w:right="90"/>
      <w:outlineLvl w:val="5"/>
    </w:pPr>
    <w:rPr>
      <w:b/>
      <w:bCs/>
      <w:sz w:val="16"/>
      <w:szCs w:val="22"/>
    </w:rPr>
  </w:style>
  <w:style w:type="paragraph" w:styleId="Heading7">
    <w:name w:val="heading 7"/>
    <w:basedOn w:val="Normal"/>
    <w:next w:val="Normal"/>
    <w:link w:val="Heading7Char"/>
    <w:uiPriority w:val="9"/>
    <w:unhideWhenUsed/>
    <w:qFormat/>
    <w:rsid w:val="00074788"/>
    <w:pPr>
      <w:spacing w:before="240" w:after="60"/>
      <w:outlineLvl w:val="6"/>
    </w:pPr>
    <w:rPr>
      <w:rFonts w:ascii="Cambria" w:hAnsi="Cambria"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66CDF"/>
    <w:rPr>
      <w:b/>
      <w:bCs/>
      <w:color w:val="365F91"/>
      <w:sz w:val="32"/>
      <w:szCs w:val="28"/>
    </w:rPr>
  </w:style>
  <w:style w:type="character" w:customStyle="1" w:styleId="Heading2Char">
    <w:name w:val="Heading 2 Char"/>
    <w:basedOn w:val="DefaultParagraphFont"/>
    <w:link w:val="Heading2"/>
    <w:uiPriority w:val="99"/>
    <w:rsid w:val="000A5143"/>
    <w:rPr>
      <w:b/>
      <w:bCs/>
      <w:color w:val="365F91"/>
      <w:sz w:val="28"/>
      <w:szCs w:val="26"/>
    </w:rPr>
  </w:style>
  <w:style w:type="character" w:customStyle="1" w:styleId="Heading3Char">
    <w:name w:val="Heading 3 Char"/>
    <w:basedOn w:val="DefaultParagraphFont"/>
    <w:link w:val="Heading3"/>
    <w:uiPriority w:val="99"/>
    <w:rsid w:val="005D5043"/>
    <w:rPr>
      <w:rFonts w:asciiTheme="minorHAnsi" w:hAnsiTheme="minorHAnsi"/>
      <w:b/>
      <w:bCs/>
      <w:i/>
      <w:color w:val="365F91"/>
      <w:sz w:val="24"/>
      <w:szCs w:val="22"/>
    </w:rPr>
  </w:style>
  <w:style w:type="character" w:customStyle="1" w:styleId="Heading4Char">
    <w:name w:val="Heading 4 Char"/>
    <w:basedOn w:val="DefaultParagraphFont"/>
    <w:link w:val="Heading4"/>
    <w:uiPriority w:val="99"/>
    <w:rsid w:val="00AB1A8B"/>
    <w:rPr>
      <w:rFonts w:ascii="Verdana" w:hAnsi="Verdana" w:cs="Verdana"/>
      <w:b/>
      <w:bCs/>
      <w:color w:val="365F91"/>
      <w:szCs w:val="28"/>
      <w:shd w:val="solid" w:color="FFFFFF" w:fill="auto"/>
      <w:lang w:eastAsia="ru-RU"/>
    </w:rPr>
  </w:style>
  <w:style w:type="character" w:customStyle="1" w:styleId="Heading5Char">
    <w:name w:val="Heading 5 Char"/>
    <w:basedOn w:val="DefaultParagraphFont"/>
    <w:link w:val="Heading5"/>
    <w:uiPriority w:val="99"/>
    <w:rsid w:val="00062D7F"/>
    <w:rPr>
      <w:rFonts w:ascii="Verdana" w:hAnsi="Verdana" w:cs="Verdana"/>
      <w:b/>
      <w:bCs/>
      <w:i/>
      <w:iCs/>
      <w:color w:val="000000"/>
      <w:sz w:val="16"/>
      <w:szCs w:val="26"/>
      <w:shd w:val="solid" w:color="FFFFFF" w:fill="auto"/>
      <w:lang w:val="ru-RU" w:eastAsia="ru-RU"/>
    </w:rPr>
  </w:style>
  <w:style w:type="character" w:customStyle="1" w:styleId="Heading6Char">
    <w:name w:val="Heading 6 Char"/>
    <w:basedOn w:val="DefaultParagraphFont"/>
    <w:link w:val="Heading6"/>
    <w:uiPriority w:val="99"/>
    <w:rsid w:val="00062D7F"/>
    <w:rPr>
      <w:rFonts w:ascii="Verdana" w:hAnsi="Verdana" w:cs="Verdana"/>
      <w:b/>
      <w:bCs/>
      <w:color w:val="000000"/>
      <w:sz w:val="16"/>
      <w:szCs w:val="22"/>
      <w:shd w:val="solid" w:color="FFFFFF" w:fill="auto"/>
      <w:lang w:val="ru-RU" w:eastAsia="ru-RU"/>
    </w:rPr>
  </w:style>
  <w:style w:type="paragraph" w:customStyle="1" w:styleId="writely-toc-lower-roman">
    <w:name w:val="writely-toc-lower-roman"/>
    <w:basedOn w:val="Normal"/>
    <w:uiPriority w:val="99"/>
    <w:rsid w:val="00066FE0"/>
  </w:style>
  <w:style w:type="paragraph" w:customStyle="1" w:styleId="Tr">
    <w:name w:val="Tr"/>
    <w:basedOn w:val="Normal"/>
    <w:uiPriority w:val="99"/>
    <w:rsid w:val="00066FE0"/>
  </w:style>
  <w:style w:type="paragraph" w:customStyle="1" w:styleId="Img">
    <w:name w:val="Img"/>
    <w:basedOn w:val="Normal"/>
    <w:uiPriority w:val="99"/>
    <w:rsid w:val="00066FE0"/>
  </w:style>
  <w:style w:type="paragraph" w:customStyle="1" w:styleId="Div">
    <w:name w:val="Div"/>
    <w:basedOn w:val="Normal"/>
    <w:uiPriority w:val="99"/>
    <w:rsid w:val="00066FE0"/>
  </w:style>
  <w:style w:type="paragraph" w:customStyle="1" w:styleId="webkit-indent-blockquote">
    <w:name w:val="webkit-indent-blockquote"/>
    <w:basedOn w:val="Normal"/>
    <w:uiPriority w:val="99"/>
    <w:rsid w:val="00066FE0"/>
  </w:style>
  <w:style w:type="paragraph" w:customStyle="1" w:styleId="writely-toc-disc">
    <w:name w:val="writely-toc-disc"/>
    <w:basedOn w:val="Normal"/>
    <w:uiPriority w:val="99"/>
    <w:rsid w:val="00066FE0"/>
  </w:style>
  <w:style w:type="paragraph" w:customStyle="1" w:styleId="Ol">
    <w:name w:val="Ol"/>
    <w:basedOn w:val="Normal"/>
    <w:uiPriority w:val="99"/>
    <w:rsid w:val="00066FE0"/>
  </w:style>
  <w:style w:type="paragraph" w:customStyle="1" w:styleId="writely-toc-decimal">
    <w:name w:val="writely-toc-decimal"/>
    <w:basedOn w:val="Normal"/>
    <w:uiPriority w:val="99"/>
    <w:rsid w:val="00066FE0"/>
  </w:style>
  <w:style w:type="paragraph" w:customStyle="1" w:styleId="Option">
    <w:name w:val="Option"/>
    <w:basedOn w:val="Normal"/>
    <w:uiPriority w:val="99"/>
    <w:rsid w:val="00066FE0"/>
  </w:style>
  <w:style w:type="paragraph" w:customStyle="1" w:styleId="Ul">
    <w:name w:val="Ul"/>
    <w:basedOn w:val="Normal"/>
    <w:uiPriority w:val="99"/>
    <w:rsid w:val="00066FE0"/>
  </w:style>
  <w:style w:type="paragraph" w:customStyle="1" w:styleId="Select">
    <w:name w:val="Select"/>
    <w:basedOn w:val="Normal"/>
    <w:uiPriority w:val="99"/>
    <w:rsid w:val="00066FE0"/>
  </w:style>
  <w:style w:type="paragraph" w:customStyle="1" w:styleId="writely-toc-lower-alpha">
    <w:name w:val="writely-toc-lower-alpha"/>
    <w:basedOn w:val="Normal"/>
    <w:uiPriority w:val="99"/>
    <w:rsid w:val="00066FE0"/>
  </w:style>
  <w:style w:type="paragraph" w:customStyle="1" w:styleId="Blockquote">
    <w:name w:val="Blockquote"/>
    <w:basedOn w:val="Normal"/>
    <w:uiPriority w:val="99"/>
    <w:rsid w:val="00066FE0"/>
    <w:pPr>
      <w:pBdr>
        <w:top w:val="dashSmallGap" w:sz="6" w:space="7" w:color="DDDDDD"/>
        <w:left w:val="dashSmallGap" w:sz="6" w:space="7" w:color="DDDDDD"/>
        <w:bottom w:val="dashSmallGap" w:sz="6" w:space="7" w:color="DDDDDD"/>
        <w:right w:val="dashSmallGap" w:sz="6" w:space="7" w:color="DDDDDD"/>
      </w:pBdr>
    </w:pPr>
    <w:rPr>
      <w:bdr w:val="dashSmallGap" w:sz="6" w:space="0" w:color="DDDDDD"/>
    </w:rPr>
  </w:style>
  <w:style w:type="paragraph" w:customStyle="1" w:styleId="writely-toc-upper-alpha">
    <w:name w:val="writely-toc-upper-alpha"/>
    <w:basedOn w:val="Normal"/>
    <w:uiPriority w:val="99"/>
    <w:rsid w:val="00066FE0"/>
  </w:style>
  <w:style w:type="paragraph" w:customStyle="1" w:styleId="Table">
    <w:name w:val="Table"/>
    <w:basedOn w:val="Normal"/>
    <w:uiPriority w:val="99"/>
    <w:rsid w:val="00066FE0"/>
  </w:style>
  <w:style w:type="paragraph" w:customStyle="1" w:styleId="Li">
    <w:name w:val="Li"/>
    <w:basedOn w:val="Normal"/>
    <w:uiPriority w:val="99"/>
    <w:rsid w:val="00066FE0"/>
  </w:style>
  <w:style w:type="paragraph" w:customStyle="1" w:styleId="pb">
    <w:name w:val="pb"/>
    <w:basedOn w:val="Normal"/>
    <w:uiPriority w:val="99"/>
    <w:rsid w:val="00066FE0"/>
  </w:style>
  <w:style w:type="paragraph" w:customStyle="1" w:styleId="Address">
    <w:name w:val="Address"/>
    <w:basedOn w:val="Normal"/>
    <w:uiPriority w:val="99"/>
    <w:rsid w:val="00066FE0"/>
  </w:style>
  <w:style w:type="paragraph" w:customStyle="1" w:styleId="Pre">
    <w:name w:val="Pre"/>
    <w:basedOn w:val="Normal"/>
    <w:uiPriority w:val="99"/>
    <w:rsid w:val="00066FE0"/>
    <w:rPr>
      <w:rFonts w:ascii="Courier New" w:hAnsi="Courier New" w:cs="Courier New"/>
    </w:rPr>
  </w:style>
  <w:style w:type="paragraph" w:customStyle="1" w:styleId="Olwritely-toc-subheading">
    <w:name w:val="Ol_writely-toc-subheading"/>
    <w:basedOn w:val="Ol"/>
    <w:uiPriority w:val="99"/>
    <w:rsid w:val="00066FE0"/>
  </w:style>
  <w:style w:type="paragraph" w:customStyle="1" w:styleId="writely-toc-upper-roman">
    <w:name w:val="writely-toc-upper-roman"/>
    <w:basedOn w:val="Normal"/>
    <w:uiPriority w:val="99"/>
    <w:rsid w:val="00066FE0"/>
  </w:style>
  <w:style w:type="paragraph" w:customStyle="1" w:styleId="writely-toc-none">
    <w:name w:val="writely-toc-none"/>
    <w:basedOn w:val="Normal"/>
    <w:uiPriority w:val="99"/>
    <w:rsid w:val="00066FE0"/>
  </w:style>
  <w:style w:type="paragraph" w:customStyle="1" w:styleId="DoubleSpaced">
    <w:name w:val="Double Spaced"/>
    <w:basedOn w:val="Normal"/>
    <w:uiPriority w:val="99"/>
    <w:qFormat/>
    <w:rsid w:val="00ED4773"/>
    <w:pPr>
      <w:shd w:val="clear" w:color="auto" w:fill="auto"/>
      <w:spacing w:line="480" w:lineRule="auto"/>
      <w:ind w:firstLine="720"/>
    </w:pPr>
    <w:rPr>
      <w:rFonts w:ascii="Times New Roman" w:hAnsi="Times New Roman" w:cs="Times New Roman"/>
      <w:color w:val="auto"/>
      <w:sz w:val="24"/>
      <w:szCs w:val="22"/>
      <w:shd w:val="clear" w:color="auto" w:fill="auto"/>
      <w:lang w:eastAsia="en-US"/>
    </w:rPr>
  </w:style>
  <w:style w:type="paragraph" w:styleId="Header">
    <w:name w:val="header"/>
    <w:basedOn w:val="Normal"/>
    <w:link w:val="HeaderChar"/>
    <w:uiPriority w:val="99"/>
    <w:rsid w:val="00170DA8"/>
    <w:pPr>
      <w:tabs>
        <w:tab w:val="center" w:pos="4680"/>
        <w:tab w:val="right" w:pos="9360"/>
      </w:tabs>
    </w:pPr>
  </w:style>
  <w:style w:type="character" w:customStyle="1" w:styleId="HeaderChar">
    <w:name w:val="Header Char"/>
    <w:basedOn w:val="DefaultParagraphFont"/>
    <w:link w:val="Header"/>
    <w:uiPriority w:val="99"/>
    <w:rsid w:val="00170DA8"/>
    <w:rPr>
      <w:rFonts w:ascii="Verdana" w:hAnsi="Verdana" w:cs="Verdana"/>
      <w:color w:val="000000"/>
      <w:sz w:val="24"/>
      <w:shd w:val="solid" w:color="FFFFFF" w:fill="auto"/>
      <w:lang w:val="ru-RU" w:eastAsia="ru-RU"/>
    </w:rPr>
  </w:style>
  <w:style w:type="paragraph" w:styleId="Footer">
    <w:name w:val="footer"/>
    <w:basedOn w:val="Normal"/>
    <w:link w:val="FooterChar"/>
    <w:uiPriority w:val="99"/>
    <w:semiHidden/>
    <w:rsid w:val="00170DA8"/>
    <w:pPr>
      <w:tabs>
        <w:tab w:val="center" w:pos="4680"/>
        <w:tab w:val="right" w:pos="9360"/>
      </w:tabs>
    </w:pPr>
  </w:style>
  <w:style w:type="character" w:customStyle="1" w:styleId="FooterChar">
    <w:name w:val="Footer Char"/>
    <w:basedOn w:val="DefaultParagraphFont"/>
    <w:link w:val="Footer"/>
    <w:uiPriority w:val="99"/>
    <w:semiHidden/>
    <w:rsid w:val="00170DA8"/>
    <w:rPr>
      <w:rFonts w:ascii="Verdana" w:hAnsi="Verdana" w:cs="Verdana"/>
      <w:color w:val="000000"/>
      <w:sz w:val="24"/>
      <w:shd w:val="solid" w:color="FFFFFF" w:fill="auto"/>
      <w:lang w:val="ru-RU" w:eastAsia="ru-RU"/>
    </w:rPr>
  </w:style>
  <w:style w:type="paragraph" w:styleId="BalloonText">
    <w:name w:val="Balloon Text"/>
    <w:basedOn w:val="Normal"/>
    <w:link w:val="BalloonTextChar"/>
    <w:uiPriority w:val="99"/>
    <w:semiHidden/>
    <w:rsid w:val="008C2022"/>
    <w:rPr>
      <w:rFonts w:ascii="Tahoma" w:hAnsi="Tahoma" w:cs="Tahoma"/>
      <w:sz w:val="16"/>
      <w:szCs w:val="16"/>
    </w:rPr>
  </w:style>
  <w:style w:type="character" w:customStyle="1" w:styleId="BalloonTextChar">
    <w:name w:val="Balloon Text Char"/>
    <w:basedOn w:val="DefaultParagraphFont"/>
    <w:link w:val="BalloonText"/>
    <w:uiPriority w:val="99"/>
    <w:semiHidden/>
    <w:rsid w:val="008C2022"/>
    <w:rPr>
      <w:rFonts w:ascii="Tahoma" w:hAnsi="Tahoma" w:cs="Tahoma"/>
      <w:color w:val="000000"/>
      <w:sz w:val="16"/>
      <w:shd w:val="solid" w:color="FFFFFF" w:fill="auto"/>
      <w:lang w:val="ru-RU" w:eastAsia="ru-RU"/>
    </w:rPr>
  </w:style>
  <w:style w:type="paragraph" w:styleId="Quote">
    <w:name w:val="Quote"/>
    <w:basedOn w:val="DoubleSpaced"/>
    <w:next w:val="Normal"/>
    <w:link w:val="QuoteChar"/>
    <w:uiPriority w:val="99"/>
    <w:rsid w:val="003214A4"/>
    <w:pPr>
      <w:spacing w:after="240" w:line="240" w:lineRule="auto"/>
      <w:ind w:left="1080" w:right="1080" w:firstLine="0"/>
    </w:pPr>
  </w:style>
  <w:style w:type="character" w:customStyle="1" w:styleId="QuoteChar">
    <w:name w:val="Quote Char"/>
    <w:basedOn w:val="DefaultParagraphFont"/>
    <w:link w:val="Quote"/>
    <w:uiPriority w:val="99"/>
    <w:rsid w:val="003214A4"/>
    <w:rPr>
      <w:sz w:val="24"/>
      <w:szCs w:val="22"/>
    </w:rPr>
  </w:style>
  <w:style w:type="character" w:styleId="CommentReference">
    <w:name w:val="annotation reference"/>
    <w:basedOn w:val="DefaultParagraphFont"/>
    <w:uiPriority w:val="99"/>
    <w:semiHidden/>
    <w:rsid w:val="0098677E"/>
    <w:rPr>
      <w:rFonts w:cs="Times New Roman"/>
      <w:sz w:val="18"/>
    </w:rPr>
  </w:style>
  <w:style w:type="paragraph" w:styleId="CommentText">
    <w:name w:val="annotation text"/>
    <w:basedOn w:val="Normal"/>
    <w:link w:val="CommentTextChar"/>
    <w:uiPriority w:val="99"/>
    <w:semiHidden/>
    <w:rsid w:val="0098677E"/>
    <w:rPr>
      <w:sz w:val="24"/>
    </w:rPr>
  </w:style>
  <w:style w:type="character" w:customStyle="1" w:styleId="CommentTextChar">
    <w:name w:val="Comment Text Char"/>
    <w:basedOn w:val="DefaultParagraphFont"/>
    <w:link w:val="CommentText"/>
    <w:uiPriority w:val="99"/>
    <w:semiHidden/>
    <w:rsid w:val="0060244B"/>
    <w:rPr>
      <w:rFonts w:ascii="Verdana" w:hAnsi="Verdana" w:cs="Verdana"/>
      <w:color w:val="000000"/>
      <w:sz w:val="24"/>
      <w:shd w:val="solid" w:color="FFFFFF" w:fill="auto"/>
      <w:lang w:val="ru-RU" w:eastAsia="ru-RU"/>
    </w:rPr>
  </w:style>
  <w:style w:type="paragraph" w:styleId="CommentSubject">
    <w:name w:val="annotation subject"/>
    <w:basedOn w:val="CommentText"/>
    <w:next w:val="CommentText"/>
    <w:link w:val="CommentSubjectChar"/>
    <w:uiPriority w:val="99"/>
    <w:semiHidden/>
    <w:rsid w:val="0098677E"/>
    <w:rPr>
      <w:sz w:val="20"/>
    </w:rPr>
  </w:style>
  <w:style w:type="character" w:customStyle="1" w:styleId="CommentSubjectChar">
    <w:name w:val="Comment Subject Char"/>
    <w:basedOn w:val="CommentTextChar"/>
    <w:link w:val="CommentSubject"/>
    <w:uiPriority w:val="99"/>
    <w:semiHidden/>
    <w:rsid w:val="0060244B"/>
    <w:rPr>
      <w:rFonts w:ascii="Verdana" w:hAnsi="Verdana" w:cs="Verdana"/>
      <w:b/>
      <w:bCs/>
      <w:color w:val="000000"/>
      <w:sz w:val="24"/>
      <w:shd w:val="solid" w:color="FFFFFF" w:fill="auto"/>
      <w:lang w:val="ru-RU" w:eastAsia="ru-RU"/>
    </w:rPr>
  </w:style>
  <w:style w:type="character" w:customStyle="1" w:styleId="Heading7Char">
    <w:name w:val="Heading 7 Char"/>
    <w:basedOn w:val="DefaultParagraphFont"/>
    <w:link w:val="Heading7"/>
    <w:uiPriority w:val="9"/>
    <w:rsid w:val="00074788"/>
    <w:rPr>
      <w:rFonts w:ascii="Cambria" w:eastAsia="Times New Roman" w:hAnsi="Cambria" w:cs="Times New Roman"/>
      <w:color w:val="000000"/>
      <w:sz w:val="24"/>
      <w:szCs w:val="24"/>
      <w:shd w:val="solid" w:color="FFFFFF" w:fill="auto"/>
      <w:lang w:val="ru-RU" w:eastAsia="ru-RU"/>
    </w:rPr>
  </w:style>
  <w:style w:type="table" w:styleId="TableGrid">
    <w:name w:val="Table Grid"/>
    <w:basedOn w:val="TableNormal"/>
    <w:uiPriority w:val="59"/>
    <w:rsid w:val="00CF192D"/>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915ADB"/>
    <w:rPr>
      <w:szCs w:val="20"/>
    </w:rPr>
  </w:style>
  <w:style w:type="character" w:customStyle="1" w:styleId="EndnoteTextChar">
    <w:name w:val="Endnote Text Char"/>
    <w:basedOn w:val="DefaultParagraphFont"/>
    <w:link w:val="EndnoteText"/>
    <w:uiPriority w:val="99"/>
    <w:semiHidden/>
    <w:rsid w:val="00915ADB"/>
    <w:rPr>
      <w:rFonts w:ascii="Verdana" w:hAnsi="Verdana" w:cs="Verdana"/>
      <w:color w:val="000000"/>
      <w:shd w:val="solid" w:color="FFFFFF" w:fill="auto"/>
      <w:lang w:eastAsia="ru-RU"/>
    </w:rPr>
  </w:style>
  <w:style w:type="character" w:styleId="EndnoteReference">
    <w:name w:val="endnote reference"/>
    <w:basedOn w:val="DefaultParagraphFont"/>
    <w:uiPriority w:val="99"/>
    <w:semiHidden/>
    <w:unhideWhenUsed/>
    <w:rsid w:val="00915ADB"/>
    <w:rPr>
      <w:vertAlign w:val="superscript"/>
    </w:rPr>
  </w:style>
  <w:style w:type="paragraph" w:styleId="FootnoteText">
    <w:name w:val="footnote text"/>
    <w:basedOn w:val="Normal"/>
    <w:link w:val="FootnoteTextChar"/>
    <w:uiPriority w:val="99"/>
    <w:unhideWhenUsed/>
    <w:rsid w:val="000D5B09"/>
    <w:pPr>
      <w:widowControl w:val="0"/>
      <w:ind w:left="144" w:hanging="144"/>
    </w:pPr>
    <w:rPr>
      <w:rFonts w:ascii="Times New Roman" w:hAnsi="Times New Roman"/>
      <w:szCs w:val="20"/>
    </w:rPr>
  </w:style>
  <w:style w:type="character" w:customStyle="1" w:styleId="FootnoteTextChar">
    <w:name w:val="Footnote Text Char"/>
    <w:basedOn w:val="DefaultParagraphFont"/>
    <w:link w:val="FootnoteText"/>
    <w:uiPriority w:val="99"/>
    <w:rsid w:val="000D5B09"/>
    <w:rPr>
      <w:rFonts w:cs="Verdana"/>
      <w:color w:val="000000"/>
      <w:shd w:val="solid" w:color="FFFFFF" w:fill="auto"/>
      <w:lang w:eastAsia="ru-RU"/>
    </w:rPr>
  </w:style>
  <w:style w:type="character" w:styleId="FootnoteReference">
    <w:name w:val="footnote reference"/>
    <w:basedOn w:val="DefaultParagraphFont"/>
    <w:uiPriority w:val="99"/>
    <w:semiHidden/>
    <w:unhideWhenUsed/>
    <w:rsid w:val="00973767"/>
    <w:rPr>
      <w:vertAlign w:val="superscript"/>
    </w:rPr>
  </w:style>
  <w:style w:type="paragraph" w:customStyle="1" w:styleId="SingleSpaced">
    <w:name w:val="Single Spaced"/>
    <w:basedOn w:val="DoubleSpaced"/>
    <w:qFormat/>
    <w:rsid w:val="00B103C9"/>
    <w:pPr>
      <w:tabs>
        <w:tab w:val="right" w:pos="8640"/>
      </w:tabs>
      <w:spacing w:line="240" w:lineRule="auto"/>
      <w:ind w:firstLine="0"/>
    </w:pPr>
  </w:style>
  <w:style w:type="paragraph" w:styleId="DocumentMap">
    <w:name w:val="Document Map"/>
    <w:basedOn w:val="Normal"/>
    <w:link w:val="DocumentMapChar"/>
    <w:uiPriority w:val="99"/>
    <w:semiHidden/>
    <w:unhideWhenUsed/>
    <w:rsid w:val="00672107"/>
    <w:rPr>
      <w:rFonts w:ascii="Tahoma" w:hAnsi="Tahoma" w:cs="Tahoma"/>
      <w:sz w:val="16"/>
      <w:szCs w:val="16"/>
    </w:rPr>
  </w:style>
  <w:style w:type="character" w:customStyle="1" w:styleId="DocumentMapChar">
    <w:name w:val="Document Map Char"/>
    <w:basedOn w:val="DefaultParagraphFont"/>
    <w:link w:val="DocumentMap"/>
    <w:uiPriority w:val="99"/>
    <w:semiHidden/>
    <w:rsid w:val="00672107"/>
    <w:rPr>
      <w:rFonts w:ascii="Tahoma" w:hAnsi="Tahoma" w:cs="Tahoma"/>
      <w:color w:val="000000"/>
      <w:sz w:val="16"/>
      <w:szCs w:val="16"/>
      <w:shd w:val="solid" w:color="FFFFFF" w:fill="auto"/>
      <w:lang w:eastAsia="ru-RU"/>
    </w:rPr>
  </w:style>
  <w:style w:type="paragraph" w:customStyle="1" w:styleId="DoubleSpacedFlushLeft">
    <w:name w:val="Double Spaced Flush Left"/>
    <w:basedOn w:val="DoubleSpaced"/>
    <w:next w:val="DoubleSpaced"/>
    <w:qFormat/>
    <w:rsid w:val="00C11E82"/>
    <w:pPr>
      <w:ind w:firstLine="0"/>
    </w:pPr>
  </w:style>
  <w:style w:type="character" w:styleId="Hyperlink">
    <w:name w:val="Hyperlink"/>
    <w:basedOn w:val="DefaultParagraphFont"/>
    <w:uiPriority w:val="99"/>
    <w:unhideWhenUsed/>
    <w:rsid w:val="000D0B2C"/>
    <w:rPr>
      <w:color w:val="0000FF" w:themeColor="hyperlink"/>
      <w:u w:val="single"/>
    </w:rPr>
  </w:style>
  <w:style w:type="paragraph" w:styleId="Caption">
    <w:name w:val="caption"/>
    <w:basedOn w:val="DoubleSpaced"/>
    <w:next w:val="Normal"/>
    <w:uiPriority w:val="35"/>
    <w:unhideWhenUsed/>
    <w:qFormat/>
    <w:rsid w:val="0075313B"/>
    <w:pPr>
      <w:spacing w:before="60" w:after="480" w:line="240" w:lineRule="auto"/>
      <w:ind w:firstLine="0"/>
      <w:jc w:val="cente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08C0"/>
    <w:pPr>
      <w:shd w:val="solid" w:color="FFFFFF" w:fill="auto"/>
    </w:pPr>
    <w:rPr>
      <w:rFonts w:ascii="Verdana" w:hAnsi="Verdana" w:cs="Verdana"/>
      <w:color w:val="000000"/>
      <w:szCs w:val="24"/>
      <w:shd w:val="solid" w:color="FFFFFF" w:fill="auto"/>
      <w:lang w:eastAsia="ru-RU"/>
    </w:rPr>
  </w:style>
  <w:style w:type="paragraph" w:styleId="Heading1">
    <w:name w:val="heading 1"/>
    <w:basedOn w:val="Normal"/>
    <w:next w:val="Normal"/>
    <w:link w:val="Heading1Char"/>
    <w:uiPriority w:val="99"/>
    <w:qFormat/>
    <w:rsid w:val="00E66CDF"/>
    <w:pPr>
      <w:keepNext/>
      <w:keepLines/>
      <w:shd w:val="clear" w:color="auto" w:fill="auto"/>
      <w:spacing w:after="480"/>
      <w:jc w:val="center"/>
      <w:outlineLvl w:val="0"/>
    </w:pPr>
    <w:rPr>
      <w:rFonts w:ascii="Times New Roman" w:hAnsi="Times New Roman" w:cs="Times New Roman"/>
      <w:b/>
      <w:bCs/>
      <w:color w:val="365F91"/>
      <w:sz w:val="32"/>
      <w:szCs w:val="28"/>
      <w:shd w:val="clear" w:color="auto" w:fill="auto"/>
      <w:lang w:eastAsia="en-US"/>
    </w:rPr>
  </w:style>
  <w:style w:type="paragraph" w:styleId="Heading2">
    <w:name w:val="heading 2"/>
    <w:basedOn w:val="Normal"/>
    <w:next w:val="DoubleSpaced"/>
    <w:link w:val="Heading2Char"/>
    <w:uiPriority w:val="99"/>
    <w:qFormat/>
    <w:rsid w:val="000A5143"/>
    <w:pPr>
      <w:keepNext/>
      <w:keepLines/>
      <w:shd w:val="clear" w:color="auto" w:fill="auto"/>
      <w:spacing w:after="240"/>
      <w:outlineLvl w:val="1"/>
    </w:pPr>
    <w:rPr>
      <w:rFonts w:ascii="Times New Roman" w:hAnsi="Times New Roman" w:cs="Times New Roman"/>
      <w:b/>
      <w:bCs/>
      <w:color w:val="365F91"/>
      <w:sz w:val="28"/>
      <w:szCs w:val="26"/>
      <w:shd w:val="clear" w:color="auto" w:fill="auto"/>
      <w:lang w:eastAsia="en-US"/>
    </w:rPr>
  </w:style>
  <w:style w:type="paragraph" w:styleId="Heading3">
    <w:name w:val="heading 3"/>
    <w:basedOn w:val="Normal"/>
    <w:next w:val="DoubleSpaced"/>
    <w:link w:val="Heading3Char"/>
    <w:uiPriority w:val="99"/>
    <w:qFormat/>
    <w:rsid w:val="005D5043"/>
    <w:pPr>
      <w:keepNext/>
      <w:keepLines/>
      <w:shd w:val="clear" w:color="auto" w:fill="auto"/>
      <w:spacing w:after="240"/>
      <w:outlineLvl w:val="2"/>
    </w:pPr>
    <w:rPr>
      <w:rFonts w:asciiTheme="minorHAnsi" w:hAnsiTheme="minorHAnsi" w:cs="Times New Roman"/>
      <w:b/>
      <w:bCs/>
      <w:i/>
      <w:color w:val="365F91"/>
      <w:sz w:val="24"/>
      <w:szCs w:val="22"/>
      <w:shd w:val="clear" w:color="auto" w:fill="auto"/>
      <w:lang w:eastAsia="en-US"/>
    </w:rPr>
  </w:style>
  <w:style w:type="paragraph" w:styleId="Heading4">
    <w:name w:val="heading 4"/>
    <w:basedOn w:val="Normal"/>
    <w:next w:val="DoubleSpaced"/>
    <w:link w:val="Heading4Char"/>
    <w:uiPriority w:val="99"/>
    <w:qFormat/>
    <w:rsid w:val="00AB1A8B"/>
    <w:pPr>
      <w:keepNext/>
      <w:spacing w:before="90" w:after="240"/>
      <w:ind w:right="90"/>
      <w:outlineLvl w:val="3"/>
    </w:pPr>
    <w:rPr>
      <w:b/>
      <w:bCs/>
      <w:color w:val="365F91"/>
      <w:szCs w:val="28"/>
    </w:rPr>
  </w:style>
  <w:style w:type="paragraph" w:styleId="Heading5">
    <w:name w:val="heading 5"/>
    <w:basedOn w:val="Normal"/>
    <w:next w:val="Normal"/>
    <w:link w:val="Heading5Char"/>
    <w:uiPriority w:val="99"/>
    <w:qFormat/>
    <w:rsid w:val="005E00CE"/>
    <w:pPr>
      <w:spacing w:before="90" w:after="90"/>
      <w:ind w:left="90" w:right="90"/>
      <w:outlineLvl w:val="4"/>
    </w:pPr>
    <w:rPr>
      <w:b/>
      <w:bCs/>
      <w:i/>
      <w:iCs/>
      <w:sz w:val="16"/>
      <w:szCs w:val="26"/>
    </w:rPr>
  </w:style>
  <w:style w:type="paragraph" w:styleId="Heading6">
    <w:name w:val="heading 6"/>
    <w:basedOn w:val="Normal"/>
    <w:next w:val="Normal"/>
    <w:link w:val="Heading6Char"/>
    <w:uiPriority w:val="99"/>
    <w:qFormat/>
    <w:rsid w:val="005E00CE"/>
    <w:pPr>
      <w:spacing w:before="90" w:after="90"/>
      <w:ind w:left="90" w:right="90"/>
      <w:outlineLvl w:val="5"/>
    </w:pPr>
    <w:rPr>
      <w:b/>
      <w:bCs/>
      <w:sz w:val="16"/>
      <w:szCs w:val="22"/>
    </w:rPr>
  </w:style>
  <w:style w:type="paragraph" w:styleId="Heading7">
    <w:name w:val="heading 7"/>
    <w:basedOn w:val="Normal"/>
    <w:next w:val="Normal"/>
    <w:link w:val="Heading7Char"/>
    <w:uiPriority w:val="9"/>
    <w:unhideWhenUsed/>
    <w:qFormat/>
    <w:rsid w:val="00074788"/>
    <w:pPr>
      <w:spacing w:before="240" w:after="60"/>
      <w:outlineLvl w:val="6"/>
    </w:pPr>
    <w:rPr>
      <w:rFonts w:ascii="Cambria" w:hAnsi="Cambria"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66CDF"/>
    <w:rPr>
      <w:b/>
      <w:bCs/>
      <w:color w:val="365F91"/>
      <w:sz w:val="32"/>
      <w:szCs w:val="28"/>
    </w:rPr>
  </w:style>
  <w:style w:type="character" w:customStyle="1" w:styleId="Heading2Char">
    <w:name w:val="Heading 2 Char"/>
    <w:basedOn w:val="DefaultParagraphFont"/>
    <w:link w:val="Heading2"/>
    <w:uiPriority w:val="99"/>
    <w:rsid w:val="000A5143"/>
    <w:rPr>
      <w:b/>
      <w:bCs/>
      <w:color w:val="365F91"/>
      <w:sz w:val="28"/>
      <w:szCs w:val="26"/>
    </w:rPr>
  </w:style>
  <w:style w:type="character" w:customStyle="1" w:styleId="Heading3Char">
    <w:name w:val="Heading 3 Char"/>
    <w:basedOn w:val="DefaultParagraphFont"/>
    <w:link w:val="Heading3"/>
    <w:uiPriority w:val="99"/>
    <w:rsid w:val="005D5043"/>
    <w:rPr>
      <w:rFonts w:asciiTheme="minorHAnsi" w:hAnsiTheme="minorHAnsi"/>
      <w:b/>
      <w:bCs/>
      <w:i/>
      <w:color w:val="365F91"/>
      <w:sz w:val="24"/>
      <w:szCs w:val="22"/>
    </w:rPr>
  </w:style>
  <w:style w:type="character" w:customStyle="1" w:styleId="Heading4Char">
    <w:name w:val="Heading 4 Char"/>
    <w:basedOn w:val="DefaultParagraphFont"/>
    <w:link w:val="Heading4"/>
    <w:uiPriority w:val="99"/>
    <w:rsid w:val="00AB1A8B"/>
    <w:rPr>
      <w:rFonts w:ascii="Verdana" w:hAnsi="Verdana" w:cs="Verdana"/>
      <w:b/>
      <w:bCs/>
      <w:color w:val="365F91"/>
      <w:szCs w:val="28"/>
      <w:shd w:val="solid" w:color="FFFFFF" w:fill="auto"/>
      <w:lang w:eastAsia="ru-RU"/>
    </w:rPr>
  </w:style>
  <w:style w:type="character" w:customStyle="1" w:styleId="Heading5Char">
    <w:name w:val="Heading 5 Char"/>
    <w:basedOn w:val="DefaultParagraphFont"/>
    <w:link w:val="Heading5"/>
    <w:uiPriority w:val="99"/>
    <w:rsid w:val="00062D7F"/>
    <w:rPr>
      <w:rFonts w:ascii="Verdana" w:hAnsi="Verdana" w:cs="Verdana"/>
      <w:b/>
      <w:bCs/>
      <w:i/>
      <w:iCs/>
      <w:color w:val="000000"/>
      <w:sz w:val="16"/>
      <w:szCs w:val="26"/>
      <w:shd w:val="solid" w:color="FFFFFF" w:fill="auto"/>
      <w:lang w:val="ru-RU" w:eastAsia="ru-RU"/>
    </w:rPr>
  </w:style>
  <w:style w:type="character" w:customStyle="1" w:styleId="Heading6Char">
    <w:name w:val="Heading 6 Char"/>
    <w:basedOn w:val="DefaultParagraphFont"/>
    <w:link w:val="Heading6"/>
    <w:uiPriority w:val="99"/>
    <w:rsid w:val="00062D7F"/>
    <w:rPr>
      <w:rFonts w:ascii="Verdana" w:hAnsi="Verdana" w:cs="Verdana"/>
      <w:b/>
      <w:bCs/>
      <w:color w:val="000000"/>
      <w:sz w:val="16"/>
      <w:szCs w:val="22"/>
      <w:shd w:val="solid" w:color="FFFFFF" w:fill="auto"/>
      <w:lang w:val="ru-RU" w:eastAsia="ru-RU"/>
    </w:rPr>
  </w:style>
  <w:style w:type="paragraph" w:customStyle="1" w:styleId="writely-toc-lower-roman">
    <w:name w:val="writely-toc-lower-roman"/>
    <w:basedOn w:val="Normal"/>
    <w:uiPriority w:val="99"/>
    <w:rsid w:val="00066FE0"/>
  </w:style>
  <w:style w:type="paragraph" w:customStyle="1" w:styleId="Tr">
    <w:name w:val="Tr"/>
    <w:basedOn w:val="Normal"/>
    <w:uiPriority w:val="99"/>
    <w:rsid w:val="00066FE0"/>
  </w:style>
  <w:style w:type="paragraph" w:customStyle="1" w:styleId="Img">
    <w:name w:val="Img"/>
    <w:basedOn w:val="Normal"/>
    <w:uiPriority w:val="99"/>
    <w:rsid w:val="00066FE0"/>
  </w:style>
  <w:style w:type="paragraph" w:customStyle="1" w:styleId="Div">
    <w:name w:val="Div"/>
    <w:basedOn w:val="Normal"/>
    <w:uiPriority w:val="99"/>
    <w:rsid w:val="00066FE0"/>
  </w:style>
  <w:style w:type="paragraph" w:customStyle="1" w:styleId="webkit-indent-blockquote">
    <w:name w:val="webkit-indent-blockquote"/>
    <w:basedOn w:val="Normal"/>
    <w:uiPriority w:val="99"/>
    <w:rsid w:val="00066FE0"/>
  </w:style>
  <w:style w:type="paragraph" w:customStyle="1" w:styleId="writely-toc-disc">
    <w:name w:val="writely-toc-disc"/>
    <w:basedOn w:val="Normal"/>
    <w:uiPriority w:val="99"/>
    <w:rsid w:val="00066FE0"/>
  </w:style>
  <w:style w:type="paragraph" w:customStyle="1" w:styleId="Ol">
    <w:name w:val="Ol"/>
    <w:basedOn w:val="Normal"/>
    <w:uiPriority w:val="99"/>
    <w:rsid w:val="00066FE0"/>
  </w:style>
  <w:style w:type="paragraph" w:customStyle="1" w:styleId="writely-toc-decimal">
    <w:name w:val="writely-toc-decimal"/>
    <w:basedOn w:val="Normal"/>
    <w:uiPriority w:val="99"/>
    <w:rsid w:val="00066FE0"/>
  </w:style>
  <w:style w:type="paragraph" w:customStyle="1" w:styleId="Option">
    <w:name w:val="Option"/>
    <w:basedOn w:val="Normal"/>
    <w:uiPriority w:val="99"/>
    <w:rsid w:val="00066FE0"/>
  </w:style>
  <w:style w:type="paragraph" w:customStyle="1" w:styleId="Ul">
    <w:name w:val="Ul"/>
    <w:basedOn w:val="Normal"/>
    <w:uiPriority w:val="99"/>
    <w:rsid w:val="00066FE0"/>
  </w:style>
  <w:style w:type="paragraph" w:customStyle="1" w:styleId="Select">
    <w:name w:val="Select"/>
    <w:basedOn w:val="Normal"/>
    <w:uiPriority w:val="99"/>
    <w:rsid w:val="00066FE0"/>
  </w:style>
  <w:style w:type="paragraph" w:customStyle="1" w:styleId="writely-toc-lower-alpha">
    <w:name w:val="writely-toc-lower-alpha"/>
    <w:basedOn w:val="Normal"/>
    <w:uiPriority w:val="99"/>
    <w:rsid w:val="00066FE0"/>
  </w:style>
  <w:style w:type="paragraph" w:customStyle="1" w:styleId="Blockquote">
    <w:name w:val="Blockquote"/>
    <w:basedOn w:val="Normal"/>
    <w:uiPriority w:val="99"/>
    <w:rsid w:val="00066FE0"/>
    <w:pPr>
      <w:pBdr>
        <w:top w:val="dashSmallGap" w:sz="6" w:space="7" w:color="DDDDDD"/>
        <w:left w:val="dashSmallGap" w:sz="6" w:space="7" w:color="DDDDDD"/>
        <w:bottom w:val="dashSmallGap" w:sz="6" w:space="7" w:color="DDDDDD"/>
        <w:right w:val="dashSmallGap" w:sz="6" w:space="7" w:color="DDDDDD"/>
      </w:pBdr>
    </w:pPr>
    <w:rPr>
      <w:bdr w:val="dashSmallGap" w:sz="6" w:space="0" w:color="DDDDDD"/>
    </w:rPr>
  </w:style>
  <w:style w:type="paragraph" w:customStyle="1" w:styleId="writely-toc-upper-alpha">
    <w:name w:val="writely-toc-upper-alpha"/>
    <w:basedOn w:val="Normal"/>
    <w:uiPriority w:val="99"/>
    <w:rsid w:val="00066FE0"/>
  </w:style>
  <w:style w:type="paragraph" w:customStyle="1" w:styleId="Table">
    <w:name w:val="Table"/>
    <w:basedOn w:val="Normal"/>
    <w:uiPriority w:val="99"/>
    <w:rsid w:val="00066FE0"/>
  </w:style>
  <w:style w:type="paragraph" w:customStyle="1" w:styleId="Li">
    <w:name w:val="Li"/>
    <w:basedOn w:val="Normal"/>
    <w:uiPriority w:val="99"/>
    <w:rsid w:val="00066FE0"/>
  </w:style>
  <w:style w:type="paragraph" w:customStyle="1" w:styleId="pb">
    <w:name w:val="pb"/>
    <w:basedOn w:val="Normal"/>
    <w:uiPriority w:val="99"/>
    <w:rsid w:val="00066FE0"/>
  </w:style>
  <w:style w:type="paragraph" w:customStyle="1" w:styleId="Address">
    <w:name w:val="Address"/>
    <w:basedOn w:val="Normal"/>
    <w:uiPriority w:val="99"/>
    <w:rsid w:val="00066FE0"/>
  </w:style>
  <w:style w:type="paragraph" w:customStyle="1" w:styleId="Pre">
    <w:name w:val="Pre"/>
    <w:basedOn w:val="Normal"/>
    <w:uiPriority w:val="99"/>
    <w:rsid w:val="00066FE0"/>
    <w:rPr>
      <w:rFonts w:ascii="Courier New" w:hAnsi="Courier New" w:cs="Courier New"/>
    </w:rPr>
  </w:style>
  <w:style w:type="paragraph" w:customStyle="1" w:styleId="Olwritely-toc-subheading">
    <w:name w:val="Ol_writely-toc-subheading"/>
    <w:basedOn w:val="Ol"/>
    <w:uiPriority w:val="99"/>
    <w:rsid w:val="00066FE0"/>
  </w:style>
  <w:style w:type="paragraph" w:customStyle="1" w:styleId="writely-toc-upper-roman">
    <w:name w:val="writely-toc-upper-roman"/>
    <w:basedOn w:val="Normal"/>
    <w:uiPriority w:val="99"/>
    <w:rsid w:val="00066FE0"/>
  </w:style>
  <w:style w:type="paragraph" w:customStyle="1" w:styleId="writely-toc-none">
    <w:name w:val="writely-toc-none"/>
    <w:basedOn w:val="Normal"/>
    <w:uiPriority w:val="99"/>
    <w:rsid w:val="00066FE0"/>
  </w:style>
  <w:style w:type="paragraph" w:customStyle="1" w:styleId="DoubleSpaced">
    <w:name w:val="Double Spaced"/>
    <w:basedOn w:val="Normal"/>
    <w:uiPriority w:val="99"/>
    <w:qFormat/>
    <w:rsid w:val="00ED4773"/>
    <w:pPr>
      <w:shd w:val="clear" w:color="auto" w:fill="auto"/>
      <w:spacing w:line="480" w:lineRule="auto"/>
      <w:ind w:firstLine="720"/>
    </w:pPr>
    <w:rPr>
      <w:rFonts w:ascii="Times New Roman" w:hAnsi="Times New Roman" w:cs="Times New Roman"/>
      <w:color w:val="auto"/>
      <w:sz w:val="24"/>
      <w:szCs w:val="22"/>
      <w:shd w:val="clear" w:color="auto" w:fill="auto"/>
      <w:lang w:eastAsia="en-US"/>
    </w:rPr>
  </w:style>
  <w:style w:type="paragraph" w:styleId="Header">
    <w:name w:val="header"/>
    <w:basedOn w:val="Normal"/>
    <w:link w:val="HeaderChar"/>
    <w:uiPriority w:val="99"/>
    <w:rsid w:val="00170DA8"/>
    <w:pPr>
      <w:tabs>
        <w:tab w:val="center" w:pos="4680"/>
        <w:tab w:val="right" w:pos="9360"/>
      </w:tabs>
    </w:pPr>
  </w:style>
  <w:style w:type="character" w:customStyle="1" w:styleId="HeaderChar">
    <w:name w:val="Header Char"/>
    <w:basedOn w:val="DefaultParagraphFont"/>
    <w:link w:val="Header"/>
    <w:uiPriority w:val="99"/>
    <w:rsid w:val="00170DA8"/>
    <w:rPr>
      <w:rFonts w:ascii="Verdana" w:hAnsi="Verdana" w:cs="Verdana"/>
      <w:color w:val="000000"/>
      <w:sz w:val="24"/>
      <w:shd w:val="solid" w:color="FFFFFF" w:fill="auto"/>
      <w:lang w:val="ru-RU" w:eastAsia="ru-RU"/>
    </w:rPr>
  </w:style>
  <w:style w:type="paragraph" w:styleId="Footer">
    <w:name w:val="footer"/>
    <w:basedOn w:val="Normal"/>
    <w:link w:val="FooterChar"/>
    <w:uiPriority w:val="99"/>
    <w:semiHidden/>
    <w:rsid w:val="00170DA8"/>
    <w:pPr>
      <w:tabs>
        <w:tab w:val="center" w:pos="4680"/>
        <w:tab w:val="right" w:pos="9360"/>
      </w:tabs>
    </w:pPr>
  </w:style>
  <w:style w:type="character" w:customStyle="1" w:styleId="FooterChar">
    <w:name w:val="Footer Char"/>
    <w:basedOn w:val="DefaultParagraphFont"/>
    <w:link w:val="Footer"/>
    <w:uiPriority w:val="99"/>
    <w:semiHidden/>
    <w:rsid w:val="00170DA8"/>
    <w:rPr>
      <w:rFonts w:ascii="Verdana" w:hAnsi="Verdana" w:cs="Verdana"/>
      <w:color w:val="000000"/>
      <w:sz w:val="24"/>
      <w:shd w:val="solid" w:color="FFFFFF" w:fill="auto"/>
      <w:lang w:val="ru-RU" w:eastAsia="ru-RU"/>
    </w:rPr>
  </w:style>
  <w:style w:type="paragraph" w:styleId="BalloonText">
    <w:name w:val="Balloon Text"/>
    <w:basedOn w:val="Normal"/>
    <w:link w:val="BalloonTextChar"/>
    <w:uiPriority w:val="99"/>
    <w:semiHidden/>
    <w:rsid w:val="008C2022"/>
    <w:rPr>
      <w:rFonts w:ascii="Tahoma" w:hAnsi="Tahoma" w:cs="Tahoma"/>
      <w:sz w:val="16"/>
      <w:szCs w:val="16"/>
    </w:rPr>
  </w:style>
  <w:style w:type="character" w:customStyle="1" w:styleId="BalloonTextChar">
    <w:name w:val="Balloon Text Char"/>
    <w:basedOn w:val="DefaultParagraphFont"/>
    <w:link w:val="BalloonText"/>
    <w:uiPriority w:val="99"/>
    <w:semiHidden/>
    <w:rsid w:val="008C2022"/>
    <w:rPr>
      <w:rFonts w:ascii="Tahoma" w:hAnsi="Tahoma" w:cs="Tahoma"/>
      <w:color w:val="000000"/>
      <w:sz w:val="16"/>
      <w:shd w:val="solid" w:color="FFFFFF" w:fill="auto"/>
      <w:lang w:val="ru-RU" w:eastAsia="ru-RU"/>
    </w:rPr>
  </w:style>
  <w:style w:type="paragraph" w:styleId="Quote">
    <w:name w:val="Quote"/>
    <w:basedOn w:val="DoubleSpaced"/>
    <w:next w:val="Normal"/>
    <w:link w:val="QuoteChar"/>
    <w:uiPriority w:val="99"/>
    <w:rsid w:val="003214A4"/>
    <w:pPr>
      <w:spacing w:after="240" w:line="240" w:lineRule="auto"/>
      <w:ind w:left="1080" w:right="1080" w:firstLine="0"/>
    </w:pPr>
  </w:style>
  <w:style w:type="character" w:customStyle="1" w:styleId="QuoteChar">
    <w:name w:val="Quote Char"/>
    <w:basedOn w:val="DefaultParagraphFont"/>
    <w:link w:val="Quote"/>
    <w:uiPriority w:val="99"/>
    <w:rsid w:val="003214A4"/>
    <w:rPr>
      <w:sz w:val="24"/>
      <w:szCs w:val="22"/>
    </w:rPr>
  </w:style>
  <w:style w:type="character" w:styleId="CommentReference">
    <w:name w:val="annotation reference"/>
    <w:basedOn w:val="DefaultParagraphFont"/>
    <w:uiPriority w:val="99"/>
    <w:semiHidden/>
    <w:rsid w:val="0098677E"/>
    <w:rPr>
      <w:rFonts w:cs="Times New Roman"/>
      <w:sz w:val="18"/>
    </w:rPr>
  </w:style>
  <w:style w:type="paragraph" w:styleId="CommentText">
    <w:name w:val="annotation text"/>
    <w:basedOn w:val="Normal"/>
    <w:link w:val="CommentTextChar"/>
    <w:uiPriority w:val="99"/>
    <w:semiHidden/>
    <w:rsid w:val="0098677E"/>
    <w:rPr>
      <w:sz w:val="24"/>
    </w:rPr>
  </w:style>
  <w:style w:type="character" w:customStyle="1" w:styleId="CommentTextChar">
    <w:name w:val="Comment Text Char"/>
    <w:basedOn w:val="DefaultParagraphFont"/>
    <w:link w:val="CommentText"/>
    <w:uiPriority w:val="99"/>
    <w:semiHidden/>
    <w:rsid w:val="0060244B"/>
    <w:rPr>
      <w:rFonts w:ascii="Verdana" w:hAnsi="Verdana" w:cs="Verdana"/>
      <w:color w:val="000000"/>
      <w:sz w:val="24"/>
      <w:shd w:val="solid" w:color="FFFFFF" w:fill="auto"/>
      <w:lang w:val="ru-RU" w:eastAsia="ru-RU"/>
    </w:rPr>
  </w:style>
  <w:style w:type="paragraph" w:styleId="CommentSubject">
    <w:name w:val="annotation subject"/>
    <w:basedOn w:val="CommentText"/>
    <w:next w:val="CommentText"/>
    <w:link w:val="CommentSubjectChar"/>
    <w:uiPriority w:val="99"/>
    <w:semiHidden/>
    <w:rsid w:val="0098677E"/>
    <w:rPr>
      <w:sz w:val="20"/>
    </w:rPr>
  </w:style>
  <w:style w:type="character" w:customStyle="1" w:styleId="CommentSubjectChar">
    <w:name w:val="Comment Subject Char"/>
    <w:basedOn w:val="CommentTextChar"/>
    <w:link w:val="CommentSubject"/>
    <w:uiPriority w:val="99"/>
    <w:semiHidden/>
    <w:rsid w:val="0060244B"/>
    <w:rPr>
      <w:rFonts w:ascii="Verdana" w:hAnsi="Verdana" w:cs="Verdana"/>
      <w:b/>
      <w:bCs/>
      <w:color w:val="000000"/>
      <w:sz w:val="24"/>
      <w:shd w:val="solid" w:color="FFFFFF" w:fill="auto"/>
      <w:lang w:val="ru-RU" w:eastAsia="ru-RU"/>
    </w:rPr>
  </w:style>
  <w:style w:type="character" w:customStyle="1" w:styleId="Heading7Char">
    <w:name w:val="Heading 7 Char"/>
    <w:basedOn w:val="DefaultParagraphFont"/>
    <w:link w:val="Heading7"/>
    <w:uiPriority w:val="9"/>
    <w:rsid w:val="00074788"/>
    <w:rPr>
      <w:rFonts w:ascii="Cambria" w:eastAsia="Times New Roman" w:hAnsi="Cambria" w:cs="Times New Roman"/>
      <w:color w:val="000000"/>
      <w:sz w:val="24"/>
      <w:szCs w:val="24"/>
      <w:shd w:val="solid" w:color="FFFFFF" w:fill="auto"/>
      <w:lang w:val="ru-RU" w:eastAsia="ru-RU"/>
    </w:rPr>
  </w:style>
  <w:style w:type="table" w:styleId="TableGrid">
    <w:name w:val="Table Grid"/>
    <w:basedOn w:val="TableNormal"/>
    <w:uiPriority w:val="59"/>
    <w:rsid w:val="00CF192D"/>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915ADB"/>
    <w:rPr>
      <w:szCs w:val="20"/>
    </w:rPr>
  </w:style>
  <w:style w:type="character" w:customStyle="1" w:styleId="EndnoteTextChar">
    <w:name w:val="Endnote Text Char"/>
    <w:basedOn w:val="DefaultParagraphFont"/>
    <w:link w:val="EndnoteText"/>
    <w:uiPriority w:val="99"/>
    <w:semiHidden/>
    <w:rsid w:val="00915ADB"/>
    <w:rPr>
      <w:rFonts w:ascii="Verdana" w:hAnsi="Verdana" w:cs="Verdana"/>
      <w:color w:val="000000"/>
      <w:shd w:val="solid" w:color="FFFFFF" w:fill="auto"/>
      <w:lang w:eastAsia="ru-RU"/>
    </w:rPr>
  </w:style>
  <w:style w:type="character" w:styleId="EndnoteReference">
    <w:name w:val="endnote reference"/>
    <w:basedOn w:val="DefaultParagraphFont"/>
    <w:uiPriority w:val="99"/>
    <w:semiHidden/>
    <w:unhideWhenUsed/>
    <w:rsid w:val="00915ADB"/>
    <w:rPr>
      <w:vertAlign w:val="superscript"/>
    </w:rPr>
  </w:style>
  <w:style w:type="paragraph" w:styleId="FootnoteText">
    <w:name w:val="footnote text"/>
    <w:basedOn w:val="Normal"/>
    <w:link w:val="FootnoteTextChar"/>
    <w:uiPriority w:val="99"/>
    <w:unhideWhenUsed/>
    <w:rsid w:val="000D5B09"/>
    <w:pPr>
      <w:widowControl w:val="0"/>
      <w:ind w:left="144" w:hanging="144"/>
    </w:pPr>
    <w:rPr>
      <w:rFonts w:ascii="Times New Roman" w:hAnsi="Times New Roman"/>
      <w:szCs w:val="20"/>
    </w:rPr>
  </w:style>
  <w:style w:type="character" w:customStyle="1" w:styleId="FootnoteTextChar">
    <w:name w:val="Footnote Text Char"/>
    <w:basedOn w:val="DefaultParagraphFont"/>
    <w:link w:val="FootnoteText"/>
    <w:uiPriority w:val="99"/>
    <w:rsid w:val="000D5B09"/>
    <w:rPr>
      <w:rFonts w:cs="Verdana"/>
      <w:color w:val="000000"/>
      <w:shd w:val="solid" w:color="FFFFFF" w:fill="auto"/>
      <w:lang w:eastAsia="ru-RU"/>
    </w:rPr>
  </w:style>
  <w:style w:type="character" w:styleId="FootnoteReference">
    <w:name w:val="footnote reference"/>
    <w:basedOn w:val="DefaultParagraphFont"/>
    <w:uiPriority w:val="99"/>
    <w:semiHidden/>
    <w:unhideWhenUsed/>
    <w:rsid w:val="00973767"/>
    <w:rPr>
      <w:vertAlign w:val="superscript"/>
    </w:rPr>
  </w:style>
  <w:style w:type="paragraph" w:customStyle="1" w:styleId="SingleSpaced">
    <w:name w:val="Single Spaced"/>
    <w:basedOn w:val="DoubleSpaced"/>
    <w:qFormat/>
    <w:rsid w:val="00B103C9"/>
    <w:pPr>
      <w:tabs>
        <w:tab w:val="right" w:pos="8640"/>
      </w:tabs>
      <w:spacing w:line="240" w:lineRule="auto"/>
      <w:ind w:firstLine="0"/>
    </w:pPr>
  </w:style>
  <w:style w:type="paragraph" w:styleId="DocumentMap">
    <w:name w:val="Document Map"/>
    <w:basedOn w:val="Normal"/>
    <w:link w:val="DocumentMapChar"/>
    <w:uiPriority w:val="99"/>
    <w:semiHidden/>
    <w:unhideWhenUsed/>
    <w:rsid w:val="00672107"/>
    <w:rPr>
      <w:rFonts w:ascii="Tahoma" w:hAnsi="Tahoma" w:cs="Tahoma"/>
      <w:sz w:val="16"/>
      <w:szCs w:val="16"/>
    </w:rPr>
  </w:style>
  <w:style w:type="character" w:customStyle="1" w:styleId="DocumentMapChar">
    <w:name w:val="Document Map Char"/>
    <w:basedOn w:val="DefaultParagraphFont"/>
    <w:link w:val="DocumentMap"/>
    <w:uiPriority w:val="99"/>
    <w:semiHidden/>
    <w:rsid w:val="00672107"/>
    <w:rPr>
      <w:rFonts w:ascii="Tahoma" w:hAnsi="Tahoma" w:cs="Tahoma"/>
      <w:color w:val="000000"/>
      <w:sz w:val="16"/>
      <w:szCs w:val="16"/>
      <w:shd w:val="solid" w:color="FFFFFF" w:fill="auto"/>
      <w:lang w:eastAsia="ru-RU"/>
    </w:rPr>
  </w:style>
  <w:style w:type="paragraph" w:customStyle="1" w:styleId="DoubleSpacedFlushLeft">
    <w:name w:val="Double Spaced Flush Left"/>
    <w:basedOn w:val="DoubleSpaced"/>
    <w:next w:val="DoubleSpaced"/>
    <w:qFormat/>
    <w:rsid w:val="00C11E82"/>
    <w:pPr>
      <w:ind w:firstLine="0"/>
    </w:pPr>
  </w:style>
  <w:style w:type="character" w:styleId="Hyperlink">
    <w:name w:val="Hyperlink"/>
    <w:basedOn w:val="DefaultParagraphFont"/>
    <w:uiPriority w:val="99"/>
    <w:unhideWhenUsed/>
    <w:rsid w:val="000D0B2C"/>
    <w:rPr>
      <w:color w:val="0000FF" w:themeColor="hyperlink"/>
      <w:u w:val="single"/>
    </w:rPr>
  </w:style>
  <w:style w:type="paragraph" w:styleId="Caption">
    <w:name w:val="caption"/>
    <w:basedOn w:val="DoubleSpaced"/>
    <w:next w:val="Normal"/>
    <w:uiPriority w:val="35"/>
    <w:unhideWhenUsed/>
    <w:qFormat/>
    <w:rsid w:val="0075313B"/>
    <w:pPr>
      <w:spacing w:before="60" w:after="480" w:line="240" w:lineRule="auto"/>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gif"/><Relationship Id="rId26" Type="http://schemas.openxmlformats.org/officeDocument/2006/relationships/image" Target="media/image19.emf"/><Relationship Id="rId39" Type="http://schemas.openxmlformats.org/officeDocument/2006/relationships/image" Target="media/image32.emf"/><Relationship Id="rId21" Type="http://schemas.openxmlformats.org/officeDocument/2006/relationships/image" Target="media/image14.emf"/><Relationship Id="rId34" Type="http://schemas.openxmlformats.org/officeDocument/2006/relationships/image" Target="media/image27.emf"/><Relationship Id="rId42" Type="http://schemas.openxmlformats.org/officeDocument/2006/relationships/image" Target="media/image35.gif"/><Relationship Id="rId47" Type="http://schemas.openxmlformats.org/officeDocument/2006/relationships/image" Target="media/image40.gif"/><Relationship Id="rId50" Type="http://schemas.openxmlformats.org/officeDocument/2006/relationships/image" Target="media/image43.emf"/><Relationship Id="rId55" Type="http://schemas.openxmlformats.org/officeDocument/2006/relationships/image" Target="media/image48.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image" Target="media/image13.jpg"/><Relationship Id="rId29" Type="http://schemas.openxmlformats.org/officeDocument/2006/relationships/image" Target="media/image22.gif"/><Relationship Id="rId41" Type="http://schemas.openxmlformats.org/officeDocument/2006/relationships/image" Target="media/image34.emf"/><Relationship Id="rId54" Type="http://schemas.openxmlformats.org/officeDocument/2006/relationships/image" Target="media/image47.emf"/><Relationship Id="rId62"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image" Target="media/image30.emf"/><Relationship Id="rId40" Type="http://schemas.openxmlformats.org/officeDocument/2006/relationships/image" Target="media/image33.emf"/><Relationship Id="rId45" Type="http://schemas.openxmlformats.org/officeDocument/2006/relationships/image" Target="media/image38.gif"/><Relationship Id="rId53" Type="http://schemas.openxmlformats.org/officeDocument/2006/relationships/image" Target="media/image46.emf"/><Relationship Id="rId58" Type="http://schemas.openxmlformats.org/officeDocument/2006/relationships/image" Target="media/image51.jpeg"/><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gif"/><Relationship Id="rId36" Type="http://schemas.openxmlformats.org/officeDocument/2006/relationships/image" Target="media/image29.emf"/><Relationship Id="rId49" Type="http://schemas.openxmlformats.org/officeDocument/2006/relationships/image" Target="media/image42.emf"/><Relationship Id="rId57" Type="http://schemas.openxmlformats.org/officeDocument/2006/relationships/image" Target="media/image50.emf"/><Relationship Id="rId61" Type="http://schemas.openxmlformats.org/officeDocument/2006/relationships/header" Target="header1.xml"/><Relationship Id="rId10" Type="http://schemas.openxmlformats.org/officeDocument/2006/relationships/image" Target="media/image3.jpg"/><Relationship Id="rId19" Type="http://schemas.openxmlformats.org/officeDocument/2006/relationships/image" Target="media/image12.emf"/><Relationship Id="rId31" Type="http://schemas.openxmlformats.org/officeDocument/2006/relationships/image" Target="media/image24.emf"/><Relationship Id="rId44" Type="http://schemas.openxmlformats.org/officeDocument/2006/relationships/image" Target="media/image37.gif"/><Relationship Id="rId52" Type="http://schemas.openxmlformats.org/officeDocument/2006/relationships/image" Target="media/image45.gif"/><Relationship Id="rId60" Type="http://schemas.openxmlformats.org/officeDocument/2006/relationships/image" Target="media/image53.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gif"/><Relationship Id="rId35" Type="http://schemas.openxmlformats.org/officeDocument/2006/relationships/image" Target="media/image28.emf"/><Relationship Id="rId43" Type="http://schemas.openxmlformats.org/officeDocument/2006/relationships/image" Target="media/image36.gif"/><Relationship Id="rId48" Type="http://schemas.openxmlformats.org/officeDocument/2006/relationships/image" Target="media/image41.gif"/><Relationship Id="rId56" Type="http://schemas.openxmlformats.org/officeDocument/2006/relationships/image" Target="media/image49.jpeg"/><Relationship Id="rId64"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44.emf"/><Relationship Id="rId3" Type="http://schemas.microsoft.com/office/2007/relationships/stylesWithEffects" Target="stylesWithEffect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emf"/><Relationship Id="rId46" Type="http://schemas.openxmlformats.org/officeDocument/2006/relationships/image" Target="media/image39.gif"/><Relationship Id="rId59" Type="http://schemas.openxmlformats.org/officeDocument/2006/relationships/image" Target="media/image5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5</TotalTime>
  <Pages>1</Pages>
  <Words>10222</Words>
  <Characters>58271</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Greher &amp; Heines - Chapter 1</vt:lpstr>
    </vt:vector>
  </TitlesOfParts>
  <Company>University of Massachusetts Lowell</Company>
  <LinksUpToDate>false</LinksUpToDate>
  <CharactersWithSpaces>683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eher &amp; Heines - Chapter 1</dc:title>
  <dc:creator>Jesse M. Heines</dc:creator>
  <cp:lastModifiedBy>Jesse M. Heines</cp:lastModifiedBy>
  <cp:revision>35</cp:revision>
  <cp:lastPrinted>2012-09-24T16:44:00Z</cp:lastPrinted>
  <dcterms:created xsi:type="dcterms:W3CDTF">2012-09-21T19:59:00Z</dcterms:created>
  <dcterms:modified xsi:type="dcterms:W3CDTF">2012-09-24T16:44:00Z</dcterms:modified>
</cp:coreProperties>
</file>